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52DEB4" w14:textId="486294EF" w:rsidR="009E4974" w:rsidRPr="00184204" w:rsidRDefault="00FF0C33" w:rsidP="009E4974">
      <w:pPr>
        <w:rPr>
          <w:rFonts w:cstheme="minorHAnsi"/>
          <w:sz w:val="28"/>
          <w:szCs w:val="28"/>
        </w:rPr>
      </w:pPr>
      <w:r>
        <w:rPr>
          <w:rFonts w:cstheme="minorHAnsi"/>
          <w:sz w:val="28"/>
          <w:szCs w:val="28"/>
        </w:rPr>
        <w:t>S</w:t>
      </w:r>
      <w:r w:rsidR="009E4974" w:rsidRPr="00184204">
        <w:rPr>
          <w:rFonts w:cstheme="minorHAnsi"/>
          <w:sz w:val="28"/>
          <w:szCs w:val="28"/>
        </w:rPr>
        <w:t>udden arrhythmic death and cardiomyopath</w:t>
      </w:r>
      <w:r>
        <w:rPr>
          <w:rFonts w:cstheme="minorHAnsi"/>
          <w:sz w:val="28"/>
          <w:szCs w:val="28"/>
        </w:rPr>
        <w:t xml:space="preserve">y are important causes of sudden cardiac death in the UK: results from a national </w:t>
      </w:r>
      <w:r w:rsidR="00DF6691">
        <w:rPr>
          <w:rFonts w:cstheme="minorHAnsi"/>
          <w:sz w:val="28"/>
          <w:szCs w:val="28"/>
        </w:rPr>
        <w:t xml:space="preserve">coronial </w:t>
      </w:r>
      <w:r>
        <w:rPr>
          <w:rFonts w:cstheme="minorHAnsi"/>
          <w:sz w:val="28"/>
          <w:szCs w:val="28"/>
        </w:rPr>
        <w:t>autopsy database.</w:t>
      </w:r>
    </w:p>
    <w:p w14:paraId="49366646" w14:textId="77777777" w:rsidR="009E4974" w:rsidRPr="00184204" w:rsidRDefault="009E4974" w:rsidP="009E4974">
      <w:pPr>
        <w:rPr>
          <w:rFonts w:cstheme="minorHAnsi"/>
          <w:sz w:val="28"/>
          <w:szCs w:val="28"/>
        </w:rPr>
      </w:pPr>
    </w:p>
    <w:p w14:paraId="107F2C83" w14:textId="5EDC0369" w:rsidR="001F72C2" w:rsidRPr="00184204" w:rsidRDefault="009E4974" w:rsidP="009E4974">
      <w:pPr>
        <w:rPr>
          <w:rFonts w:cstheme="minorHAnsi"/>
          <w:sz w:val="28"/>
          <w:szCs w:val="28"/>
        </w:rPr>
      </w:pPr>
      <w:r w:rsidRPr="00184204">
        <w:rPr>
          <w:rFonts w:cstheme="minorHAnsi"/>
          <w:sz w:val="28"/>
          <w:szCs w:val="28"/>
        </w:rPr>
        <w:t xml:space="preserve">Mary N Sheppard, </w:t>
      </w:r>
      <w:r w:rsidR="001F72C2" w:rsidRPr="00184204">
        <w:rPr>
          <w:rFonts w:cstheme="minorHAnsi"/>
          <w:sz w:val="28"/>
          <w:szCs w:val="28"/>
        </w:rPr>
        <w:t>Joseph Westaby</w:t>
      </w:r>
      <w:r w:rsidR="00C4237C" w:rsidRPr="00184204">
        <w:rPr>
          <w:rFonts w:cstheme="minorHAnsi"/>
          <w:sz w:val="28"/>
          <w:szCs w:val="28"/>
        </w:rPr>
        <w:t>,</w:t>
      </w:r>
      <w:r w:rsidR="00F14FEE" w:rsidRPr="00184204">
        <w:rPr>
          <w:rFonts w:cstheme="minorHAnsi"/>
          <w:sz w:val="28"/>
          <w:szCs w:val="28"/>
        </w:rPr>
        <w:t xml:space="preserve"> </w:t>
      </w:r>
      <w:r w:rsidR="001F72C2" w:rsidRPr="00184204">
        <w:rPr>
          <w:rFonts w:cstheme="minorHAnsi"/>
          <w:sz w:val="28"/>
          <w:szCs w:val="28"/>
        </w:rPr>
        <w:t xml:space="preserve">Emelia Zullo, </w:t>
      </w:r>
      <w:r w:rsidR="00266D2C">
        <w:rPr>
          <w:rFonts w:cstheme="minorHAnsi"/>
          <w:sz w:val="28"/>
          <w:szCs w:val="28"/>
        </w:rPr>
        <w:t>B</w:t>
      </w:r>
      <w:r w:rsidR="001F72C2" w:rsidRPr="00184204">
        <w:rPr>
          <w:rFonts w:cstheme="minorHAnsi"/>
          <w:sz w:val="28"/>
          <w:szCs w:val="28"/>
        </w:rPr>
        <w:t xml:space="preserve">elmira </w:t>
      </w:r>
      <w:r w:rsidR="006850B7" w:rsidRPr="00184204">
        <w:rPr>
          <w:rFonts w:cstheme="minorHAnsi"/>
          <w:sz w:val="28"/>
          <w:szCs w:val="28"/>
        </w:rPr>
        <w:t>Vas E Fernandez</w:t>
      </w:r>
    </w:p>
    <w:p w14:paraId="79DB654B" w14:textId="0B1137C3" w:rsidR="00BD17DD" w:rsidRPr="00184204" w:rsidRDefault="00BD17DD" w:rsidP="009E4974">
      <w:pPr>
        <w:rPr>
          <w:rFonts w:cstheme="minorHAnsi"/>
          <w:sz w:val="28"/>
          <w:szCs w:val="28"/>
        </w:rPr>
      </w:pPr>
      <w:r w:rsidRPr="00184204">
        <w:rPr>
          <w:rFonts w:cstheme="minorHAnsi"/>
          <w:sz w:val="28"/>
          <w:szCs w:val="28"/>
        </w:rPr>
        <w:t>Steve Cox,</w:t>
      </w:r>
      <w:r w:rsidR="00251F5C" w:rsidRPr="00184204">
        <w:rPr>
          <w:rFonts w:cstheme="minorHAnsi"/>
          <w:sz w:val="28"/>
          <w:szCs w:val="28"/>
        </w:rPr>
        <w:t xml:space="preserve"> Chief Executive C</w:t>
      </w:r>
      <w:r w:rsidRPr="00184204">
        <w:rPr>
          <w:rFonts w:cstheme="minorHAnsi"/>
          <w:sz w:val="28"/>
          <w:szCs w:val="28"/>
        </w:rPr>
        <w:t xml:space="preserve">ardiac Risk in the Young </w:t>
      </w:r>
    </w:p>
    <w:p w14:paraId="70C9E7ED" w14:textId="77777777" w:rsidR="00176C89" w:rsidRPr="00184204" w:rsidRDefault="00176C89" w:rsidP="009E4974">
      <w:pPr>
        <w:rPr>
          <w:rFonts w:cstheme="minorHAnsi"/>
          <w:sz w:val="28"/>
          <w:szCs w:val="28"/>
        </w:rPr>
      </w:pPr>
      <w:r w:rsidRPr="00184204">
        <w:rPr>
          <w:rFonts w:cstheme="minorHAnsi"/>
          <w:sz w:val="28"/>
          <w:szCs w:val="28"/>
        </w:rPr>
        <w:t xml:space="preserve">Alison Cox, Founder Cardiac Risk in the Young </w:t>
      </w:r>
    </w:p>
    <w:p w14:paraId="4C62D078" w14:textId="035192B4" w:rsidR="00C4237C" w:rsidRPr="00184204" w:rsidRDefault="00C4237C" w:rsidP="00C4237C">
      <w:pPr>
        <w:rPr>
          <w:rFonts w:cstheme="minorHAnsi"/>
          <w:sz w:val="28"/>
          <w:szCs w:val="28"/>
        </w:rPr>
      </w:pPr>
      <w:r w:rsidRPr="00184204">
        <w:rPr>
          <w:rFonts w:cstheme="minorHAnsi"/>
          <w:sz w:val="28"/>
          <w:szCs w:val="28"/>
        </w:rPr>
        <w:t>Cardiac Risk in the Young (</w:t>
      </w:r>
      <w:r w:rsidR="00F14FEE" w:rsidRPr="00184204">
        <w:rPr>
          <w:rFonts w:cstheme="minorHAnsi"/>
          <w:sz w:val="28"/>
          <w:szCs w:val="28"/>
        </w:rPr>
        <w:t>CRY, UK) Cardiovascular</w:t>
      </w:r>
      <w:r w:rsidRPr="00184204">
        <w:rPr>
          <w:rFonts w:cstheme="minorHAnsi"/>
          <w:sz w:val="28"/>
          <w:szCs w:val="28"/>
        </w:rPr>
        <w:t xml:space="preserve"> Pathology Unit, St George’s, University of London, United Kingdom.</w:t>
      </w:r>
    </w:p>
    <w:p w14:paraId="0CD36EB4" w14:textId="77777777" w:rsidR="00956950" w:rsidRPr="00184204" w:rsidRDefault="00956950" w:rsidP="009E4974">
      <w:pPr>
        <w:spacing w:line="360" w:lineRule="auto"/>
        <w:ind w:left="360"/>
        <w:rPr>
          <w:rFonts w:cstheme="minorHAnsi"/>
          <w:b/>
          <w:sz w:val="28"/>
          <w:szCs w:val="28"/>
        </w:rPr>
      </w:pPr>
    </w:p>
    <w:p w14:paraId="264AAFC2" w14:textId="77777777" w:rsidR="009E4974" w:rsidRPr="00184204" w:rsidRDefault="009E4974" w:rsidP="009E4974">
      <w:pPr>
        <w:spacing w:line="360" w:lineRule="auto"/>
        <w:ind w:left="360"/>
        <w:rPr>
          <w:rFonts w:cstheme="minorHAnsi"/>
          <w:b/>
          <w:sz w:val="28"/>
          <w:szCs w:val="28"/>
        </w:rPr>
      </w:pPr>
      <w:r w:rsidRPr="00184204">
        <w:rPr>
          <w:rFonts w:cstheme="minorHAnsi"/>
          <w:b/>
          <w:sz w:val="28"/>
          <w:szCs w:val="28"/>
        </w:rPr>
        <w:t>Correspondence to:</w:t>
      </w:r>
    </w:p>
    <w:p w14:paraId="1A455A14" w14:textId="5AF9A78C" w:rsidR="009E4974" w:rsidRPr="00184204" w:rsidRDefault="009E4974" w:rsidP="009E4974">
      <w:pPr>
        <w:spacing w:line="480" w:lineRule="auto"/>
        <w:ind w:left="360"/>
        <w:rPr>
          <w:rFonts w:cstheme="minorHAnsi"/>
          <w:sz w:val="28"/>
          <w:szCs w:val="28"/>
        </w:rPr>
      </w:pPr>
      <w:r w:rsidRPr="00184204">
        <w:rPr>
          <w:rFonts w:cstheme="minorHAnsi"/>
          <w:sz w:val="28"/>
          <w:szCs w:val="28"/>
        </w:rPr>
        <w:t>Professor Mary N. Sheppard, MD,</w:t>
      </w:r>
      <w:r w:rsidR="00037FD3" w:rsidRPr="00184204">
        <w:rPr>
          <w:rFonts w:cstheme="minorHAnsi"/>
          <w:sz w:val="28"/>
          <w:szCs w:val="28"/>
        </w:rPr>
        <w:t xml:space="preserve"> </w:t>
      </w:r>
      <w:r w:rsidR="00AB1758" w:rsidRPr="00184204">
        <w:rPr>
          <w:rFonts w:cstheme="minorHAnsi"/>
          <w:sz w:val="28"/>
          <w:szCs w:val="28"/>
        </w:rPr>
        <w:t>FRCPI, FRCPath</w:t>
      </w:r>
    </w:p>
    <w:p w14:paraId="719D785F" w14:textId="77777777" w:rsidR="00792D2A" w:rsidRPr="00184204" w:rsidRDefault="00792D2A" w:rsidP="009E4974">
      <w:pPr>
        <w:spacing w:line="480" w:lineRule="auto"/>
        <w:ind w:left="360"/>
        <w:rPr>
          <w:rFonts w:cstheme="minorHAnsi"/>
          <w:sz w:val="28"/>
          <w:szCs w:val="28"/>
        </w:rPr>
      </w:pPr>
      <w:r w:rsidRPr="00184204">
        <w:rPr>
          <w:rFonts w:cstheme="minorHAnsi"/>
          <w:sz w:val="28"/>
          <w:szCs w:val="28"/>
        </w:rPr>
        <w:t>Dept Cardiovascular Pathology, Molecular and Clinical Sciences Institute</w:t>
      </w:r>
    </w:p>
    <w:p w14:paraId="411FBCD0" w14:textId="77777777" w:rsidR="009E4974" w:rsidRPr="00184204" w:rsidRDefault="00792D2A" w:rsidP="009E4974">
      <w:pPr>
        <w:spacing w:line="480" w:lineRule="auto"/>
        <w:ind w:left="360"/>
        <w:rPr>
          <w:rFonts w:cstheme="minorHAnsi"/>
          <w:sz w:val="28"/>
          <w:szCs w:val="28"/>
        </w:rPr>
      </w:pPr>
      <w:r w:rsidRPr="00184204">
        <w:rPr>
          <w:rFonts w:cstheme="minorHAnsi"/>
          <w:sz w:val="28"/>
          <w:szCs w:val="28"/>
        </w:rPr>
        <w:t xml:space="preserve">Jenner Wing, </w:t>
      </w:r>
      <w:r w:rsidR="009E4974" w:rsidRPr="00184204">
        <w:rPr>
          <w:rFonts w:cstheme="minorHAnsi"/>
          <w:sz w:val="28"/>
          <w:szCs w:val="28"/>
        </w:rPr>
        <w:t>St. George’s University of London,</w:t>
      </w:r>
    </w:p>
    <w:p w14:paraId="799B4B67" w14:textId="6B75BF55" w:rsidR="009E4974" w:rsidRPr="00184204" w:rsidRDefault="009E4974" w:rsidP="009E4974">
      <w:pPr>
        <w:spacing w:line="480" w:lineRule="auto"/>
        <w:ind w:left="360"/>
        <w:rPr>
          <w:rFonts w:cstheme="minorHAnsi"/>
          <w:sz w:val="28"/>
          <w:szCs w:val="28"/>
          <w:lang w:val="it-IT"/>
        </w:rPr>
      </w:pPr>
      <w:r w:rsidRPr="00184204">
        <w:rPr>
          <w:rFonts w:cstheme="minorHAnsi"/>
          <w:sz w:val="28"/>
          <w:szCs w:val="28"/>
        </w:rPr>
        <w:t>London</w:t>
      </w:r>
      <w:r w:rsidR="00F14FEE" w:rsidRPr="00184204">
        <w:rPr>
          <w:rFonts w:cstheme="minorHAnsi"/>
          <w:sz w:val="28"/>
          <w:szCs w:val="28"/>
        </w:rPr>
        <w:t xml:space="preserve">. </w:t>
      </w:r>
      <w:r w:rsidRPr="00184204">
        <w:rPr>
          <w:rFonts w:cstheme="minorHAnsi"/>
          <w:sz w:val="28"/>
          <w:szCs w:val="28"/>
        </w:rPr>
        <w:t xml:space="preserve">SW17 0RE. </w:t>
      </w:r>
      <w:r w:rsidRPr="00184204">
        <w:rPr>
          <w:rFonts w:cstheme="minorHAnsi"/>
          <w:sz w:val="28"/>
          <w:szCs w:val="28"/>
          <w:lang w:val="it-IT"/>
        </w:rPr>
        <w:t>UK.</w:t>
      </w:r>
    </w:p>
    <w:p w14:paraId="55A8B86F" w14:textId="77777777" w:rsidR="009E4974" w:rsidRPr="00184204" w:rsidRDefault="009E4974" w:rsidP="009E4974">
      <w:pPr>
        <w:spacing w:line="480" w:lineRule="auto"/>
        <w:ind w:left="360"/>
        <w:rPr>
          <w:rFonts w:cstheme="minorHAnsi"/>
          <w:sz w:val="28"/>
          <w:szCs w:val="28"/>
          <w:lang w:val="it-IT"/>
        </w:rPr>
      </w:pPr>
      <w:r w:rsidRPr="00184204">
        <w:rPr>
          <w:rFonts w:cstheme="minorHAnsi"/>
          <w:sz w:val="28"/>
          <w:szCs w:val="28"/>
          <w:lang w:val="it-IT"/>
        </w:rPr>
        <w:t xml:space="preserve">E-mail: </w:t>
      </w:r>
      <w:hyperlink r:id="rId5" w:history="1">
        <w:r w:rsidRPr="00184204">
          <w:rPr>
            <w:rStyle w:val="Hyperlink"/>
            <w:rFonts w:cstheme="minorHAnsi"/>
            <w:color w:val="0070C0"/>
            <w:sz w:val="28"/>
            <w:szCs w:val="28"/>
            <w:lang w:val="it-IT"/>
          </w:rPr>
          <w:t>msheppar@sgul.ac.uk</w:t>
        </w:r>
      </w:hyperlink>
    </w:p>
    <w:p w14:paraId="17B22454" w14:textId="79394A8B" w:rsidR="00800158" w:rsidRDefault="00D555A7" w:rsidP="00800158">
      <w:pPr>
        <w:rPr>
          <w:rFonts w:cstheme="minorHAnsi"/>
          <w:sz w:val="28"/>
          <w:szCs w:val="28"/>
          <w:u w:val="single"/>
        </w:rPr>
      </w:pPr>
      <w:bookmarkStart w:id="0" w:name="_Hlk110345189"/>
      <w:r>
        <w:rPr>
          <w:rFonts w:cstheme="minorHAnsi"/>
          <w:sz w:val="28"/>
          <w:szCs w:val="28"/>
          <w:u w:val="single"/>
        </w:rPr>
        <w:t>Author contributions</w:t>
      </w:r>
    </w:p>
    <w:p w14:paraId="25EDB61A" w14:textId="0A7B9557" w:rsidR="00D555A7" w:rsidRPr="00D555A7" w:rsidRDefault="00D555A7" w:rsidP="00800158">
      <w:pPr>
        <w:rPr>
          <w:rFonts w:cstheme="minorHAnsi"/>
          <w:sz w:val="28"/>
          <w:szCs w:val="28"/>
        </w:rPr>
      </w:pPr>
      <w:r>
        <w:rPr>
          <w:rFonts w:cstheme="minorHAnsi"/>
          <w:sz w:val="28"/>
          <w:szCs w:val="28"/>
        </w:rPr>
        <w:t>All authors contributed to acquisition of data. MNS, SC and AC contributed to study design. MNS, JW, EZ and BVF contributed to analysis of data. MNS, JW and EZ drafted and approved the paper.</w:t>
      </w:r>
    </w:p>
    <w:p w14:paraId="32738AE0" w14:textId="77777777" w:rsidR="00800158" w:rsidRDefault="00800158" w:rsidP="00800158">
      <w:pPr>
        <w:rPr>
          <w:rFonts w:cstheme="minorHAnsi"/>
          <w:sz w:val="28"/>
          <w:szCs w:val="28"/>
          <w:u w:val="single"/>
        </w:rPr>
      </w:pPr>
    </w:p>
    <w:p w14:paraId="3AAD33D9" w14:textId="77777777" w:rsidR="00800158" w:rsidRDefault="00800158" w:rsidP="00800158">
      <w:pPr>
        <w:rPr>
          <w:rFonts w:cstheme="minorHAnsi"/>
          <w:sz w:val="28"/>
          <w:szCs w:val="28"/>
          <w:u w:val="single"/>
        </w:rPr>
      </w:pPr>
    </w:p>
    <w:p w14:paraId="337651F4" w14:textId="77777777" w:rsidR="00800158" w:rsidRDefault="00800158" w:rsidP="00800158">
      <w:pPr>
        <w:rPr>
          <w:rFonts w:cstheme="minorHAnsi"/>
          <w:sz w:val="28"/>
          <w:szCs w:val="28"/>
          <w:u w:val="single"/>
        </w:rPr>
      </w:pPr>
    </w:p>
    <w:p w14:paraId="7E70CA2B" w14:textId="77777777" w:rsidR="00800158" w:rsidRDefault="00800158" w:rsidP="00800158">
      <w:pPr>
        <w:rPr>
          <w:rFonts w:cstheme="minorHAnsi"/>
          <w:sz w:val="28"/>
          <w:szCs w:val="28"/>
          <w:u w:val="single"/>
        </w:rPr>
      </w:pPr>
    </w:p>
    <w:p w14:paraId="14FB1FAE" w14:textId="77777777" w:rsidR="00800158" w:rsidRDefault="00800158" w:rsidP="00800158">
      <w:pPr>
        <w:rPr>
          <w:rFonts w:cstheme="minorHAnsi"/>
          <w:sz w:val="28"/>
          <w:szCs w:val="28"/>
          <w:u w:val="single"/>
        </w:rPr>
      </w:pPr>
    </w:p>
    <w:p w14:paraId="31FF093A" w14:textId="1B0C1526" w:rsidR="00800158" w:rsidRPr="00800158" w:rsidRDefault="00800158" w:rsidP="00800158">
      <w:pPr>
        <w:rPr>
          <w:rFonts w:cstheme="minorHAnsi"/>
          <w:sz w:val="28"/>
          <w:szCs w:val="28"/>
          <w:u w:val="single"/>
        </w:rPr>
      </w:pPr>
      <w:r w:rsidRPr="00800158">
        <w:rPr>
          <w:rFonts w:cstheme="minorHAnsi"/>
          <w:sz w:val="28"/>
          <w:szCs w:val="28"/>
          <w:u w:val="single"/>
        </w:rPr>
        <w:lastRenderedPageBreak/>
        <w:t>Abstract</w:t>
      </w:r>
    </w:p>
    <w:p w14:paraId="194C0852" w14:textId="5CF15963" w:rsidR="00800158" w:rsidRPr="00800158" w:rsidRDefault="00800158" w:rsidP="00800158">
      <w:pPr>
        <w:rPr>
          <w:rFonts w:cstheme="minorHAnsi"/>
          <w:sz w:val="28"/>
          <w:szCs w:val="28"/>
        </w:rPr>
      </w:pPr>
      <w:r w:rsidRPr="00800158">
        <w:rPr>
          <w:rFonts w:cstheme="minorHAnsi"/>
          <w:sz w:val="28"/>
          <w:szCs w:val="28"/>
        </w:rPr>
        <w:t>Background</w:t>
      </w:r>
    </w:p>
    <w:p w14:paraId="14E7EB56" w14:textId="77777777" w:rsidR="00800158" w:rsidRPr="00800158" w:rsidRDefault="00800158" w:rsidP="00800158">
      <w:pPr>
        <w:rPr>
          <w:rFonts w:cstheme="minorHAnsi"/>
          <w:sz w:val="28"/>
          <w:szCs w:val="28"/>
        </w:rPr>
      </w:pPr>
      <w:r w:rsidRPr="00800158">
        <w:rPr>
          <w:rFonts w:cstheme="minorHAnsi"/>
          <w:sz w:val="28"/>
          <w:szCs w:val="28"/>
        </w:rPr>
        <w:t>Sudden cardiac death (SCD) is defined as natural unexpected death in witnessed cases occurring &lt;1 hour and in unwitnessed cases as last seen alive &lt;24hours. SCD due to ischaemic heart disease (IHD) is frequent in older age groups, in younger people genetic cardiac causes including channelopathies and cardiomyopathies are more frequent.</w:t>
      </w:r>
    </w:p>
    <w:p w14:paraId="203C08E7" w14:textId="77777777" w:rsidR="00800158" w:rsidRPr="00800158" w:rsidRDefault="00800158" w:rsidP="00800158">
      <w:pPr>
        <w:rPr>
          <w:rFonts w:cstheme="minorHAnsi"/>
          <w:sz w:val="28"/>
          <w:szCs w:val="28"/>
        </w:rPr>
      </w:pPr>
      <w:r w:rsidRPr="00800158">
        <w:rPr>
          <w:rFonts w:cstheme="minorHAnsi"/>
          <w:sz w:val="28"/>
          <w:szCs w:val="28"/>
        </w:rPr>
        <w:t>Purpose</w:t>
      </w:r>
    </w:p>
    <w:p w14:paraId="3A2E4469" w14:textId="306C4F27" w:rsidR="00800158" w:rsidRPr="00800158" w:rsidRDefault="00800158" w:rsidP="00800158">
      <w:pPr>
        <w:rPr>
          <w:rFonts w:cstheme="minorHAnsi"/>
          <w:sz w:val="28"/>
          <w:szCs w:val="28"/>
        </w:rPr>
      </w:pPr>
      <w:r w:rsidRPr="00800158">
        <w:rPr>
          <w:rFonts w:cstheme="minorHAnsi"/>
          <w:sz w:val="28"/>
          <w:szCs w:val="28"/>
        </w:rPr>
        <w:t xml:space="preserve">To present the causes of SCD from a large </w:t>
      </w:r>
      <w:r w:rsidR="00266D2C">
        <w:rPr>
          <w:rFonts w:cstheme="minorHAnsi"/>
          <w:sz w:val="28"/>
          <w:szCs w:val="28"/>
        </w:rPr>
        <w:t xml:space="preserve">specialist </w:t>
      </w:r>
      <w:r w:rsidRPr="00800158">
        <w:rPr>
          <w:rFonts w:cstheme="minorHAnsi"/>
          <w:sz w:val="28"/>
          <w:szCs w:val="28"/>
        </w:rPr>
        <w:t>pathology registry.</w:t>
      </w:r>
    </w:p>
    <w:p w14:paraId="1C03365B" w14:textId="77777777" w:rsidR="00800158" w:rsidRPr="00800158" w:rsidRDefault="00800158" w:rsidP="00800158">
      <w:pPr>
        <w:rPr>
          <w:rFonts w:cstheme="minorHAnsi"/>
          <w:sz w:val="28"/>
          <w:szCs w:val="28"/>
        </w:rPr>
      </w:pPr>
      <w:r w:rsidRPr="00800158">
        <w:rPr>
          <w:rFonts w:cstheme="minorHAnsi"/>
          <w:sz w:val="28"/>
          <w:szCs w:val="28"/>
        </w:rPr>
        <w:t>Methods</w:t>
      </w:r>
    </w:p>
    <w:p w14:paraId="4248FC1A" w14:textId="38D26288" w:rsidR="00800158" w:rsidRPr="00800158" w:rsidRDefault="00800158" w:rsidP="00800158">
      <w:pPr>
        <w:rPr>
          <w:rFonts w:cstheme="minorHAnsi"/>
          <w:sz w:val="28"/>
          <w:szCs w:val="28"/>
        </w:rPr>
      </w:pPr>
      <w:r w:rsidRPr="00800158">
        <w:rPr>
          <w:rFonts w:cstheme="minorHAnsi"/>
          <w:sz w:val="28"/>
          <w:szCs w:val="28"/>
        </w:rPr>
        <w:t xml:space="preserve">Cases were examined macroscopically and microscopically by two expert cardiac pathologists. Criteria used are presented in </w:t>
      </w:r>
      <w:r w:rsidR="00A0263B">
        <w:rPr>
          <w:rFonts w:cstheme="minorHAnsi"/>
          <w:sz w:val="28"/>
          <w:szCs w:val="28"/>
        </w:rPr>
        <w:t>table</w:t>
      </w:r>
      <w:r w:rsidRPr="00800158">
        <w:rPr>
          <w:rFonts w:cstheme="minorHAnsi"/>
          <w:sz w:val="28"/>
          <w:szCs w:val="28"/>
        </w:rPr>
        <w:t xml:space="preserve"> 1.</w:t>
      </w:r>
    </w:p>
    <w:p w14:paraId="04FC5062" w14:textId="77777777" w:rsidR="00800158" w:rsidRPr="00800158" w:rsidRDefault="00800158" w:rsidP="00800158">
      <w:pPr>
        <w:rPr>
          <w:rFonts w:cstheme="minorHAnsi"/>
          <w:sz w:val="28"/>
          <w:szCs w:val="28"/>
        </w:rPr>
      </w:pPr>
      <w:r w:rsidRPr="00800158">
        <w:rPr>
          <w:rFonts w:cstheme="minorHAnsi"/>
          <w:sz w:val="28"/>
          <w:szCs w:val="28"/>
        </w:rPr>
        <w:t xml:space="preserve">Results </w:t>
      </w:r>
    </w:p>
    <w:p w14:paraId="5EA47865" w14:textId="2D485283" w:rsidR="00800158" w:rsidRPr="00800158" w:rsidRDefault="00800158" w:rsidP="00800158">
      <w:pPr>
        <w:rPr>
          <w:rFonts w:cstheme="minorHAnsi"/>
          <w:sz w:val="28"/>
          <w:szCs w:val="28"/>
        </w:rPr>
      </w:pPr>
      <w:r w:rsidRPr="00800158">
        <w:rPr>
          <w:rFonts w:cstheme="minorHAnsi"/>
          <w:sz w:val="28"/>
          <w:szCs w:val="28"/>
        </w:rPr>
        <w:t>The hearts from 7214 SCD cases were examined between 1994-2021. Sudden arrhythmic death syndrome (SADS), a morphologically normal heart, which can be underlain by</w:t>
      </w:r>
      <w:r w:rsidR="00266D2C">
        <w:rPr>
          <w:rFonts w:cstheme="minorHAnsi"/>
          <w:sz w:val="28"/>
          <w:szCs w:val="28"/>
        </w:rPr>
        <w:t xml:space="preserve"> cardiac </w:t>
      </w:r>
      <w:r w:rsidRPr="00800158">
        <w:rPr>
          <w:rFonts w:cstheme="minorHAnsi"/>
          <w:sz w:val="28"/>
          <w:szCs w:val="28"/>
        </w:rPr>
        <w:t>channelopathies, is most common (3821, 53%) followed by the cardiomyopathies (1558, 22%), then IHD (670, 9%). Valve disease (225, 3%), congenital heart disease (213, 3%) and myocarditis/sarcoidosis (206, 3%). Hypertensive heart disease (185, 3%), aortic disease (129, 2%), vascular disease (97, 1%) and conduction disease (40, 1%) are smaller proportions (</w:t>
      </w:r>
      <w:r w:rsidR="00A0263B">
        <w:rPr>
          <w:rFonts w:cstheme="minorHAnsi"/>
          <w:sz w:val="28"/>
          <w:szCs w:val="28"/>
        </w:rPr>
        <w:t>see figure</w:t>
      </w:r>
      <w:r w:rsidRPr="00800158">
        <w:rPr>
          <w:rFonts w:cstheme="minorHAnsi"/>
          <w:sz w:val="28"/>
          <w:szCs w:val="28"/>
        </w:rPr>
        <w:t>).</w:t>
      </w:r>
    </w:p>
    <w:p w14:paraId="66ABAEC1" w14:textId="77777777" w:rsidR="00800158" w:rsidRPr="00800158" w:rsidRDefault="00800158" w:rsidP="00800158">
      <w:pPr>
        <w:rPr>
          <w:rFonts w:cstheme="minorHAnsi"/>
          <w:sz w:val="28"/>
          <w:szCs w:val="28"/>
        </w:rPr>
      </w:pPr>
      <w:r w:rsidRPr="00800158">
        <w:rPr>
          <w:rFonts w:cstheme="minorHAnsi"/>
          <w:sz w:val="28"/>
          <w:szCs w:val="28"/>
        </w:rPr>
        <w:t xml:space="preserve">Discussion </w:t>
      </w:r>
    </w:p>
    <w:p w14:paraId="47069AA8" w14:textId="5BDE4272" w:rsidR="00800158" w:rsidRDefault="00800158" w:rsidP="00800158">
      <w:pPr>
        <w:rPr>
          <w:rFonts w:cstheme="minorHAnsi"/>
          <w:sz w:val="28"/>
          <w:szCs w:val="28"/>
        </w:rPr>
      </w:pPr>
      <w:r w:rsidRPr="00800158">
        <w:rPr>
          <w:rFonts w:cstheme="minorHAnsi"/>
          <w:sz w:val="28"/>
          <w:szCs w:val="28"/>
        </w:rPr>
        <w:t xml:space="preserve">This is the largest SCD cohort with autopsy findings ever reported from one country. SADS and cardiomyopathies predominate. This study highlights the importance of the autopsy in SCD which is a significant public health concern in all age groups. Knowing the true incidence in our population will improve risk stratification and develop preventative strategies for family members. There is now a national pilot study integrating molecular autopsy </w:t>
      </w:r>
      <w:r w:rsidR="00266D2C">
        <w:rPr>
          <w:rFonts w:cstheme="minorHAnsi"/>
          <w:sz w:val="28"/>
          <w:szCs w:val="28"/>
        </w:rPr>
        <w:t xml:space="preserve">and family screening </w:t>
      </w:r>
      <w:r w:rsidRPr="00800158">
        <w:rPr>
          <w:rFonts w:cstheme="minorHAnsi"/>
          <w:sz w:val="28"/>
          <w:szCs w:val="28"/>
        </w:rPr>
        <w:t>into the assessment of SCD victims.</w:t>
      </w:r>
    </w:p>
    <w:p w14:paraId="14C04A7D" w14:textId="0C1F4404" w:rsidR="00800158" w:rsidRDefault="00800158" w:rsidP="00800158">
      <w:pPr>
        <w:rPr>
          <w:rFonts w:cstheme="minorHAnsi"/>
          <w:sz w:val="28"/>
          <w:szCs w:val="28"/>
        </w:rPr>
      </w:pPr>
    </w:p>
    <w:p w14:paraId="7D51412D" w14:textId="1D5A9C89" w:rsidR="00800158" w:rsidRDefault="00800158" w:rsidP="00BD17DD">
      <w:pPr>
        <w:rPr>
          <w:rFonts w:cstheme="minorHAnsi"/>
          <w:sz w:val="28"/>
          <w:szCs w:val="28"/>
        </w:rPr>
      </w:pPr>
      <w:r>
        <w:rPr>
          <w:rFonts w:cstheme="minorHAnsi"/>
          <w:sz w:val="28"/>
          <w:szCs w:val="28"/>
          <w:u w:val="single"/>
        </w:rPr>
        <w:t xml:space="preserve">Key words: </w:t>
      </w:r>
      <w:r>
        <w:rPr>
          <w:rFonts w:cstheme="minorHAnsi"/>
          <w:sz w:val="28"/>
          <w:szCs w:val="28"/>
        </w:rPr>
        <w:t xml:space="preserve">Sudden cardiac death, </w:t>
      </w:r>
      <w:r w:rsidR="00266D2C">
        <w:rPr>
          <w:rFonts w:cstheme="minorHAnsi"/>
          <w:sz w:val="28"/>
          <w:szCs w:val="28"/>
        </w:rPr>
        <w:t xml:space="preserve">sudden arrhythmic death syndrome, cardiomyopathy, </w:t>
      </w:r>
      <w:r>
        <w:rPr>
          <w:rFonts w:cstheme="minorHAnsi"/>
          <w:sz w:val="28"/>
          <w:szCs w:val="28"/>
        </w:rPr>
        <w:t>cause of death, family screening, molecular autopsy.</w:t>
      </w:r>
    </w:p>
    <w:p w14:paraId="29AEB30F" w14:textId="08AEC5CA" w:rsidR="00800158" w:rsidRPr="00800158" w:rsidRDefault="00FF0C33" w:rsidP="00BD17DD">
      <w:pPr>
        <w:rPr>
          <w:rFonts w:cstheme="minorHAnsi"/>
          <w:sz w:val="28"/>
          <w:szCs w:val="28"/>
        </w:rPr>
      </w:pPr>
      <w:r>
        <w:rPr>
          <w:rFonts w:cstheme="minorHAnsi"/>
          <w:sz w:val="28"/>
          <w:szCs w:val="28"/>
          <w:u w:val="single"/>
        </w:rPr>
        <w:lastRenderedPageBreak/>
        <w:t>Introduction</w:t>
      </w:r>
    </w:p>
    <w:p w14:paraId="44B86AA4" w14:textId="63680C5A" w:rsidR="00BD17DD" w:rsidRPr="00184204" w:rsidRDefault="009E4974" w:rsidP="00BD17DD">
      <w:pPr>
        <w:rPr>
          <w:rFonts w:cstheme="minorHAnsi"/>
          <w:sz w:val="28"/>
          <w:szCs w:val="28"/>
        </w:rPr>
      </w:pPr>
      <w:r w:rsidRPr="00184204">
        <w:rPr>
          <w:rFonts w:cstheme="minorHAnsi"/>
          <w:sz w:val="28"/>
          <w:szCs w:val="28"/>
        </w:rPr>
        <w:t>Sudden cardiac death (SCD) is defined as natural unexpected death in witnessed cases as an acute change in cardiovascular status with time to death being &lt;1 hour and in unwitnessed cases as person last seen alive &lt;24hours before being found dead</w:t>
      </w:r>
      <w:r w:rsidR="00DD38BF" w:rsidRPr="00184204">
        <w:rPr>
          <w:rFonts w:cstheme="minorHAnsi"/>
          <w:sz w:val="28"/>
          <w:szCs w:val="28"/>
        </w:rPr>
        <w:t xml:space="preserve"> </w:t>
      </w:r>
      <w:r w:rsidRPr="00184204">
        <w:rPr>
          <w:rFonts w:cstheme="minorHAnsi"/>
          <w:sz w:val="28"/>
          <w:szCs w:val="28"/>
        </w:rPr>
        <w:fldChar w:fldCharType="begin" w:fldLock="1"/>
      </w:r>
      <w:r w:rsidR="000878AE" w:rsidRPr="00184204">
        <w:rPr>
          <w:rFonts w:cstheme="minorHAnsi"/>
          <w:sz w:val="28"/>
          <w:szCs w:val="28"/>
        </w:rPr>
        <w:instrText>ADDIN CSL_CITATION {"citationItems":[{"id":"ITEM-1","itemData":{"DOI":"10.1016/J.JACC.2010.09.064","ISSN":"07351097","PMID":"21310315","abstract":"The need for consistent and current data describing the true incidence of sudden cardiac arrest (SCA) and/or sudden cardiac death (SCD) was highlighted during the most recent Sudden Cardiac Arrest Thought Leadership Alliance's (SCATLA) Think Tank meeting of national experts with broad representation of key stakeholders, including thought leaders and representatives from the American College of Cardiology, American Heart Association, and the Heart Rhythm Society. As such, to evaluate the true magnitude of this public health problem, we performed a systematic literature search in MEDLINE using the MeSH headings, \"death, sudden\" OR the terms \"sudden cardiac death\" OR \"sudden cardiac arrest\" OR \"cardiac arrest\" OR \"cardiac death\" OR \"sudden death\" OR \"arrhythmic death.\" Study selection criteria included peer-reviewed publications of primary data used to estimate SCD incidence in the U.S. We used Web of Science's Cited Reference Search to evaluate the impact of each primary estimate on the medical literature by determining the number of times each \"primary source\" has been cited. The estimated U.S. annual incidence of SCD varied widely from 180,000 to &gt;450,000 among 6 included studies. These different estimates were in part due to different data sources (with data age ranging from 1980 to 2007), definitions of SCD, case ascertainment criteria, methods of estimation/ extrapolation, and sources of case ascertainment. The true incidence of SCA and/or SCD in the U.S. remains unclear, with a wide range in the available estimates that are badly dated. As reliable estimates of SCD incidence are important for improving risk stratification and prevention, future efforts are clearly needed to establish uniform definitions of SCA and SCD and then to prospectively and precisely capture cases of SCA and SCD in the overall U.S. population. © 2011 American College of Cardiology Foundation.","author":[{"dropping-particle":"","family":"Kong","given":"Melissa H.","non-dropping-particle":"","parse-names":false,"suffix":""},{"dropping-particle":"","family":"Fonarow","given":"Gregg C.","non-dropping-particle":"","parse-names":false,"suffix":""},{"dropping-particle":"","family":"Peterson","given":"Eric D.","non-dropping-particle":"","parse-names":false,"suffix":""},{"dropping-particle":"","family":"Curtis","given":"Anne B.","non-dropping-particle":"","parse-names":false,"suffix":""},{"dropping-particle":"","family":"Hernandez","given":"Adrian F.","non-dropping-particle":"","parse-names":false,"suffix":""},{"dropping-particle":"","family":"Sanders","given":"Gillian D.","non-dropping-particle":"","parse-names":false,"suffix":""},{"dropping-particle":"","family":"Thomas","given":"Kevin L.","non-dropping-particle":"","parse-names":false,"suffix":""},{"dropping-particle":"","family":"Hayes","given":"David L.","non-dropping-particle":"","parse-names":false,"suffix":""},{"dropping-particle":"","family":"Al-Khatib","given":"Sana M.","non-dropping-particle":"","parse-names":false,"suffix":""}],"container-title":"Journal of the American College of Cardiology","id":"ITEM-1","issue":"7","issued":{"date-parts":[["2011","2","15"]]},"page":"794-801","title":"Systematic review of the incidence of sudden cardiac death in the United States","type":"article-journal","volume":"57"},"uris":["http://www.mendeley.com/documents/?uuid=fb2a24d5-ae7f-37e6-8fb2-8ab8a7bc97d2"]}],"mendeley":{"formattedCitation":"(1)","plainTextFormattedCitation":"(1)","previouslyFormattedCitation":"(1)"},"properties":{"noteIndex":0},"schema":"https://github.com/citation-style-language/schema/raw/master/csl-citation.json"}</w:instrText>
      </w:r>
      <w:r w:rsidRPr="00184204">
        <w:rPr>
          <w:rFonts w:cstheme="minorHAnsi"/>
          <w:sz w:val="28"/>
          <w:szCs w:val="28"/>
        </w:rPr>
        <w:fldChar w:fldCharType="separate"/>
      </w:r>
      <w:r w:rsidRPr="00184204">
        <w:rPr>
          <w:rFonts w:cstheme="minorHAnsi"/>
          <w:noProof/>
          <w:sz w:val="28"/>
          <w:szCs w:val="28"/>
        </w:rPr>
        <w:t>(1)</w:t>
      </w:r>
      <w:r w:rsidRPr="00184204">
        <w:rPr>
          <w:rFonts w:cstheme="minorHAnsi"/>
          <w:sz w:val="28"/>
          <w:szCs w:val="28"/>
        </w:rPr>
        <w:fldChar w:fldCharType="end"/>
      </w:r>
      <w:r w:rsidRPr="00184204">
        <w:rPr>
          <w:rFonts w:cstheme="minorHAnsi"/>
          <w:sz w:val="28"/>
          <w:szCs w:val="28"/>
        </w:rPr>
        <w:t>.  SCD is frequent in older age groups due largely to ischaemic heart disease</w:t>
      </w:r>
      <w:r w:rsidR="00667017" w:rsidRPr="00184204">
        <w:rPr>
          <w:rFonts w:cstheme="minorHAnsi"/>
          <w:sz w:val="28"/>
          <w:szCs w:val="28"/>
        </w:rPr>
        <w:t xml:space="preserve"> </w:t>
      </w:r>
      <w:r w:rsidR="00E8097D" w:rsidRPr="00184204">
        <w:rPr>
          <w:rFonts w:cstheme="minorHAnsi"/>
          <w:sz w:val="28"/>
          <w:szCs w:val="28"/>
        </w:rPr>
        <w:t>in USA, Europe and</w:t>
      </w:r>
      <w:r w:rsidR="00BD17DD" w:rsidRPr="00184204">
        <w:rPr>
          <w:rFonts w:cstheme="minorHAnsi"/>
          <w:sz w:val="28"/>
          <w:szCs w:val="28"/>
        </w:rPr>
        <w:t xml:space="preserve"> </w:t>
      </w:r>
      <w:r w:rsidR="00A40149" w:rsidRPr="00184204">
        <w:rPr>
          <w:rFonts w:cstheme="minorHAnsi"/>
          <w:sz w:val="28"/>
          <w:szCs w:val="28"/>
        </w:rPr>
        <w:t>increasing also in</w:t>
      </w:r>
      <w:r w:rsidR="00E8097D" w:rsidRPr="00184204">
        <w:rPr>
          <w:rFonts w:cstheme="minorHAnsi"/>
          <w:sz w:val="28"/>
          <w:szCs w:val="28"/>
        </w:rPr>
        <w:t xml:space="preserve"> China </w:t>
      </w:r>
      <w:r w:rsidRPr="00184204">
        <w:rPr>
          <w:rFonts w:cstheme="minorHAnsi"/>
          <w:sz w:val="28"/>
          <w:szCs w:val="28"/>
        </w:rPr>
        <w:fldChar w:fldCharType="begin" w:fldLock="1"/>
      </w:r>
      <w:r w:rsidR="000878AE" w:rsidRPr="00184204">
        <w:rPr>
          <w:rFonts w:cstheme="minorHAnsi"/>
          <w:sz w:val="28"/>
          <w:szCs w:val="28"/>
        </w:rPr>
        <w:instrText>ADDIN CSL_CITATION {"citationItems":[{"id":"ITEM-1","itemData":{"DOI":"10.1016/j.cpcardiol.2015.01.002","ISSN":"1535-6280 (Electronic)\r0146-2806 (Linking)","PMID":"25813838","abstract":"Sudden death accounts for 300,000-400,000 deaths annually in the United States. Most sudden deaths are cardiac, and most sudden cardiac deaths are related to arrhythmias secondary to structural heart disease or primary electrical abnormalities of the heart. The most common structural disease leading to sudden death is ischemic heart disease. Nonischemic cardiomyopathy and other structural abnormalities such as arrhythmogenic ventricular dysplasia and hypertrophic cardiomyopathy may also be causative. Patients without structural disease have a primary electrical abnormality, such as long-QT syndrome or Brugada syndrome. Severe left ventricular systolic dysfunction is the main marker for sudden death in patients with ischemic or nonischemic cardiomyopathy. In other conditions, other markers for structural heart disease and electrical abnormalities need to be considered. It is seen that beta-blocker therapy is associated with a reduction in sudden cardiac death across a broad range of disorders. Nevertheless, the implantable cardioverter defibrillator remains the most effective treatment strategy in selected patients.","author":[{"dropping-particle":"","family":"Kuriachan","given":"V P","non-dropping-particle":"","parse-names":false,"suffix":""},{"dropping-particle":"","family":"Sumner","given":"G L","non-dropping-particle":"","parse-names":false,"suffix":""},{"dropping-particle":"","family":"Mitchell","given":"L B","non-dropping-particle":"","parse-names":false,"suffix":""}],"container-title":"Curr Probl Cardiol","id":"ITEM-1","issue":"4","issued":{"date-parts":[["2015"]]},"page":"133-200","title":"Sudden cardiac death","type":"article-journal","volume":"40"},"uris":["http://www.mendeley.com/documents/?uuid=f73765bd-159d-342f-a127-b7d954b6a2fa","http://www.mendeley.com/documents/?uuid=17919f54-6207-4fce-8572-37d8fdb33607"]}],"mendeley":{"formattedCitation":"(2)","plainTextFormattedCitation":"(2)","previouslyFormattedCitation":"(2)"},"properties":{"noteIndex":0},"schema":"https://github.com/citation-style-language/schema/raw/master/csl-citation.json"}</w:instrText>
      </w:r>
      <w:r w:rsidRPr="00184204">
        <w:rPr>
          <w:rFonts w:cstheme="minorHAnsi"/>
          <w:sz w:val="28"/>
          <w:szCs w:val="28"/>
        </w:rPr>
        <w:fldChar w:fldCharType="separate"/>
      </w:r>
      <w:r w:rsidRPr="00184204">
        <w:rPr>
          <w:rFonts w:cstheme="minorHAnsi"/>
          <w:noProof/>
          <w:sz w:val="28"/>
          <w:szCs w:val="28"/>
        </w:rPr>
        <w:t>(2)</w:t>
      </w:r>
      <w:r w:rsidRPr="00184204">
        <w:rPr>
          <w:rFonts w:cstheme="minorHAnsi"/>
          <w:sz w:val="28"/>
          <w:szCs w:val="28"/>
        </w:rPr>
        <w:fldChar w:fldCharType="end"/>
      </w:r>
      <w:r w:rsidRPr="00184204">
        <w:rPr>
          <w:rFonts w:cstheme="minorHAnsi"/>
          <w:sz w:val="28"/>
          <w:szCs w:val="28"/>
          <w:shd w:val="clear" w:color="auto" w:fill="FFFFFF"/>
        </w:rPr>
        <w:t xml:space="preserve"> </w:t>
      </w:r>
      <w:r w:rsidR="00E8097D" w:rsidRPr="00184204">
        <w:rPr>
          <w:rFonts w:cstheme="minorHAnsi"/>
          <w:sz w:val="28"/>
          <w:szCs w:val="28"/>
          <w:shd w:val="clear" w:color="auto" w:fill="FFFFFF"/>
        </w:rPr>
        <w:fldChar w:fldCharType="begin" w:fldLock="1"/>
      </w:r>
      <w:r w:rsidR="000878AE" w:rsidRPr="00184204">
        <w:rPr>
          <w:rFonts w:cstheme="minorHAnsi"/>
          <w:sz w:val="28"/>
          <w:szCs w:val="28"/>
          <w:shd w:val="clear" w:color="auto" w:fill="FFFFFF"/>
        </w:rPr>
        <w:instrText>ADDIN CSL_CITATION {"citationItems":[{"id":"ITEM-1","itemData":{"ISSN":"1054-8807 (Print)\r1054-8807 (Linking)","PMID":"11755373","author":[{"dropping-particle":"","family":"Virmani","given":"R","non-dropping-particle":"","parse-names":false,"suffix":""},{"dropping-particle":"","family":"Burke","given":"A P","non-dropping-particle":"","parse-names":false,"suffix":""},{"dropping-particle":"","family":"Farb","given":"A","non-dropping-particle":"","parse-names":false,"suffix":""}],"container-title":"Cardiovasc Pathol","edition":"2002/01/05","id":"ITEM-1","issue":"6","issued":{"date-parts":[["2001"]]},"page":"275-282","title":"Sudden cardiac death","type":"article-journal","volume":"10"},"uris":["http://www.mendeley.com/documents/?uuid=8a549104-91f4-3620-920a-645df755eb10","http://www.mendeley.com/documents/?uuid=492a0c28-15d7-4f27-8d25-aa84efd139b6"]}],"mendeley":{"formattedCitation":"(3)","plainTextFormattedCitation":"(3)","previouslyFormattedCitation":"(3)"},"properties":{"noteIndex":0},"schema":"https://github.com/citation-style-language/schema/raw/master/csl-citation.json"}</w:instrText>
      </w:r>
      <w:r w:rsidR="00E8097D" w:rsidRPr="00184204">
        <w:rPr>
          <w:rFonts w:cstheme="minorHAnsi"/>
          <w:sz w:val="28"/>
          <w:szCs w:val="28"/>
          <w:shd w:val="clear" w:color="auto" w:fill="FFFFFF"/>
        </w:rPr>
        <w:fldChar w:fldCharType="separate"/>
      </w:r>
      <w:r w:rsidR="00E8097D" w:rsidRPr="00184204">
        <w:rPr>
          <w:rFonts w:cstheme="minorHAnsi"/>
          <w:noProof/>
          <w:sz w:val="28"/>
          <w:szCs w:val="28"/>
          <w:shd w:val="clear" w:color="auto" w:fill="FFFFFF"/>
        </w:rPr>
        <w:t>(3)</w:t>
      </w:r>
      <w:r w:rsidR="00E8097D" w:rsidRPr="00184204">
        <w:rPr>
          <w:rFonts w:cstheme="minorHAnsi"/>
          <w:sz w:val="28"/>
          <w:szCs w:val="28"/>
          <w:shd w:val="clear" w:color="auto" w:fill="FFFFFF"/>
        </w:rPr>
        <w:fldChar w:fldCharType="end"/>
      </w:r>
      <w:r w:rsidRPr="00184204">
        <w:rPr>
          <w:rFonts w:cstheme="minorHAnsi"/>
          <w:sz w:val="28"/>
          <w:szCs w:val="28"/>
        </w:rPr>
        <w:t xml:space="preserve"> </w:t>
      </w:r>
      <w:r w:rsidR="00E8097D" w:rsidRPr="00184204">
        <w:rPr>
          <w:rFonts w:cstheme="minorHAnsi"/>
          <w:sz w:val="28"/>
          <w:szCs w:val="28"/>
        </w:rPr>
        <w:fldChar w:fldCharType="begin" w:fldLock="1"/>
      </w:r>
      <w:r w:rsidR="000878AE" w:rsidRPr="00184204">
        <w:rPr>
          <w:rFonts w:cstheme="minorHAnsi"/>
          <w:sz w:val="28"/>
          <w:szCs w:val="28"/>
        </w:rPr>
        <w:instrText>ADDIN CSL_CITATION {"citationItems":[{"id":"ITEM-1","itemData":{"DOI":"10.1161/CIRCEP.118.006684","ISSN":"1941-3084 (Electronic)","PMID":"30571181","author":[{"dropping-particle":"","family":"Feng","given":"Xiang-Fei","non-dropping-particle":"","parse-names":false,"suffix":""},{"dropping-particle":"","family":"Hai","given":"Jo-Jo","non-dropping-particle":"","parse-names":false,"suffix":""},{"dropping-particle":"","family":"Ma","given":"Yun","non-dropping-particle":"","parse-names":false,"suffix":""},{"dropping-particle":"","family":"Wang","given":"Zhi-Quan","non-dropping-particle":"","parse-names":false,"suffix":""},{"dropping-particle":"","family":"Tse","given":"Hung-Fat","non-dropping-particle":"","parse-names":false,"suffix":""}],"container-title":"Circulation. Arrhythmia and electrophysiology","id":"ITEM-1","issue":"11","issued":{"date-parts":[["2018","11"]]},"language":"eng","page":"e006684","publisher-place":"United States","title":"Sudden Cardiac Death in Mainland China: A Systematic Analysis.","type":"article","volume":"11"},"uris":["http://www.mendeley.com/documents/?uuid=50e2a5f9-faab-4a2c-beb3-e2bb620701fd","http://www.mendeley.com/documents/?uuid=cf25de15-4498-4eb7-ab10-adc60809fb4e"]}],"mendeley":{"formattedCitation":"(4)","plainTextFormattedCitation":"(4)","previouslyFormattedCitation":"(4)"},"properties":{"noteIndex":0},"schema":"https://github.com/citation-style-language/schema/raw/master/csl-citation.json"}</w:instrText>
      </w:r>
      <w:r w:rsidR="00E8097D" w:rsidRPr="00184204">
        <w:rPr>
          <w:rFonts w:cstheme="minorHAnsi"/>
          <w:sz w:val="28"/>
          <w:szCs w:val="28"/>
        </w:rPr>
        <w:fldChar w:fldCharType="separate"/>
      </w:r>
      <w:r w:rsidR="00E8097D" w:rsidRPr="00184204">
        <w:rPr>
          <w:rFonts w:cstheme="minorHAnsi"/>
          <w:noProof/>
          <w:sz w:val="28"/>
          <w:szCs w:val="28"/>
        </w:rPr>
        <w:t>(4)</w:t>
      </w:r>
      <w:r w:rsidR="00E8097D" w:rsidRPr="00184204">
        <w:rPr>
          <w:rFonts w:cstheme="minorHAnsi"/>
          <w:sz w:val="28"/>
          <w:szCs w:val="28"/>
        </w:rPr>
        <w:fldChar w:fldCharType="end"/>
      </w:r>
      <w:r w:rsidR="00E8097D" w:rsidRPr="00184204">
        <w:rPr>
          <w:rFonts w:cstheme="minorHAnsi"/>
          <w:sz w:val="28"/>
          <w:szCs w:val="28"/>
        </w:rPr>
        <w:t xml:space="preserve">. </w:t>
      </w:r>
      <w:r w:rsidR="00A40149" w:rsidRPr="00184204">
        <w:rPr>
          <w:rFonts w:cstheme="minorHAnsi"/>
          <w:sz w:val="28"/>
          <w:szCs w:val="28"/>
        </w:rPr>
        <w:t xml:space="preserve">The </w:t>
      </w:r>
      <w:r w:rsidR="007E121B" w:rsidRPr="00184204">
        <w:rPr>
          <w:rFonts w:cstheme="minorHAnsi"/>
          <w:sz w:val="28"/>
          <w:szCs w:val="28"/>
        </w:rPr>
        <w:t xml:space="preserve">universal </w:t>
      </w:r>
      <w:r w:rsidR="00A40149" w:rsidRPr="00184204">
        <w:rPr>
          <w:rFonts w:cstheme="minorHAnsi"/>
          <w:sz w:val="28"/>
          <w:szCs w:val="28"/>
        </w:rPr>
        <w:t xml:space="preserve">declining autopsy rate  is highlighted in many studies and even a recent FIFA report on sudden death in young footballers showed that out of 617 cases from 67 countries , only 127 had an autopsy </w:t>
      </w:r>
      <w:r w:rsidR="00A40149" w:rsidRPr="00184204">
        <w:rPr>
          <w:rFonts w:cstheme="minorHAnsi"/>
          <w:sz w:val="28"/>
          <w:szCs w:val="28"/>
        </w:rPr>
        <w:fldChar w:fldCharType="begin" w:fldLock="1"/>
      </w:r>
      <w:r w:rsidR="000878AE" w:rsidRPr="00184204">
        <w:rPr>
          <w:rFonts w:cstheme="minorHAnsi"/>
          <w:sz w:val="28"/>
          <w:szCs w:val="28"/>
        </w:rPr>
        <w:instrText>ADDIN CSL_CITATION {"citationItems":[{"id":"ITEM-1","itemData":{"DOI":"10.1136/bjsports-2020-102368","ISSN":"1473-0480 (Electronic)","PMID":"33361135","abstract":"OBJECTIVE: To investigate the underlying causes and regional patterns of sudden  death in football (soccer) players worldwide to inform and improve existing screening and prevention measures. METHODS: From 2014 to 2018 cases of sudden cardiac death (SCD), survived sudden cardiac arrest (SCA) and traumatic sudden death were recorded by media monitoring (Meltwater), a confidential web-based data platform and data synchronisation with existing national Sudden Death Registries (n=16). Inclusion criteria were met when sudden death occurred during football-specific activity or up to 1 hour afterwards. Death during other activities was excluded. RESULTS: A total of 617 players (mean age 34±16 years, 96% men) with sudden death were reported from 67 countries; 142 players (23%) survived. A diagnosis by autopsy or definite medical reports was established in 211 cases (34%). The leading cause in players &gt;35 years was coronary artery disease (76%) and in players ≤35 years was sudden unexplained death (SUD, 22%). In players ≤35 years the leading cause of SCD varied by region: cardiomyopathy in South America (42%), coronary artery anomaly in North America (33%) and SUD in Europe (26%). Traumatic sudden death including commotio cordis occurred infrequently (6%). Cardiopulmonary resuscitation (CPR) resulted in a survival rate of 85% with the use of an automated external defibrillator (AED) compared with 35% without. CONCLUSIONS: Regional variation in SCD aetiology should be verified by expansion of national registries and uniform autopsy protocols. Immediate access to an AED at training and competition sites, as well as CPR training for players, coaches and staff members, is needed to improve survival from SCA.","author":[{"dropping-particle":"","family":"Egger","given":"Florian","non-dropping-particle":"","parse-names":false,"suffix":""},{"dropping-particle":"","family":"Scharhag","given":"Jürgen","non-dropping-particle":"","parse-names":false,"suffix":""},{"dropping-particle":"","family":"Kästner","given":"Andreas","non-dropping-particle":"","parse-names":false,"suffix":""},{"dropping-particle":"","family":"Dvořák","given":"Jiří","non-dropping-particle":"","parse-names":false,"suffix":""},{"dropping-particle":"","family":"Bohm","given":"Philipp","non-dropping-particle":"","parse-names":false,"suffix":""},{"dropping-particle":"","family":"Meyer","given":"Tim","non-dropping-particle":"","parse-names":false,"suffix":""}],"container-title":"British journal of sports medicine","id":"ITEM-1","issue":"2","issued":{"date-parts":[["2022","1"]]},"language":"eng","page":"80-87","publisher-place":"England","title":"FIFA Sudden Death Registry (FIFA-SDR): a prospective, observational study of sudden  death in worldwide football from 2014 to 2018.","type":"article-journal","volume":"56"},"uris":["http://www.mendeley.com/documents/?uuid=45f6a210-da57-4c5e-a4dc-d27e56d8ec23","http://www.mendeley.com/documents/?uuid=42e1fe06-bf17-43b1-9d3a-b33c33ecb090"]}],"mendeley":{"formattedCitation":"(5)","plainTextFormattedCitation":"(5)","previouslyFormattedCitation":"(5)"},"properties":{"noteIndex":0},"schema":"https://github.com/citation-style-language/schema/raw/master/csl-citation.json"}</w:instrText>
      </w:r>
      <w:r w:rsidR="00A40149" w:rsidRPr="00184204">
        <w:rPr>
          <w:rFonts w:cstheme="minorHAnsi"/>
          <w:sz w:val="28"/>
          <w:szCs w:val="28"/>
        </w:rPr>
        <w:fldChar w:fldCharType="separate"/>
      </w:r>
      <w:r w:rsidR="00D01ABE" w:rsidRPr="00184204">
        <w:rPr>
          <w:rFonts w:cstheme="minorHAnsi"/>
          <w:noProof/>
          <w:sz w:val="28"/>
          <w:szCs w:val="28"/>
        </w:rPr>
        <w:t>(5)</w:t>
      </w:r>
      <w:r w:rsidR="00A40149" w:rsidRPr="00184204">
        <w:rPr>
          <w:rFonts w:cstheme="minorHAnsi"/>
          <w:sz w:val="28"/>
          <w:szCs w:val="28"/>
        </w:rPr>
        <w:fldChar w:fldCharType="end"/>
      </w:r>
      <w:r w:rsidR="00DD38BF" w:rsidRPr="00184204">
        <w:rPr>
          <w:rFonts w:cstheme="minorHAnsi"/>
          <w:sz w:val="28"/>
          <w:szCs w:val="28"/>
        </w:rPr>
        <w:t>.</w:t>
      </w:r>
      <w:r w:rsidR="00A40149" w:rsidRPr="00184204">
        <w:rPr>
          <w:rFonts w:cstheme="minorHAnsi"/>
          <w:sz w:val="28"/>
          <w:szCs w:val="28"/>
          <w:shd w:val="clear" w:color="auto" w:fill="FFFFFF"/>
        </w:rPr>
        <w:t xml:space="preserve"> A recent review within Europe highlighted that up to 40% of SCD in people under 50 years cases did not have an autopsy</w:t>
      </w:r>
      <w:r w:rsidR="00DD38BF" w:rsidRPr="00184204">
        <w:rPr>
          <w:rFonts w:cstheme="minorHAnsi"/>
          <w:sz w:val="28"/>
          <w:szCs w:val="28"/>
          <w:shd w:val="clear" w:color="auto" w:fill="FFFFFF"/>
        </w:rPr>
        <w:t xml:space="preserve"> </w:t>
      </w:r>
      <w:r w:rsidR="00A40149" w:rsidRPr="00184204">
        <w:rPr>
          <w:rFonts w:cstheme="minorHAnsi"/>
          <w:sz w:val="28"/>
          <w:szCs w:val="28"/>
          <w:shd w:val="clear" w:color="auto" w:fill="FFFFFF"/>
        </w:rPr>
        <w:fldChar w:fldCharType="begin" w:fldLock="1"/>
      </w:r>
      <w:r w:rsidR="000878AE" w:rsidRPr="00184204">
        <w:rPr>
          <w:rFonts w:cstheme="minorHAnsi"/>
          <w:sz w:val="28"/>
          <w:szCs w:val="28"/>
          <w:shd w:val="clear" w:color="auto" w:fill="FFFFFF"/>
        </w:rPr>
        <w:instrText>ADDIN CSL_CITATION {"citationItems":[{"id":"ITEM-1","itemData":{"DOI":"10.1007/s00428-020-02949-8","ISSN":"1432-2307 (Electronic)","PMID":"33111163","abstract":"In sudden cardiac death, an autopsy is an essential step in establishing a diagnosis  of inherited cardiac disease and identifying families that require cardiac screening. To evaluate aspects of post-mortem practice in Europe, a questionnaire was designed and circulated to both clinical and forensic pathologists. There was a 48% response rate and information was obtained from 17 countries. The results showed a wide variety in the management of sudden cardiac death, with a general tendency towards a lack of thorough investigation. In up to 40% of cases, autopsies were not performed in subjects less than 50 years who may have died from cardiac disease. Reasons for this were lack of finance and lack of interest from police, legal authorities, and doctors. Only 50% of pathologists seem to follow a standard protocol for autopsy examination, apparently due to lack of expertise and/or training. When autopsies were performed, histology and toxicology were almost always taken, genetic studies were generally available and retention of the heart for specialist study was usually permitted. Our results suggest that although the standard of practice is appropriate in many centres, many more cases should have autopsies, especially in sudden deaths in subjects less than 50 years.","author":[{"dropping-particle":"","family":"Banner","given":"Jytte","non-dropping-particle":"","parse-names":false,"suffix":""},{"dropping-particle":"","family":"Basso","given":"Cristina","non-dropping-particle":"","parse-names":false,"suffix":""},{"dropping-particle":"","family":"Tolkien","given":"Zoe","non-dropping-particle":"","parse-names":false,"suffix":""},{"dropping-particle":"","family":"Kholova","given":"Ivana","non-dropping-particle":"","parse-names":false,"suffix":""},{"dropping-particle":"","family":"Michaud","given":"Katarzyna","non-dropping-particle":"","parse-names":false,"suffix":""},{"dropping-particle":"","family":"Gallagher","given":"Patrick J","non-dropping-particle":"","parse-names":false,"suffix":""}],"container-title":"Virchows Archiv : an international journal of pathology","id":"ITEM-1","issue":"4","issued":{"date-parts":[["2021","4"]]},"language":"eng","page":"687-693","title":"Autopsy examination in sudden cardiac death: a current perspective on behalf of the  Association for European Cardiovascular Pathology.","type":"article-journal","volume":"478"},"uris":["http://www.mendeley.com/documents/?uuid=30a155a6-0f0b-431b-ad35-88f8b252ac21","http://www.mendeley.com/documents/?uuid=579bdf64-edeb-446a-bb9b-7747529d97ec"]}],"mendeley":{"formattedCitation":"(6)","plainTextFormattedCitation":"(6)","previouslyFormattedCitation":"(6)"},"properties":{"noteIndex":0},"schema":"https://github.com/citation-style-language/schema/raw/master/csl-citation.json"}</w:instrText>
      </w:r>
      <w:r w:rsidR="00A40149" w:rsidRPr="00184204">
        <w:rPr>
          <w:rFonts w:cstheme="minorHAnsi"/>
          <w:sz w:val="28"/>
          <w:szCs w:val="28"/>
          <w:shd w:val="clear" w:color="auto" w:fill="FFFFFF"/>
        </w:rPr>
        <w:fldChar w:fldCharType="separate"/>
      </w:r>
      <w:r w:rsidR="00D01ABE" w:rsidRPr="00184204">
        <w:rPr>
          <w:rFonts w:cstheme="minorHAnsi"/>
          <w:noProof/>
          <w:sz w:val="28"/>
          <w:szCs w:val="28"/>
          <w:shd w:val="clear" w:color="auto" w:fill="FFFFFF"/>
        </w:rPr>
        <w:t>(6)</w:t>
      </w:r>
      <w:r w:rsidR="00A40149" w:rsidRPr="00184204">
        <w:rPr>
          <w:rFonts w:cstheme="minorHAnsi"/>
          <w:sz w:val="28"/>
          <w:szCs w:val="28"/>
          <w:shd w:val="clear" w:color="auto" w:fill="FFFFFF"/>
        </w:rPr>
        <w:fldChar w:fldCharType="end"/>
      </w:r>
      <w:r w:rsidR="00A40149" w:rsidRPr="00184204">
        <w:rPr>
          <w:rFonts w:cstheme="minorHAnsi"/>
          <w:sz w:val="28"/>
          <w:szCs w:val="28"/>
          <w:shd w:val="clear" w:color="auto" w:fill="FFFFFF"/>
        </w:rPr>
        <w:t xml:space="preserve">. This study </w:t>
      </w:r>
      <w:r w:rsidR="00AB1758" w:rsidRPr="00184204">
        <w:rPr>
          <w:rFonts w:cstheme="minorHAnsi"/>
          <w:sz w:val="28"/>
          <w:szCs w:val="28"/>
          <w:shd w:val="clear" w:color="auto" w:fill="FFFFFF"/>
        </w:rPr>
        <w:t>did however</w:t>
      </w:r>
      <w:r w:rsidR="00A40149" w:rsidRPr="00184204">
        <w:rPr>
          <w:rFonts w:cstheme="minorHAnsi"/>
          <w:sz w:val="28"/>
          <w:szCs w:val="28"/>
          <w:shd w:val="clear" w:color="auto" w:fill="FFFFFF"/>
        </w:rPr>
        <w:t xml:space="preserve"> emphasise that in the United Kingdom we have a high autopsy rate within our coronial system</w:t>
      </w:r>
      <w:r w:rsidR="00F14FEE" w:rsidRPr="00184204">
        <w:rPr>
          <w:rFonts w:cstheme="minorHAnsi"/>
          <w:sz w:val="28"/>
          <w:szCs w:val="28"/>
          <w:shd w:val="clear" w:color="auto" w:fill="FFFFFF"/>
        </w:rPr>
        <w:t xml:space="preserve">. </w:t>
      </w:r>
      <w:r w:rsidR="00BD17DD" w:rsidRPr="00184204">
        <w:rPr>
          <w:rFonts w:cstheme="minorHAnsi"/>
          <w:sz w:val="28"/>
          <w:szCs w:val="28"/>
          <w:shd w:val="clear" w:color="auto" w:fill="FFFFFF"/>
        </w:rPr>
        <w:t xml:space="preserve">It is especially important that </w:t>
      </w:r>
      <w:r w:rsidR="00BD17DD" w:rsidRPr="00184204">
        <w:rPr>
          <w:rFonts w:cstheme="minorHAnsi"/>
          <w:sz w:val="28"/>
          <w:szCs w:val="28"/>
        </w:rPr>
        <w:t xml:space="preserve">SCD in younger people </w:t>
      </w:r>
      <w:r w:rsidR="00251F5C" w:rsidRPr="00184204">
        <w:rPr>
          <w:rFonts w:cstheme="minorHAnsi"/>
          <w:sz w:val="28"/>
          <w:szCs w:val="28"/>
        </w:rPr>
        <w:t xml:space="preserve">is investigated  with autopsy </w:t>
      </w:r>
      <w:r w:rsidR="00956950" w:rsidRPr="00184204">
        <w:rPr>
          <w:rFonts w:cstheme="minorHAnsi"/>
          <w:sz w:val="28"/>
          <w:szCs w:val="28"/>
        </w:rPr>
        <w:t>as</w:t>
      </w:r>
      <w:r w:rsidR="00BD17DD" w:rsidRPr="00184204">
        <w:rPr>
          <w:rFonts w:cstheme="minorHAnsi"/>
          <w:sz w:val="28"/>
          <w:szCs w:val="28"/>
        </w:rPr>
        <w:t xml:space="preserve"> genetic cardiac causes including channelopathies and cardiomyopathies are more frequent which have important implications for their families </w:t>
      </w:r>
      <w:r w:rsidR="00BD17DD" w:rsidRPr="00184204">
        <w:rPr>
          <w:rFonts w:cstheme="minorHAnsi"/>
          <w:sz w:val="28"/>
          <w:szCs w:val="28"/>
        </w:rPr>
        <w:fldChar w:fldCharType="begin" w:fldLock="1"/>
      </w:r>
      <w:r w:rsidR="000878AE" w:rsidRPr="00184204">
        <w:rPr>
          <w:rFonts w:cstheme="minorHAnsi"/>
          <w:sz w:val="28"/>
          <w:szCs w:val="28"/>
        </w:rPr>
        <w:instrText>ADDIN CSL_CITATION {"citationItems":[{"id":"ITEM-1","itemData":{"DOI":"10.1111/jce.14333","ISSN":"1540-8167 (Electronic)","PMID":"31909521","abstract":"Sudden cardiac arrest (SCA) and sudden cardiac death (SCD) can be attributed to  cardiac, respiratory, metabolic, and toxicologic etiologies. Most cases of SCD are caused by coronary artery disease and approximately 40% of cardiac arrests are unexplained. Inherited arrythmias and cardiomyopathies are important contributors to SCA and SCD. Identifying an inherited condition after such an event not only has important ramifications for the individual, but also for relatives who may be at risk for the familial condition. This review will provide an overview of inherited cardiovascular disorders than can predispose to SCA/SCD, review the diagnostic evaluation for an individual and/or family after an SCA/SCD, and discuss the role of genetic testing.","author":[{"dropping-particle":"","family":"Harris","given":"Stephanie L","non-dropping-particle":"","parse-names":false,"suffix":""},{"dropping-particle":"","family":"Lubitz","given":"Steven A","non-dropping-particle":"","parse-names":false,"suffix":""}],"container-title":"Journal of cardiovascular electrophysiology","id":"ITEM-1","issue":"2","issued":{"date-parts":[["2020","2"]]},"language":"eng","page":"570-578","title":"Clinical and genetic evaluation after sudden cardiac arrest.","type":"article-journal","volume":"31"},"uris":["http://www.mendeley.com/documents/?uuid=257a7ac9-437a-437f-8f18-ddf107a5cf1a","http://www.mendeley.com/documents/?uuid=e1ad83f0-ab4e-494b-88e3-af99bb5b6aea"]}],"mendeley":{"formattedCitation":"(7)","plainTextFormattedCitation":"(7)","previouslyFormattedCitation":"(7)"},"properties":{"noteIndex":0},"schema":"https://github.com/citation-style-language/schema/raw/master/csl-citation.json"}</w:instrText>
      </w:r>
      <w:r w:rsidR="00BD17DD" w:rsidRPr="00184204">
        <w:rPr>
          <w:rFonts w:cstheme="minorHAnsi"/>
          <w:sz w:val="28"/>
          <w:szCs w:val="28"/>
        </w:rPr>
        <w:fldChar w:fldCharType="separate"/>
      </w:r>
      <w:r w:rsidR="00D01ABE" w:rsidRPr="00184204">
        <w:rPr>
          <w:rFonts w:cstheme="minorHAnsi"/>
          <w:noProof/>
          <w:sz w:val="28"/>
          <w:szCs w:val="28"/>
        </w:rPr>
        <w:t>(7)</w:t>
      </w:r>
      <w:r w:rsidR="00BD17DD" w:rsidRPr="00184204">
        <w:rPr>
          <w:rFonts w:cstheme="minorHAnsi"/>
          <w:sz w:val="28"/>
          <w:szCs w:val="28"/>
        </w:rPr>
        <w:fldChar w:fldCharType="end"/>
      </w:r>
      <w:r w:rsidR="00BD17DD" w:rsidRPr="00184204">
        <w:rPr>
          <w:rFonts w:cstheme="minorHAnsi"/>
          <w:sz w:val="28"/>
          <w:szCs w:val="28"/>
        </w:rPr>
        <w:t xml:space="preserve">. These </w:t>
      </w:r>
      <w:r w:rsidR="00A40149" w:rsidRPr="00184204">
        <w:rPr>
          <w:rFonts w:cstheme="minorHAnsi"/>
          <w:sz w:val="28"/>
          <w:szCs w:val="28"/>
        </w:rPr>
        <w:t xml:space="preserve">cardiac </w:t>
      </w:r>
      <w:r w:rsidR="00BD17DD" w:rsidRPr="00184204">
        <w:rPr>
          <w:rFonts w:cstheme="minorHAnsi"/>
          <w:sz w:val="28"/>
          <w:szCs w:val="28"/>
        </w:rPr>
        <w:t>diagnoses in SCD can only be made at autopsy</w:t>
      </w:r>
      <w:r w:rsidR="00A40149" w:rsidRPr="00184204">
        <w:rPr>
          <w:rFonts w:cstheme="minorHAnsi"/>
          <w:sz w:val="28"/>
          <w:szCs w:val="28"/>
        </w:rPr>
        <w:t xml:space="preserve">. </w:t>
      </w:r>
      <w:r w:rsidR="007D5A68" w:rsidRPr="00184204">
        <w:rPr>
          <w:rFonts w:cstheme="minorHAnsi"/>
          <w:sz w:val="28"/>
          <w:szCs w:val="28"/>
          <w:shd w:val="clear" w:color="auto" w:fill="FFFFFF"/>
        </w:rPr>
        <w:t xml:space="preserve">The almost universal decline in hospital autopsies has led to significant errors in the cause of death </w:t>
      </w:r>
      <w:r w:rsidR="007D5A68" w:rsidRPr="00184204">
        <w:rPr>
          <w:rFonts w:cstheme="minorHAnsi"/>
          <w:sz w:val="28"/>
          <w:szCs w:val="28"/>
          <w:shd w:val="clear" w:color="auto" w:fill="FFFFFF"/>
        </w:rPr>
        <w:fldChar w:fldCharType="begin" w:fldLock="1"/>
      </w:r>
      <w:r w:rsidR="000878AE" w:rsidRPr="00184204">
        <w:rPr>
          <w:rFonts w:cstheme="minorHAnsi"/>
          <w:sz w:val="28"/>
          <w:szCs w:val="28"/>
          <w:shd w:val="clear" w:color="auto" w:fill="FFFFFF"/>
        </w:rPr>
        <w:instrText>ADDIN CSL_CITATION {"citationItems":[{"id":"ITEM-1","itemData":{"DOI":"10.1177/20503121211037169","ISSN":"2050-3121 (Print)","PMID":"34394931","abstract":"OBJECTIVE: The consequences of a low autopsy rate are not considered in determining  the cause of death. METHOD: We have analyzed the Cause of Death Register of the Swedish National Board of Health and Welfare since it started 1969 to and including 2016 to visualize the decline in the frequency of clinical autopsies over time and evaluated the effect on the quality of the cause of death diagnoses. RESULTS: Over the five decades studied, the frequency of clinical autopsies declined from almost 40% to less than 5%. The rate of decline was not even. Political decisions and changes of healthcare organization in Sweden affected the slope of decline of autopsies superimposed on a linear decline over time reflecting changes in clinical routines. A request of clinical autopsies was highly dependent on the level of care at the time of death, with the lowest number of requests for persons who died in nursing homes. The age at the time of death was a major factor affecting the number of autopsies, resulting in an autopsy rate of less than 1% in the ages where most persons die. Although men were autopsied more often than women, a gender-specific difference was not seen after correction for the age of death. We also found a higher rate of unspecific and irrelevant diagnosis in the cases not autopsied and we know from earlier studies by us and other authors that the cause of death diagnoses were missed in between 30% and 50% of the cases not autopsied. CONCLUSION: The decline in the clinical autopsy rate reduced the value of the death certificate register. An increase in the number of autopsies performed will improve the understanding of disease and cause of death, as well as to better inform next of kin.","author":[{"dropping-particle":"","family":"Rosendahl","given":"Anders","non-dropping-particle":"","parse-names":false,"suffix":""},{"dropping-particle":"","family":"Mjörnheim","given":"Berit","non-dropping-particle":"","parse-names":false,"suffix":""},{"dropping-particle":"","family":"Eriksson","given":"Lennart C","non-dropping-particle":"","parse-names":false,"suffix":""}],"container-title":"SAGE open medicine","id":"ITEM-1","issued":{"date-parts":[["2021"]]},"language":"eng","page":"20503121211037169","title":"Autopsies and quality of cause of death diagnoses.","type":"article-journal","volume":"9"},"uris":["http://www.mendeley.com/documents/?uuid=4d5b0af1-3300-4d95-81c1-366bd93fc3bc","http://www.mendeley.com/documents/?uuid=b7823c83-1682-4535-bc39-4771fd45bf4c"]}],"mendeley":{"formattedCitation":"(8)","plainTextFormattedCitation":"(8)","previouslyFormattedCitation":"(8)"},"properties":{"noteIndex":0},"schema":"https://github.com/citation-style-language/schema/raw/master/csl-citation.json"}</w:instrText>
      </w:r>
      <w:r w:rsidR="007D5A68" w:rsidRPr="00184204">
        <w:rPr>
          <w:rFonts w:cstheme="minorHAnsi"/>
          <w:sz w:val="28"/>
          <w:szCs w:val="28"/>
          <w:shd w:val="clear" w:color="auto" w:fill="FFFFFF"/>
        </w:rPr>
        <w:fldChar w:fldCharType="separate"/>
      </w:r>
      <w:r w:rsidR="00D01ABE" w:rsidRPr="00184204">
        <w:rPr>
          <w:rFonts w:cstheme="minorHAnsi"/>
          <w:noProof/>
          <w:sz w:val="28"/>
          <w:szCs w:val="28"/>
          <w:shd w:val="clear" w:color="auto" w:fill="FFFFFF"/>
        </w:rPr>
        <w:t>(8)</w:t>
      </w:r>
      <w:r w:rsidR="007D5A68" w:rsidRPr="00184204">
        <w:rPr>
          <w:rFonts w:cstheme="minorHAnsi"/>
          <w:sz w:val="28"/>
          <w:szCs w:val="28"/>
          <w:shd w:val="clear" w:color="auto" w:fill="FFFFFF"/>
        </w:rPr>
        <w:fldChar w:fldCharType="end"/>
      </w:r>
      <w:r w:rsidR="007D5A68" w:rsidRPr="00184204">
        <w:rPr>
          <w:rFonts w:cstheme="minorHAnsi"/>
          <w:sz w:val="28"/>
          <w:szCs w:val="28"/>
          <w:shd w:val="clear" w:color="auto" w:fill="FFFFFF"/>
        </w:rPr>
        <w:t xml:space="preserve">.  </w:t>
      </w:r>
      <w:r w:rsidR="00C42FCB" w:rsidRPr="00184204">
        <w:rPr>
          <w:rFonts w:cstheme="minorHAnsi"/>
          <w:sz w:val="28"/>
          <w:szCs w:val="28"/>
          <w:shd w:val="clear" w:color="auto" w:fill="FFFFFF"/>
        </w:rPr>
        <w:t xml:space="preserve">In a recent analysis of USA death certificates from 2018, 34.7% of all death records had an unsuitable underlying cause of death while 19.8% had a nonspecific underlying cause of </w:t>
      </w:r>
      <w:r w:rsidR="00AB1758" w:rsidRPr="00184204">
        <w:rPr>
          <w:rFonts w:cstheme="minorHAnsi"/>
          <w:sz w:val="28"/>
          <w:szCs w:val="28"/>
          <w:shd w:val="clear" w:color="auto" w:fill="FFFFFF"/>
        </w:rPr>
        <w:t>death (</w:t>
      </w:r>
      <w:r w:rsidR="00C42FCB" w:rsidRPr="00184204">
        <w:rPr>
          <w:rFonts w:cstheme="minorHAnsi"/>
          <w:noProof/>
          <w:sz w:val="28"/>
          <w:szCs w:val="28"/>
          <w:shd w:val="clear" w:color="auto" w:fill="FFFFFF"/>
        </w:rPr>
        <w:t>7)</w:t>
      </w:r>
      <w:r w:rsidR="00C42FCB" w:rsidRPr="00184204">
        <w:rPr>
          <w:rFonts w:cstheme="minorHAnsi"/>
          <w:sz w:val="28"/>
          <w:szCs w:val="28"/>
          <w:shd w:val="clear" w:color="auto" w:fill="FFFFFF"/>
        </w:rPr>
        <w:t>.</w:t>
      </w:r>
      <w:r w:rsidR="007D5A68" w:rsidRPr="00184204">
        <w:rPr>
          <w:rFonts w:cstheme="minorHAnsi"/>
          <w:sz w:val="28"/>
          <w:szCs w:val="28"/>
          <w:shd w:val="clear" w:color="auto" w:fill="FFFFFF"/>
        </w:rPr>
        <w:t xml:space="preserve"> Correct d</w:t>
      </w:r>
      <w:r w:rsidR="007E121B" w:rsidRPr="00184204">
        <w:rPr>
          <w:rFonts w:cstheme="minorHAnsi"/>
          <w:sz w:val="28"/>
          <w:szCs w:val="28"/>
        </w:rPr>
        <w:t>eath certification is vital to help guide public health service</w:t>
      </w:r>
      <w:r w:rsidR="007D5A68" w:rsidRPr="00184204">
        <w:rPr>
          <w:rFonts w:cstheme="minorHAnsi"/>
          <w:sz w:val="28"/>
          <w:szCs w:val="28"/>
        </w:rPr>
        <w:t xml:space="preserve">  </w:t>
      </w:r>
      <w:r w:rsidR="007E121B" w:rsidRPr="00184204">
        <w:rPr>
          <w:rFonts w:cstheme="minorHAnsi"/>
          <w:sz w:val="28"/>
          <w:szCs w:val="28"/>
        </w:rPr>
        <w:t xml:space="preserve">concerns  and  prevention </w:t>
      </w:r>
      <w:r w:rsidR="007E121B" w:rsidRPr="00184204">
        <w:rPr>
          <w:rFonts w:cstheme="minorHAnsi"/>
          <w:sz w:val="28"/>
          <w:szCs w:val="28"/>
        </w:rPr>
        <w:fldChar w:fldCharType="begin" w:fldLock="1"/>
      </w:r>
      <w:r w:rsidR="000878AE" w:rsidRPr="00184204">
        <w:rPr>
          <w:rFonts w:cstheme="minorHAnsi"/>
          <w:sz w:val="28"/>
          <w:szCs w:val="28"/>
        </w:rPr>
        <w:instrText>ADDIN CSL_CITATION {"citationItems":[{"id":"ITEM-1","itemData":{"DOI":"10.2105/AJPH.2021.306443","ISSN":"1541-0048 (Electronic)","PMID":"34314204","author":[{"dropping-particle":"","family":"Aiken","given":"Sally S","non-dropping-particle":"","parse-names":false,"suffix":""}],"container-title":"American journal of public health","id":"ITEM-1","issue":"S2","issued":{"date-parts":[["2021","7"]]},"language":"eng","page":"S55-S56","title":"Death Certification in the United States.","type":"article","volume":"111"},"uris":["http://www.mendeley.com/documents/?uuid=9937966e-95bc-4c4e-87c5-a65eb9767bab","http://www.mendeley.com/documents/?uuid=445c4f9b-a1e6-4e15-9dde-bdb68c519aa7"]}],"mendeley":{"formattedCitation":"(9)","plainTextFormattedCitation":"(9)","previouslyFormattedCitation":"(9)"},"properties":{"noteIndex":0},"schema":"https://github.com/citation-style-language/schema/raw/master/csl-citation.json"}</w:instrText>
      </w:r>
      <w:r w:rsidR="007E121B" w:rsidRPr="00184204">
        <w:rPr>
          <w:rFonts w:cstheme="minorHAnsi"/>
          <w:sz w:val="28"/>
          <w:szCs w:val="28"/>
        </w:rPr>
        <w:fldChar w:fldCharType="separate"/>
      </w:r>
      <w:r w:rsidR="00D01ABE" w:rsidRPr="00184204">
        <w:rPr>
          <w:rFonts w:cstheme="minorHAnsi"/>
          <w:noProof/>
          <w:sz w:val="28"/>
          <w:szCs w:val="28"/>
        </w:rPr>
        <w:t>(9)</w:t>
      </w:r>
      <w:r w:rsidR="007E121B" w:rsidRPr="00184204">
        <w:rPr>
          <w:rFonts w:cstheme="minorHAnsi"/>
          <w:sz w:val="28"/>
          <w:szCs w:val="28"/>
        </w:rPr>
        <w:fldChar w:fldCharType="end"/>
      </w:r>
      <w:r w:rsidR="007E121B" w:rsidRPr="00184204">
        <w:rPr>
          <w:rFonts w:cstheme="minorHAnsi"/>
          <w:sz w:val="28"/>
          <w:szCs w:val="28"/>
        </w:rPr>
        <w:t>.</w:t>
      </w:r>
      <w:r w:rsidR="007E121B" w:rsidRPr="00184204">
        <w:rPr>
          <w:rFonts w:cstheme="minorHAnsi"/>
          <w:sz w:val="28"/>
          <w:szCs w:val="28"/>
          <w:shd w:val="clear" w:color="auto" w:fill="FFFFFF"/>
        </w:rPr>
        <w:t xml:space="preserve"> </w:t>
      </w:r>
      <w:r w:rsidR="00ED1FAE" w:rsidRPr="00184204">
        <w:rPr>
          <w:rFonts w:cstheme="minorHAnsi"/>
          <w:sz w:val="28"/>
          <w:szCs w:val="28"/>
          <w:shd w:val="clear" w:color="auto" w:fill="FFFFFF"/>
        </w:rPr>
        <w:t>T</w:t>
      </w:r>
      <w:r w:rsidR="00956950" w:rsidRPr="00184204">
        <w:rPr>
          <w:rFonts w:cstheme="minorHAnsi"/>
          <w:sz w:val="28"/>
          <w:szCs w:val="28"/>
          <w:shd w:val="clear" w:color="auto" w:fill="FFFFFF"/>
        </w:rPr>
        <w:t xml:space="preserve">here is still a role for the autopsy in the 21st century in determining the cause of cardiac death which </w:t>
      </w:r>
      <w:r w:rsidR="007D5A68" w:rsidRPr="00184204">
        <w:rPr>
          <w:rFonts w:cstheme="minorHAnsi"/>
          <w:sz w:val="28"/>
          <w:szCs w:val="28"/>
          <w:shd w:val="clear" w:color="auto" w:fill="FFFFFF"/>
        </w:rPr>
        <w:t xml:space="preserve">should </w:t>
      </w:r>
      <w:r w:rsidR="00956950" w:rsidRPr="00184204">
        <w:rPr>
          <w:rFonts w:cstheme="minorHAnsi"/>
          <w:sz w:val="28"/>
          <w:szCs w:val="28"/>
          <w:shd w:val="clear" w:color="auto" w:fill="FFFFFF"/>
        </w:rPr>
        <w:t xml:space="preserve">guide future public health planning and </w:t>
      </w:r>
      <w:r w:rsidR="00AB1758" w:rsidRPr="00184204">
        <w:rPr>
          <w:rFonts w:cstheme="minorHAnsi"/>
          <w:sz w:val="28"/>
          <w:szCs w:val="28"/>
          <w:shd w:val="clear" w:color="auto" w:fill="FFFFFF"/>
        </w:rPr>
        <w:t>prevention</w:t>
      </w:r>
      <w:r w:rsidR="007D5A68" w:rsidRPr="00184204">
        <w:rPr>
          <w:rFonts w:cstheme="minorHAnsi"/>
          <w:sz w:val="28"/>
          <w:szCs w:val="28"/>
          <w:shd w:val="clear" w:color="auto" w:fill="FFFFFF"/>
        </w:rPr>
        <w:t xml:space="preserve"> of further sudden deaths within a family when a specific </w:t>
      </w:r>
      <w:r w:rsidR="00ED1FAE" w:rsidRPr="00184204">
        <w:rPr>
          <w:rFonts w:cstheme="minorHAnsi"/>
          <w:sz w:val="28"/>
          <w:szCs w:val="28"/>
          <w:shd w:val="clear" w:color="auto" w:fill="FFFFFF"/>
        </w:rPr>
        <w:t xml:space="preserve">genetic </w:t>
      </w:r>
      <w:r w:rsidR="007D5A68" w:rsidRPr="00184204">
        <w:rPr>
          <w:rFonts w:cstheme="minorHAnsi"/>
          <w:sz w:val="28"/>
          <w:szCs w:val="28"/>
          <w:shd w:val="clear" w:color="auto" w:fill="FFFFFF"/>
        </w:rPr>
        <w:t>diagnosis is made</w:t>
      </w:r>
      <w:r w:rsidR="00AB1758" w:rsidRPr="00184204">
        <w:rPr>
          <w:rFonts w:cstheme="minorHAnsi"/>
          <w:sz w:val="28"/>
          <w:szCs w:val="28"/>
          <w:shd w:val="clear" w:color="auto" w:fill="FFFFFF"/>
        </w:rPr>
        <w:t>.</w:t>
      </w:r>
    </w:p>
    <w:p w14:paraId="71DFFA21" w14:textId="45831B78" w:rsidR="009E4974" w:rsidRPr="00184204" w:rsidRDefault="009E4974" w:rsidP="009E4974">
      <w:pPr>
        <w:rPr>
          <w:rFonts w:cstheme="minorHAnsi"/>
          <w:sz w:val="28"/>
          <w:szCs w:val="28"/>
          <w:shd w:val="clear" w:color="auto" w:fill="FFFFFF"/>
        </w:rPr>
      </w:pPr>
      <w:r w:rsidRPr="00184204">
        <w:rPr>
          <w:rFonts w:cstheme="minorHAnsi"/>
          <w:sz w:val="28"/>
          <w:szCs w:val="28"/>
          <w:shd w:val="clear" w:color="auto" w:fill="FFFFFF"/>
        </w:rPr>
        <w:t>In the first national autopsy based UK study of people less than 65 year</w:t>
      </w:r>
      <w:r w:rsidR="00966F02" w:rsidRPr="00184204">
        <w:rPr>
          <w:rFonts w:cstheme="minorHAnsi"/>
          <w:sz w:val="28"/>
          <w:szCs w:val="28"/>
          <w:shd w:val="clear" w:color="auto" w:fill="FFFFFF"/>
        </w:rPr>
        <w:t xml:space="preserve"> in which </w:t>
      </w:r>
      <w:r w:rsidR="00FF0C33">
        <w:rPr>
          <w:rFonts w:cstheme="minorHAnsi"/>
          <w:sz w:val="28"/>
          <w:szCs w:val="28"/>
          <w:shd w:val="clear" w:color="auto" w:fill="FFFFFF"/>
        </w:rPr>
        <w:t>Bowker et al</w:t>
      </w:r>
      <w:r w:rsidR="008C78E1" w:rsidRPr="00184204">
        <w:rPr>
          <w:rFonts w:cstheme="minorHAnsi"/>
          <w:sz w:val="28"/>
          <w:szCs w:val="28"/>
          <w:shd w:val="clear" w:color="auto" w:fill="FFFFFF"/>
        </w:rPr>
        <w:t>,</w:t>
      </w:r>
      <w:r w:rsidR="003656BE" w:rsidRPr="00184204">
        <w:rPr>
          <w:rFonts w:cstheme="minorHAnsi"/>
          <w:sz w:val="28"/>
          <w:szCs w:val="28"/>
          <w:shd w:val="clear" w:color="auto" w:fill="FFFFFF"/>
        </w:rPr>
        <w:t xml:space="preserve"> </w:t>
      </w:r>
      <w:r w:rsidR="00CC643F" w:rsidRPr="00184204">
        <w:rPr>
          <w:rFonts w:cstheme="minorHAnsi"/>
          <w:sz w:val="28"/>
          <w:szCs w:val="28"/>
          <w:shd w:val="clear" w:color="auto" w:fill="FFFFFF"/>
        </w:rPr>
        <w:t xml:space="preserve">established that </w:t>
      </w:r>
      <w:r w:rsidR="003656BE" w:rsidRPr="00184204">
        <w:rPr>
          <w:rFonts w:cstheme="minorHAnsi"/>
          <w:sz w:val="28"/>
          <w:szCs w:val="28"/>
          <w:shd w:val="clear" w:color="auto" w:fill="FFFFFF"/>
        </w:rPr>
        <w:t>t</w:t>
      </w:r>
      <w:r w:rsidR="00EB12DE" w:rsidRPr="00184204">
        <w:rPr>
          <w:rFonts w:cstheme="minorHAnsi"/>
          <w:sz w:val="28"/>
          <w:szCs w:val="28"/>
          <w:shd w:val="clear" w:color="auto" w:fill="FFFFFF"/>
        </w:rPr>
        <w:t>he estimated annual frequency of sudden unexpected death due to cardiac</w:t>
      </w:r>
      <w:r w:rsidR="003656BE" w:rsidRPr="00184204">
        <w:rPr>
          <w:rFonts w:cstheme="minorHAnsi"/>
          <w:sz w:val="28"/>
          <w:szCs w:val="28"/>
          <w:shd w:val="clear" w:color="auto" w:fill="FFFFFF"/>
        </w:rPr>
        <w:t xml:space="preserve"> causes in</w:t>
      </w:r>
      <w:r w:rsidR="00EB12DE" w:rsidRPr="00184204">
        <w:rPr>
          <w:rFonts w:cstheme="minorHAnsi"/>
          <w:sz w:val="28"/>
          <w:szCs w:val="28"/>
          <w:shd w:val="clear" w:color="auto" w:fill="FFFFFF"/>
        </w:rPr>
        <w:t xml:space="preserve"> adults was 11/100 000 (3481 annual deaths)</w:t>
      </w:r>
      <w:r w:rsidR="00DD38BF" w:rsidRPr="00184204">
        <w:rPr>
          <w:rFonts w:cstheme="minorHAnsi"/>
          <w:sz w:val="28"/>
          <w:szCs w:val="28"/>
          <w:shd w:val="clear" w:color="auto" w:fill="FFFFFF"/>
        </w:rPr>
        <w:t xml:space="preserve"> </w:t>
      </w:r>
      <w:r w:rsidR="00AC2AC4" w:rsidRPr="00184204">
        <w:rPr>
          <w:rFonts w:cstheme="minorHAnsi"/>
          <w:sz w:val="28"/>
          <w:szCs w:val="28"/>
          <w:shd w:val="clear" w:color="auto" w:fill="FFFFFF"/>
        </w:rPr>
        <w:fldChar w:fldCharType="begin" w:fldLock="1"/>
      </w:r>
      <w:r w:rsidR="000878AE" w:rsidRPr="00184204">
        <w:rPr>
          <w:rFonts w:cstheme="minorHAnsi"/>
          <w:sz w:val="28"/>
          <w:szCs w:val="28"/>
          <w:shd w:val="clear" w:color="auto" w:fill="FFFFFF"/>
        </w:rPr>
        <w:instrText>ADDIN CSL_CITATION {"citationItems":[{"id":"ITEM-1","itemData":{"DOI":"10.1093/qjmed/hcg038","ISSN":"14602725","PMID":"12651971","abstract":"Background: Post-mortem examinations of adults who were apparently healthy but died suddenly and unexpectedly sometimes reveal no morphological abnormalities to explain their deaths. The frequency of such unexplained deaths in relation to other causes of sudden cardiac death is not known. Aim: To estimate the frequency of sudden unexpected cardiac or unexplained death in England. Design: Prospective survey using a stratified random sample of 83 of the 132 H.M. Coroner's jurisdictions in England. Methods: Consecutive White Caucasians, aged 16-64 years, with no medical history of cardiac disease, seen alive within 12 h of death, on whom autopsy found either a cardiac or no identifiable cause of death, were included. The coroner's officer sent a copy of the post-mortem report and a completed case registration form to the investigators, with tissue samples. Results: Sixty-seven (81%) coroners participated, each maintaining prospective surveillance for 4 months. Of 692 ascertained cases, case registration forms were received for 650 (94%), post-mortem reports for 682 (99%), blood samples for 569 (82%), myocardial slices for 517 (75%) and whole hearts for 47 (7%). In cases with myocardial tissue, death was ascribed to ischaemic heart disease in 465 (82.4%). In 43.1 % the ischaemia was acute, in 19.1% there was myocardial scarring but no acute ischaemia, and 20.2% had coronary atheroma only. Death was due to left ventricular hypertrophy in 32 (5.7%), to other cardiac causes in 30 (5.3%) and in 23 (4.1%) there was no clear cause. Those with cardiac causes were 81% male, median ages 55.9 (male) and 56.6 (female) years. The 23 unexplained deaths were 57% female, median ages 40.5 (male) and 54.9 (female) years. The estimated annual frequency of sudden unexpected death due to cardiac or unidentified causes, in English adults of employment age, was 11/100 000 (3481 annual deaths). Discussion: In 4.1% of sudden unexpected deaths under 65 years, no cause was found. Until it becomes accepted practice to identify these cases by a name, such as Sudden Adult Death Syndrome (SADS), it will not be possible to study their aetiology systematically.","author":[{"dropping-particle":"","family":"Bowker","given":"T. J.","non-dropping-particle":"","parse-names":false,"suffix":""},{"dropping-particle":"","family":"Wood","given":"D. A.","non-dropping-particle":"","parse-names":false,"suffix":""},{"dropping-particle":"","family":"Davies","given":"M. J.","non-dropping-particle":"","parse-names":false,"suffix":""},{"dropping-particle":"","family":"Sheppard","given":"M. N.","non-dropping-particle":"","parse-names":false,"suffix":""},{"dropping-particle":"","family":"Cary","given":"N. R.B.","non-dropping-particle":"","parse-names":false,"suffix":""},{"dropping-particle":"","family":"Burton","given":"J. D.K.","non-dropping-particle":"","parse-names":false,"suffix":""},{"dropping-particle":"","family":"Chambers","given":"D. R.","non-dropping-particle":"","parse-names":false,"suffix":""},{"dropping-particle":"","family":"Dawling","given":"S.","non-dropping-particle":"","parse-names":false,"suffix":""},{"dropping-particle":"","family":"Hobson","given":"H. L.","non-dropping-particle":"","parse-names":false,"suffix":""},{"dropping-particle":"","family":"Pyke","given":"S. D.M.","non-dropping-particle":"","parse-names":false,"suffix":""},{"dropping-particle":"","family":"Riemersma","given":"R. A.","non-dropping-particle":"","parse-names":false,"suffix":""},{"dropping-particle":"","family":"Thompson","given":"S. G.","non-dropping-particle":"","parse-names":false,"suffix":""}],"container-title":"QJM - Monthly Journal of the Association of Physicians","id":"ITEM-1","issue":"4","issued":{"date-parts":[["2003","4","1"]]},"page":"269-279","publisher":"QJM","title":"Sudden, unexpected cardiac or unexplained death in England: A national survey","type":"article-journal","volume":"96"},"uris":["http://www.mendeley.com/documents/?uuid=ee43423d-fb63-382e-8348-03fab2b0edab"]}],"mendeley":{"formattedCitation":"(10)","plainTextFormattedCitation":"(10)","previouslyFormattedCitation":"(10)"},"properties":{"noteIndex":0},"schema":"https://github.com/citation-style-language/schema/raw/master/csl-citation.json"}</w:instrText>
      </w:r>
      <w:r w:rsidR="00AC2AC4" w:rsidRPr="00184204">
        <w:rPr>
          <w:rFonts w:cstheme="minorHAnsi"/>
          <w:sz w:val="28"/>
          <w:szCs w:val="28"/>
          <w:shd w:val="clear" w:color="auto" w:fill="FFFFFF"/>
        </w:rPr>
        <w:fldChar w:fldCharType="separate"/>
      </w:r>
      <w:r w:rsidR="00AC2AC4" w:rsidRPr="00184204">
        <w:rPr>
          <w:rFonts w:cstheme="minorHAnsi"/>
          <w:noProof/>
          <w:sz w:val="28"/>
          <w:szCs w:val="28"/>
          <w:shd w:val="clear" w:color="auto" w:fill="FFFFFF"/>
        </w:rPr>
        <w:t>(10)</w:t>
      </w:r>
      <w:r w:rsidR="00AC2AC4" w:rsidRPr="00184204">
        <w:rPr>
          <w:rFonts w:cstheme="minorHAnsi"/>
          <w:sz w:val="28"/>
          <w:szCs w:val="28"/>
          <w:shd w:val="clear" w:color="auto" w:fill="FFFFFF"/>
        </w:rPr>
        <w:fldChar w:fldCharType="end"/>
      </w:r>
      <w:r w:rsidR="00EB12DE" w:rsidRPr="00184204">
        <w:rPr>
          <w:rFonts w:cstheme="minorHAnsi"/>
          <w:sz w:val="28"/>
          <w:szCs w:val="28"/>
          <w:shd w:val="clear" w:color="auto" w:fill="FFFFFF"/>
        </w:rPr>
        <w:t xml:space="preserve">.  </w:t>
      </w:r>
      <w:r w:rsidR="00AC2AC4" w:rsidRPr="00184204">
        <w:rPr>
          <w:rFonts w:cstheme="minorHAnsi"/>
          <w:sz w:val="28"/>
          <w:szCs w:val="28"/>
          <w:shd w:val="clear" w:color="auto" w:fill="FFFFFF"/>
        </w:rPr>
        <w:t xml:space="preserve">Not surprisingly, most deaths were due to coronary artery disease but in </w:t>
      </w:r>
      <w:r w:rsidR="00EB12DE" w:rsidRPr="00184204">
        <w:rPr>
          <w:rFonts w:cstheme="minorHAnsi"/>
          <w:sz w:val="28"/>
          <w:szCs w:val="28"/>
          <w:shd w:val="clear" w:color="auto" w:fill="FFFFFF"/>
        </w:rPr>
        <w:t xml:space="preserve">4.1% of sudden unexpected </w:t>
      </w:r>
      <w:r w:rsidR="00AB1758" w:rsidRPr="00184204">
        <w:rPr>
          <w:rFonts w:cstheme="minorHAnsi"/>
          <w:sz w:val="28"/>
          <w:szCs w:val="28"/>
          <w:shd w:val="clear" w:color="auto" w:fill="FFFFFF"/>
        </w:rPr>
        <w:t>deaths no</w:t>
      </w:r>
      <w:r w:rsidR="00EB12DE" w:rsidRPr="00184204">
        <w:rPr>
          <w:rFonts w:cstheme="minorHAnsi"/>
          <w:sz w:val="28"/>
          <w:szCs w:val="28"/>
          <w:shd w:val="clear" w:color="auto" w:fill="FFFFFF"/>
        </w:rPr>
        <w:t xml:space="preserve"> cause was </w:t>
      </w:r>
      <w:r w:rsidR="00F14FEE" w:rsidRPr="00184204">
        <w:rPr>
          <w:rFonts w:cstheme="minorHAnsi"/>
          <w:sz w:val="28"/>
          <w:szCs w:val="28"/>
          <w:shd w:val="clear" w:color="auto" w:fill="FFFFFF"/>
        </w:rPr>
        <w:t>found,</w:t>
      </w:r>
      <w:r w:rsidR="009E7003" w:rsidRPr="00184204">
        <w:rPr>
          <w:rFonts w:cstheme="minorHAnsi"/>
          <w:sz w:val="28"/>
          <w:szCs w:val="28"/>
          <w:shd w:val="clear" w:color="auto" w:fill="FFFFFF"/>
        </w:rPr>
        <w:t xml:space="preserve"> and t</w:t>
      </w:r>
      <w:r w:rsidR="00EB12DE" w:rsidRPr="00184204">
        <w:rPr>
          <w:rFonts w:cstheme="minorHAnsi"/>
          <w:sz w:val="28"/>
          <w:szCs w:val="28"/>
          <w:shd w:val="clear" w:color="auto" w:fill="FFFFFF"/>
        </w:rPr>
        <w:t xml:space="preserve">his was the first study to </w:t>
      </w:r>
      <w:r w:rsidR="00AB1758" w:rsidRPr="00184204">
        <w:rPr>
          <w:rFonts w:cstheme="minorHAnsi"/>
          <w:sz w:val="28"/>
          <w:szCs w:val="28"/>
          <w:shd w:val="clear" w:color="auto" w:fill="FFFFFF"/>
        </w:rPr>
        <w:t>highlight these</w:t>
      </w:r>
      <w:r w:rsidR="00EB12DE" w:rsidRPr="00184204">
        <w:rPr>
          <w:rFonts w:cstheme="minorHAnsi"/>
          <w:sz w:val="28"/>
          <w:szCs w:val="28"/>
          <w:shd w:val="clear" w:color="auto" w:fill="FFFFFF"/>
        </w:rPr>
        <w:t xml:space="preserve"> cases by a name</w:t>
      </w:r>
      <w:r w:rsidR="003656BE" w:rsidRPr="00184204">
        <w:rPr>
          <w:rFonts w:cstheme="minorHAnsi"/>
          <w:sz w:val="28"/>
          <w:szCs w:val="28"/>
          <w:shd w:val="clear" w:color="auto" w:fill="FFFFFF"/>
        </w:rPr>
        <w:t xml:space="preserve"> </w:t>
      </w:r>
      <w:r w:rsidR="00EB12DE" w:rsidRPr="00184204">
        <w:rPr>
          <w:rFonts w:cstheme="minorHAnsi"/>
          <w:sz w:val="28"/>
          <w:szCs w:val="28"/>
          <w:shd w:val="clear" w:color="auto" w:fill="FFFFFF"/>
        </w:rPr>
        <w:t>Sudden Adult</w:t>
      </w:r>
      <w:r w:rsidR="00C42FCB" w:rsidRPr="00184204">
        <w:rPr>
          <w:rFonts w:cstheme="minorHAnsi"/>
          <w:sz w:val="28"/>
          <w:szCs w:val="28"/>
          <w:shd w:val="clear" w:color="auto" w:fill="FFFFFF"/>
        </w:rPr>
        <w:t>/</w:t>
      </w:r>
      <w:r w:rsidR="00AB1758" w:rsidRPr="00184204">
        <w:rPr>
          <w:rFonts w:cstheme="minorHAnsi"/>
          <w:sz w:val="28"/>
          <w:szCs w:val="28"/>
          <w:shd w:val="clear" w:color="auto" w:fill="FFFFFF"/>
        </w:rPr>
        <w:t>Arrhythmic</w:t>
      </w:r>
      <w:r w:rsidR="00C42FCB" w:rsidRPr="00184204">
        <w:rPr>
          <w:rFonts w:cstheme="minorHAnsi"/>
          <w:sz w:val="28"/>
          <w:szCs w:val="28"/>
          <w:shd w:val="clear" w:color="auto" w:fill="FFFFFF"/>
        </w:rPr>
        <w:t xml:space="preserve"> </w:t>
      </w:r>
      <w:r w:rsidR="00EB12DE" w:rsidRPr="00184204">
        <w:rPr>
          <w:rFonts w:cstheme="minorHAnsi"/>
          <w:sz w:val="28"/>
          <w:szCs w:val="28"/>
          <w:shd w:val="clear" w:color="auto" w:fill="FFFFFF"/>
        </w:rPr>
        <w:t>Death Syndrome (SADS).</w:t>
      </w:r>
      <w:r w:rsidR="003656BE" w:rsidRPr="00184204">
        <w:rPr>
          <w:rFonts w:cstheme="minorHAnsi"/>
          <w:sz w:val="28"/>
          <w:szCs w:val="28"/>
          <w:shd w:val="clear" w:color="auto" w:fill="FFFFFF"/>
        </w:rPr>
        <w:t xml:space="preserve"> </w:t>
      </w:r>
      <w:bookmarkStart w:id="1" w:name="_Hlk109313719"/>
      <w:r w:rsidR="003656BE" w:rsidRPr="00184204">
        <w:rPr>
          <w:rFonts w:cstheme="minorHAnsi"/>
          <w:sz w:val="28"/>
          <w:szCs w:val="28"/>
          <w:shd w:val="clear" w:color="auto" w:fill="FFFFFF"/>
        </w:rPr>
        <w:t xml:space="preserve">Following this </w:t>
      </w:r>
      <w:r w:rsidR="00AB1758" w:rsidRPr="00184204">
        <w:rPr>
          <w:rFonts w:cstheme="minorHAnsi"/>
          <w:sz w:val="28"/>
          <w:szCs w:val="28"/>
          <w:shd w:val="clear" w:color="auto" w:fill="FFFFFF"/>
        </w:rPr>
        <w:t>study,</w:t>
      </w:r>
      <w:r w:rsidR="003656BE" w:rsidRPr="00184204">
        <w:rPr>
          <w:rFonts w:cstheme="minorHAnsi"/>
          <w:sz w:val="28"/>
          <w:szCs w:val="28"/>
          <w:shd w:val="clear" w:color="auto" w:fill="FFFFFF"/>
        </w:rPr>
        <w:t xml:space="preserve"> </w:t>
      </w:r>
      <w:r w:rsidRPr="00184204">
        <w:rPr>
          <w:rFonts w:cstheme="minorHAnsi"/>
          <w:sz w:val="28"/>
          <w:szCs w:val="28"/>
          <w:shd w:val="clear" w:color="auto" w:fill="FFFFFF"/>
        </w:rPr>
        <w:t xml:space="preserve">a charity </w:t>
      </w:r>
      <w:r w:rsidR="003656BE" w:rsidRPr="00184204">
        <w:rPr>
          <w:rFonts w:cstheme="minorHAnsi"/>
          <w:sz w:val="28"/>
          <w:szCs w:val="28"/>
          <w:shd w:val="clear" w:color="auto" w:fill="FFFFFF"/>
        </w:rPr>
        <w:t xml:space="preserve">funded by bereaved families called </w:t>
      </w:r>
      <w:r w:rsidRPr="00184204">
        <w:rPr>
          <w:rFonts w:cstheme="minorHAnsi"/>
          <w:sz w:val="28"/>
          <w:szCs w:val="28"/>
          <w:shd w:val="clear" w:color="auto" w:fill="FFFFFF"/>
        </w:rPr>
        <w:t xml:space="preserve">Cardiac Risk in the Young </w:t>
      </w:r>
      <w:r w:rsidR="00AB1758" w:rsidRPr="00184204">
        <w:rPr>
          <w:rFonts w:cstheme="minorHAnsi"/>
          <w:sz w:val="28"/>
          <w:szCs w:val="28"/>
          <w:shd w:val="clear" w:color="auto" w:fill="FFFFFF"/>
        </w:rPr>
        <w:t>(CRY</w:t>
      </w:r>
      <w:r w:rsidRPr="00184204">
        <w:rPr>
          <w:rFonts w:cstheme="minorHAnsi"/>
          <w:sz w:val="28"/>
          <w:szCs w:val="28"/>
          <w:shd w:val="clear" w:color="auto" w:fill="FFFFFF"/>
        </w:rPr>
        <w:t xml:space="preserve">) </w:t>
      </w:r>
      <w:r w:rsidR="003656BE" w:rsidRPr="00184204">
        <w:rPr>
          <w:rFonts w:cstheme="minorHAnsi"/>
          <w:sz w:val="28"/>
          <w:szCs w:val="28"/>
          <w:shd w:val="clear" w:color="auto" w:fill="FFFFFF"/>
        </w:rPr>
        <w:t xml:space="preserve">established with </w:t>
      </w:r>
      <w:r w:rsidR="00A40149" w:rsidRPr="00184204">
        <w:rPr>
          <w:rFonts w:cstheme="minorHAnsi"/>
          <w:sz w:val="28"/>
          <w:szCs w:val="28"/>
          <w:shd w:val="clear" w:color="auto" w:fill="FFFFFF"/>
        </w:rPr>
        <w:t>M</w:t>
      </w:r>
      <w:r w:rsidR="00FF0C33">
        <w:rPr>
          <w:rFonts w:cstheme="minorHAnsi"/>
          <w:sz w:val="28"/>
          <w:szCs w:val="28"/>
          <w:shd w:val="clear" w:color="auto" w:fill="FFFFFF"/>
        </w:rPr>
        <w:t xml:space="preserve">ary </w:t>
      </w:r>
      <w:r w:rsidR="00A40149" w:rsidRPr="00184204">
        <w:rPr>
          <w:rFonts w:cstheme="minorHAnsi"/>
          <w:sz w:val="28"/>
          <w:szCs w:val="28"/>
          <w:shd w:val="clear" w:color="auto" w:fill="FFFFFF"/>
        </w:rPr>
        <w:t>N</w:t>
      </w:r>
      <w:r w:rsidR="00FF0C33">
        <w:rPr>
          <w:rFonts w:cstheme="minorHAnsi"/>
          <w:sz w:val="28"/>
          <w:szCs w:val="28"/>
          <w:shd w:val="clear" w:color="auto" w:fill="FFFFFF"/>
        </w:rPr>
        <w:t xml:space="preserve"> </w:t>
      </w:r>
      <w:r w:rsidR="00A40149" w:rsidRPr="00184204">
        <w:rPr>
          <w:rFonts w:cstheme="minorHAnsi"/>
          <w:sz w:val="28"/>
          <w:szCs w:val="28"/>
          <w:shd w:val="clear" w:color="auto" w:fill="FFFFFF"/>
        </w:rPr>
        <w:t>S</w:t>
      </w:r>
      <w:r w:rsidR="00FF0C33">
        <w:rPr>
          <w:rFonts w:cstheme="minorHAnsi"/>
          <w:sz w:val="28"/>
          <w:szCs w:val="28"/>
          <w:shd w:val="clear" w:color="auto" w:fill="FFFFFF"/>
        </w:rPr>
        <w:t>heppard</w:t>
      </w:r>
      <w:r w:rsidR="003656BE" w:rsidRPr="00184204">
        <w:rPr>
          <w:rFonts w:cstheme="minorHAnsi"/>
          <w:sz w:val="28"/>
          <w:szCs w:val="28"/>
          <w:shd w:val="clear" w:color="auto" w:fill="FFFFFF"/>
        </w:rPr>
        <w:t xml:space="preserve"> </w:t>
      </w:r>
      <w:r w:rsidRPr="00184204">
        <w:rPr>
          <w:rFonts w:cstheme="minorHAnsi"/>
          <w:sz w:val="28"/>
          <w:szCs w:val="28"/>
          <w:shd w:val="clear" w:color="auto" w:fill="FFFFFF"/>
        </w:rPr>
        <w:t>a nationally available service for prospective reporting on the cardiac pathology of SCD</w:t>
      </w:r>
      <w:r w:rsidR="003656BE" w:rsidRPr="00184204">
        <w:rPr>
          <w:rFonts w:cstheme="minorHAnsi"/>
          <w:sz w:val="28"/>
          <w:szCs w:val="28"/>
          <w:shd w:val="clear" w:color="auto" w:fill="FFFFFF"/>
        </w:rPr>
        <w:t xml:space="preserve">. </w:t>
      </w:r>
      <w:r w:rsidRPr="00184204">
        <w:rPr>
          <w:rFonts w:cstheme="minorHAnsi"/>
          <w:sz w:val="28"/>
          <w:szCs w:val="28"/>
          <w:shd w:val="clear" w:color="auto" w:fill="FFFFFF"/>
        </w:rPr>
        <w:t xml:space="preserve">This work enables us to process hearts referred from coroners and pathologists from throughout the UK and </w:t>
      </w:r>
      <w:r w:rsidR="00956FFD" w:rsidRPr="00184204">
        <w:rPr>
          <w:rFonts w:cstheme="minorHAnsi"/>
          <w:sz w:val="28"/>
          <w:szCs w:val="28"/>
          <w:shd w:val="clear" w:color="auto" w:fill="FFFFFF"/>
        </w:rPr>
        <w:t>re</w:t>
      </w:r>
      <w:r w:rsidR="007B096C" w:rsidRPr="00184204">
        <w:rPr>
          <w:rFonts w:cstheme="minorHAnsi"/>
          <w:sz w:val="28"/>
          <w:szCs w:val="28"/>
          <w:shd w:val="clear" w:color="auto" w:fill="FFFFFF"/>
        </w:rPr>
        <w:t>p</w:t>
      </w:r>
      <w:r w:rsidR="00956FFD" w:rsidRPr="00184204">
        <w:rPr>
          <w:rFonts w:cstheme="minorHAnsi"/>
          <w:sz w:val="28"/>
          <w:szCs w:val="28"/>
          <w:shd w:val="clear" w:color="auto" w:fill="FFFFFF"/>
        </w:rPr>
        <w:t>ort the results within 2 weeks</w:t>
      </w:r>
      <w:r w:rsidR="00A40149" w:rsidRPr="00184204">
        <w:rPr>
          <w:rFonts w:cstheme="minorHAnsi"/>
          <w:sz w:val="28"/>
          <w:szCs w:val="28"/>
          <w:shd w:val="clear" w:color="auto" w:fill="FFFFFF"/>
        </w:rPr>
        <w:t xml:space="preserve"> of receipt of the heart</w:t>
      </w:r>
      <w:r w:rsidR="00956FFD" w:rsidRPr="00184204">
        <w:rPr>
          <w:rFonts w:cstheme="minorHAnsi"/>
          <w:sz w:val="28"/>
          <w:szCs w:val="28"/>
          <w:shd w:val="clear" w:color="auto" w:fill="FFFFFF"/>
        </w:rPr>
        <w:t xml:space="preserve">. CRY also funded </w:t>
      </w:r>
      <w:r w:rsidRPr="00184204">
        <w:rPr>
          <w:rFonts w:cstheme="minorHAnsi"/>
          <w:sz w:val="28"/>
          <w:szCs w:val="28"/>
          <w:shd w:val="clear" w:color="auto" w:fill="FFFFFF"/>
        </w:rPr>
        <w:t xml:space="preserve">the </w:t>
      </w:r>
      <w:r w:rsidRPr="00184204">
        <w:rPr>
          <w:rFonts w:cstheme="minorHAnsi"/>
          <w:sz w:val="28"/>
          <w:szCs w:val="28"/>
          <w:shd w:val="clear" w:color="auto" w:fill="FFFFFF"/>
        </w:rPr>
        <w:lastRenderedPageBreak/>
        <w:t xml:space="preserve">development </w:t>
      </w:r>
      <w:r w:rsidR="00956FFD" w:rsidRPr="00184204">
        <w:rPr>
          <w:rFonts w:cstheme="minorHAnsi"/>
          <w:sz w:val="28"/>
          <w:szCs w:val="28"/>
          <w:shd w:val="clear" w:color="auto" w:fill="FFFFFF"/>
        </w:rPr>
        <w:t xml:space="preserve">and maintenance </w:t>
      </w:r>
      <w:r w:rsidRPr="00184204">
        <w:rPr>
          <w:rFonts w:cstheme="minorHAnsi"/>
          <w:sz w:val="28"/>
          <w:szCs w:val="28"/>
          <w:shd w:val="clear" w:color="auto" w:fill="FFFFFF"/>
        </w:rPr>
        <w:t xml:space="preserve">of a prospective national pathology database based upon mainly on </w:t>
      </w:r>
      <w:proofErr w:type="spellStart"/>
      <w:r w:rsidRPr="00184204">
        <w:rPr>
          <w:rFonts w:cstheme="minorHAnsi"/>
          <w:sz w:val="28"/>
          <w:szCs w:val="28"/>
          <w:shd w:val="clear" w:color="auto" w:fill="FFFFFF"/>
        </w:rPr>
        <w:t>non coronary</w:t>
      </w:r>
      <w:proofErr w:type="spellEnd"/>
      <w:r w:rsidRPr="00184204">
        <w:rPr>
          <w:rFonts w:cstheme="minorHAnsi"/>
          <w:sz w:val="28"/>
          <w:szCs w:val="28"/>
          <w:shd w:val="clear" w:color="auto" w:fill="FFFFFF"/>
        </w:rPr>
        <w:t xml:space="preserve"> </w:t>
      </w:r>
      <w:r w:rsidR="00956950" w:rsidRPr="00184204">
        <w:rPr>
          <w:rFonts w:cstheme="minorHAnsi"/>
          <w:sz w:val="28"/>
          <w:szCs w:val="28"/>
          <w:shd w:val="clear" w:color="auto" w:fill="FFFFFF"/>
        </w:rPr>
        <w:t xml:space="preserve">atherosclerosis </w:t>
      </w:r>
      <w:r w:rsidR="00956FFD" w:rsidRPr="00184204">
        <w:rPr>
          <w:rFonts w:cstheme="minorHAnsi"/>
          <w:sz w:val="28"/>
          <w:szCs w:val="28"/>
          <w:shd w:val="clear" w:color="auto" w:fill="FFFFFF"/>
        </w:rPr>
        <w:t>c</w:t>
      </w:r>
      <w:r w:rsidRPr="00184204">
        <w:rPr>
          <w:rFonts w:cstheme="minorHAnsi"/>
          <w:sz w:val="28"/>
          <w:szCs w:val="28"/>
          <w:shd w:val="clear" w:color="auto" w:fill="FFFFFF"/>
        </w:rPr>
        <w:t>auses</w:t>
      </w:r>
      <w:r w:rsidR="00956FFD" w:rsidRPr="00184204">
        <w:rPr>
          <w:rFonts w:cstheme="minorHAnsi"/>
          <w:sz w:val="28"/>
          <w:szCs w:val="28"/>
          <w:shd w:val="clear" w:color="auto" w:fill="FFFFFF"/>
        </w:rPr>
        <w:t xml:space="preserve"> of SCD</w:t>
      </w:r>
      <w:r w:rsidRPr="00184204">
        <w:rPr>
          <w:rFonts w:cstheme="minorHAnsi"/>
          <w:sz w:val="28"/>
          <w:szCs w:val="28"/>
          <w:shd w:val="clear" w:color="auto" w:fill="FFFFFF"/>
        </w:rPr>
        <w:t xml:space="preserve">. </w:t>
      </w:r>
      <w:r w:rsidR="009E7003" w:rsidRPr="00184204">
        <w:rPr>
          <w:rFonts w:cstheme="minorHAnsi"/>
          <w:sz w:val="28"/>
          <w:szCs w:val="28"/>
          <w:shd w:val="clear" w:color="auto" w:fill="FFFFFF"/>
        </w:rPr>
        <w:t xml:space="preserve">We presented our initial results on 453 cases in 2006 </w:t>
      </w:r>
      <w:r w:rsidR="009E7003" w:rsidRPr="00184204">
        <w:rPr>
          <w:rFonts w:cstheme="minorHAnsi"/>
          <w:sz w:val="28"/>
          <w:szCs w:val="28"/>
          <w:shd w:val="clear" w:color="auto" w:fill="FFFFFF"/>
        </w:rPr>
        <w:fldChar w:fldCharType="begin" w:fldLock="1"/>
      </w:r>
      <w:r w:rsidR="000878AE" w:rsidRPr="00184204">
        <w:rPr>
          <w:rFonts w:cstheme="minorHAnsi"/>
          <w:sz w:val="28"/>
          <w:szCs w:val="28"/>
          <w:shd w:val="clear" w:color="auto" w:fill="FFFFFF"/>
        </w:rPr>
        <w:instrText>ADDIN CSL_CITATION {"citationItems":[{"id":"ITEM-1","itemData":{"DOI":"10.1136/hrt.2004.045518","ISSN":"13556037","PMID":"15923280","abstract":"Objective: To evaluate non-atherosclerotic cardiac deaths in the UK population aged over 15 years including elderly patients and to highlight the concept of the structurally normal heart in sudden death. Methods: Pathological data were collected prospectively for sudden adult deaths referred by UK coroners. Results: 453 cases of sudden death from 1994 to 2003 (278 men (61.4%) and 175 women (38.6%), age range 15-81 years) were reviewed. Males predominated in both age groups (≤ 35 years, &gt; 35 years). More than half of the hearts (n = 269, 59.3%) were structurally normal. In the other 40.7%, cardiac abnormalities were noted, which included: (1) cardiomyopathies (23%) such as idiopathic fibrosis, left ventricular hypertrophy, hypertrophic cardiomyopathy, dilated cardiomyopathy, and arrhythmogenic right ventricular dysplasia; (2) inflammatory disorders (8.6%) including lymphocytic myocarditis and cardiac sarcoidosis; (3) non-atheromatous abnormalities of coronary arteries (4.6%); (4) valve diseases; and (5) miscellaneous and rare causes. Conclusion: The concept of the structurally normal heart in sudden death and the need for histological examination to detect underlying disease is highlighted. Relatives need to be referred for cardiological and genetic screening in cases of normal hearts found at necropsy.","author":[{"dropping-particle":"","family":"Fabre","given":"A.","non-dropping-particle":"","parse-names":false,"suffix":""},{"dropping-particle":"","family":"Sheppard","given":"Mary N.","non-dropping-particle":"","parse-names":false,"suffix":""}],"container-title":"Heart","id":"ITEM-1","issue":"3","issued":{"date-parts":[["2006","3"]]},"page":"316-320","publisher":"Heart","title":"Sudden adult death syndrome and other non-ischaemic causes of sudden cardiac death","type":"article","volume":"92"},"uris":["http://www.mendeley.com/documents/?uuid=57adb9e6-5fe8-30dc-9175-8a044b5c5c94"]}],"mendeley":{"formattedCitation":"(11)","plainTextFormattedCitation":"(11)","previouslyFormattedCitation":"(11)"},"properties":{"noteIndex":0},"schema":"https://github.com/citation-style-language/schema/raw/master/csl-citation.json"}</w:instrText>
      </w:r>
      <w:r w:rsidR="009E7003" w:rsidRPr="00184204">
        <w:rPr>
          <w:rFonts w:cstheme="minorHAnsi"/>
          <w:sz w:val="28"/>
          <w:szCs w:val="28"/>
          <w:shd w:val="clear" w:color="auto" w:fill="FFFFFF"/>
        </w:rPr>
        <w:fldChar w:fldCharType="separate"/>
      </w:r>
      <w:r w:rsidR="00D00BA6" w:rsidRPr="00184204">
        <w:rPr>
          <w:rFonts w:cstheme="minorHAnsi"/>
          <w:noProof/>
          <w:sz w:val="28"/>
          <w:szCs w:val="28"/>
          <w:shd w:val="clear" w:color="auto" w:fill="FFFFFF"/>
        </w:rPr>
        <w:t>(11)</w:t>
      </w:r>
      <w:r w:rsidR="009E7003" w:rsidRPr="00184204">
        <w:rPr>
          <w:rFonts w:cstheme="minorHAnsi"/>
          <w:sz w:val="28"/>
          <w:szCs w:val="28"/>
          <w:shd w:val="clear" w:color="auto" w:fill="FFFFFF"/>
        </w:rPr>
        <w:fldChar w:fldCharType="end"/>
      </w:r>
      <w:r w:rsidR="009E7003" w:rsidRPr="00184204">
        <w:rPr>
          <w:rFonts w:cstheme="minorHAnsi"/>
          <w:sz w:val="28"/>
          <w:szCs w:val="28"/>
          <w:shd w:val="clear" w:color="auto" w:fill="FFFFFF"/>
        </w:rPr>
        <w:t xml:space="preserve">. </w:t>
      </w:r>
      <w:bookmarkEnd w:id="1"/>
      <w:r w:rsidR="009E7003" w:rsidRPr="00184204">
        <w:rPr>
          <w:rFonts w:cstheme="minorHAnsi"/>
          <w:sz w:val="28"/>
          <w:szCs w:val="28"/>
          <w:shd w:val="clear" w:color="auto" w:fill="FFFFFF"/>
        </w:rPr>
        <w:t xml:space="preserve">Since </w:t>
      </w:r>
      <w:r w:rsidR="00F14FEE" w:rsidRPr="00184204">
        <w:rPr>
          <w:rFonts w:cstheme="minorHAnsi"/>
          <w:sz w:val="28"/>
          <w:szCs w:val="28"/>
          <w:shd w:val="clear" w:color="auto" w:fill="FFFFFF"/>
        </w:rPr>
        <w:t>then,</w:t>
      </w:r>
      <w:r w:rsidR="009E7003" w:rsidRPr="00184204">
        <w:rPr>
          <w:rFonts w:cstheme="minorHAnsi"/>
          <w:sz w:val="28"/>
          <w:szCs w:val="28"/>
          <w:shd w:val="clear" w:color="auto" w:fill="FFFFFF"/>
        </w:rPr>
        <w:t xml:space="preserve"> we have accumulated 7</w:t>
      </w:r>
      <w:r w:rsidR="001F72C2" w:rsidRPr="00184204">
        <w:rPr>
          <w:rFonts w:cstheme="minorHAnsi"/>
          <w:sz w:val="28"/>
          <w:szCs w:val="28"/>
          <w:shd w:val="clear" w:color="auto" w:fill="FFFFFF"/>
        </w:rPr>
        <w:t>214</w:t>
      </w:r>
      <w:r w:rsidR="009E7003" w:rsidRPr="00184204">
        <w:rPr>
          <w:rFonts w:cstheme="minorHAnsi"/>
          <w:sz w:val="28"/>
          <w:szCs w:val="28"/>
          <w:shd w:val="clear" w:color="auto" w:fill="FFFFFF"/>
        </w:rPr>
        <w:t xml:space="preserve"> cases </w:t>
      </w:r>
      <w:r w:rsidR="005E7165" w:rsidRPr="00184204">
        <w:rPr>
          <w:rFonts w:cstheme="minorHAnsi"/>
          <w:sz w:val="28"/>
          <w:szCs w:val="28"/>
          <w:shd w:val="clear" w:color="auto" w:fill="FFFFFF"/>
        </w:rPr>
        <w:t xml:space="preserve">into this database, </w:t>
      </w:r>
      <w:r w:rsidR="009E7003" w:rsidRPr="00184204">
        <w:rPr>
          <w:rFonts w:cstheme="minorHAnsi"/>
          <w:sz w:val="28"/>
          <w:szCs w:val="28"/>
          <w:shd w:val="clear" w:color="auto" w:fill="FFFFFF"/>
        </w:rPr>
        <w:t xml:space="preserve">the largest series of autopsy sudden cardiac death in the world </w:t>
      </w:r>
      <w:r w:rsidR="005E7165" w:rsidRPr="00184204">
        <w:rPr>
          <w:rFonts w:cstheme="minorHAnsi"/>
          <w:sz w:val="28"/>
          <w:szCs w:val="28"/>
          <w:shd w:val="clear" w:color="auto" w:fill="FFFFFF"/>
        </w:rPr>
        <w:t xml:space="preserve">and wish to expand on our previous series and the evolution of the molecular autopsy </w:t>
      </w:r>
      <w:r w:rsidRPr="00184204">
        <w:rPr>
          <w:rFonts w:cstheme="minorHAnsi"/>
          <w:sz w:val="28"/>
          <w:szCs w:val="28"/>
          <w:shd w:val="clear" w:color="auto" w:fill="FFFFFF"/>
        </w:rPr>
        <w:t xml:space="preserve">which is of vital importance to families and </w:t>
      </w:r>
      <w:r w:rsidR="005E7165" w:rsidRPr="00184204">
        <w:rPr>
          <w:rFonts w:cstheme="minorHAnsi"/>
          <w:sz w:val="28"/>
          <w:szCs w:val="28"/>
          <w:shd w:val="clear" w:color="auto" w:fill="FFFFFF"/>
        </w:rPr>
        <w:t>cardiologists who have developed the inherited cardiac conditions speciality</w:t>
      </w:r>
      <w:r w:rsidR="008B77D0" w:rsidRPr="00184204">
        <w:rPr>
          <w:rFonts w:cstheme="minorHAnsi"/>
          <w:sz w:val="28"/>
          <w:szCs w:val="28"/>
          <w:shd w:val="clear" w:color="auto" w:fill="FFFFFF"/>
        </w:rPr>
        <w:t xml:space="preserve"> within the UK</w:t>
      </w:r>
      <w:r w:rsidR="00F14FEE" w:rsidRPr="00184204">
        <w:rPr>
          <w:rFonts w:cstheme="minorHAnsi"/>
          <w:sz w:val="28"/>
          <w:szCs w:val="28"/>
          <w:shd w:val="clear" w:color="auto" w:fill="FFFFFF"/>
        </w:rPr>
        <w:t xml:space="preserve">. </w:t>
      </w:r>
    </w:p>
    <w:bookmarkEnd w:id="0"/>
    <w:p w14:paraId="6393AD53" w14:textId="77777777" w:rsidR="009E4974" w:rsidRPr="00184204" w:rsidRDefault="009E4974" w:rsidP="009E4974">
      <w:pPr>
        <w:rPr>
          <w:rFonts w:cstheme="minorHAnsi"/>
          <w:sz w:val="28"/>
          <w:szCs w:val="28"/>
          <w:shd w:val="clear" w:color="auto" w:fill="FFFFFF"/>
        </w:rPr>
      </w:pPr>
    </w:p>
    <w:p w14:paraId="336D2D8F" w14:textId="77777777" w:rsidR="00CA3AC0" w:rsidRPr="00184204" w:rsidRDefault="00CA3AC0" w:rsidP="009E4974">
      <w:pPr>
        <w:rPr>
          <w:rFonts w:cstheme="minorHAnsi"/>
          <w:sz w:val="28"/>
          <w:szCs w:val="28"/>
          <w:u w:val="single"/>
          <w:shd w:val="clear" w:color="auto" w:fill="FFFFFF"/>
        </w:rPr>
      </w:pPr>
      <w:r w:rsidRPr="00184204">
        <w:rPr>
          <w:rFonts w:cstheme="minorHAnsi"/>
          <w:sz w:val="28"/>
          <w:szCs w:val="28"/>
          <w:u w:val="single"/>
          <w:shd w:val="clear" w:color="auto" w:fill="FFFFFF"/>
        </w:rPr>
        <w:t xml:space="preserve">Material and Methods </w:t>
      </w:r>
    </w:p>
    <w:p w14:paraId="7E7989B5" w14:textId="18ECF5BB" w:rsidR="00BC5047" w:rsidRPr="00184204" w:rsidRDefault="008B77D0" w:rsidP="00CA3AC0">
      <w:pPr>
        <w:rPr>
          <w:rFonts w:cstheme="minorHAnsi"/>
          <w:sz w:val="28"/>
          <w:szCs w:val="28"/>
        </w:rPr>
      </w:pPr>
      <w:r w:rsidRPr="00184204">
        <w:rPr>
          <w:rFonts w:cstheme="minorHAnsi"/>
          <w:sz w:val="28"/>
          <w:szCs w:val="28"/>
          <w:shd w:val="clear" w:color="auto" w:fill="FFFFFF"/>
        </w:rPr>
        <w:t>All hea</w:t>
      </w:r>
      <w:r w:rsidR="00BA4DB6" w:rsidRPr="00184204">
        <w:rPr>
          <w:rFonts w:cstheme="minorHAnsi"/>
          <w:sz w:val="28"/>
          <w:szCs w:val="28"/>
          <w:shd w:val="clear" w:color="auto" w:fill="FFFFFF"/>
        </w:rPr>
        <w:t>r</w:t>
      </w:r>
      <w:r w:rsidRPr="00184204">
        <w:rPr>
          <w:rFonts w:cstheme="minorHAnsi"/>
          <w:sz w:val="28"/>
          <w:szCs w:val="28"/>
          <w:shd w:val="clear" w:color="auto" w:fill="FFFFFF"/>
        </w:rPr>
        <w:t xml:space="preserve">ts </w:t>
      </w:r>
      <w:r w:rsidR="00FF0C33">
        <w:rPr>
          <w:rFonts w:cstheme="minorHAnsi"/>
          <w:sz w:val="28"/>
          <w:szCs w:val="28"/>
          <w:shd w:val="clear" w:color="auto" w:fill="FFFFFF"/>
        </w:rPr>
        <w:t>are received</w:t>
      </w:r>
      <w:r w:rsidRPr="00184204">
        <w:rPr>
          <w:rFonts w:cstheme="minorHAnsi"/>
          <w:sz w:val="28"/>
          <w:szCs w:val="28"/>
          <w:shd w:val="clear" w:color="auto" w:fill="FFFFFF"/>
        </w:rPr>
        <w:t xml:space="preserve"> fixed in formalin. </w:t>
      </w:r>
      <w:r w:rsidR="00B62347" w:rsidRPr="00184204">
        <w:rPr>
          <w:rFonts w:cstheme="minorHAnsi"/>
          <w:sz w:val="28"/>
          <w:szCs w:val="28"/>
          <w:shd w:val="clear" w:color="auto" w:fill="FFFFFF"/>
        </w:rPr>
        <w:t>This is the te</w:t>
      </w:r>
      <w:r w:rsidR="00655F8A" w:rsidRPr="00184204">
        <w:rPr>
          <w:rFonts w:cstheme="minorHAnsi"/>
          <w:sz w:val="28"/>
          <w:szCs w:val="28"/>
          <w:shd w:val="clear" w:color="auto" w:fill="FFFFFF"/>
        </w:rPr>
        <w:t>c</w:t>
      </w:r>
      <w:r w:rsidR="00B62347" w:rsidRPr="00184204">
        <w:rPr>
          <w:rFonts w:cstheme="minorHAnsi"/>
          <w:sz w:val="28"/>
          <w:szCs w:val="28"/>
          <w:shd w:val="clear" w:color="auto" w:fill="FFFFFF"/>
        </w:rPr>
        <w:t xml:space="preserve">hnique </w:t>
      </w:r>
      <w:r w:rsidR="00DF6691">
        <w:rPr>
          <w:rFonts w:cstheme="minorHAnsi"/>
          <w:sz w:val="28"/>
          <w:szCs w:val="28"/>
          <w:shd w:val="clear" w:color="auto" w:fill="FFFFFF"/>
        </w:rPr>
        <w:t>Mary N Sheppard</w:t>
      </w:r>
      <w:r w:rsidR="00AB1758" w:rsidRPr="00184204">
        <w:rPr>
          <w:rFonts w:cstheme="minorHAnsi"/>
          <w:sz w:val="28"/>
          <w:szCs w:val="28"/>
          <w:shd w:val="clear" w:color="auto" w:fill="FFFFFF"/>
        </w:rPr>
        <w:t xml:space="preserve"> has</w:t>
      </w:r>
      <w:r w:rsidR="00B62347" w:rsidRPr="00184204">
        <w:rPr>
          <w:rFonts w:cstheme="minorHAnsi"/>
          <w:sz w:val="28"/>
          <w:szCs w:val="28"/>
          <w:shd w:val="clear" w:color="auto" w:fill="FFFFFF"/>
        </w:rPr>
        <w:t xml:space="preserve"> developed over time to examine the </w:t>
      </w:r>
      <w:r w:rsidR="00C055B2" w:rsidRPr="00184204">
        <w:rPr>
          <w:rFonts w:cstheme="minorHAnsi"/>
          <w:sz w:val="28"/>
          <w:szCs w:val="28"/>
          <w:shd w:val="clear" w:color="auto" w:fill="FFFFFF"/>
        </w:rPr>
        <w:t xml:space="preserve">fixed </w:t>
      </w:r>
      <w:r w:rsidR="00B62347" w:rsidRPr="00184204">
        <w:rPr>
          <w:rFonts w:cstheme="minorHAnsi"/>
          <w:sz w:val="28"/>
          <w:szCs w:val="28"/>
          <w:shd w:val="clear" w:color="auto" w:fill="FFFFFF"/>
        </w:rPr>
        <w:t>hearts</w:t>
      </w:r>
      <w:r w:rsidR="00AE5085" w:rsidRPr="00184204">
        <w:rPr>
          <w:rFonts w:cstheme="minorHAnsi"/>
          <w:sz w:val="28"/>
          <w:szCs w:val="28"/>
          <w:shd w:val="clear" w:color="auto" w:fill="FFFFFF"/>
        </w:rPr>
        <w:t>.</w:t>
      </w:r>
      <w:r w:rsidR="00B62347" w:rsidRPr="00184204">
        <w:rPr>
          <w:rFonts w:cstheme="minorHAnsi"/>
          <w:sz w:val="28"/>
          <w:szCs w:val="28"/>
          <w:shd w:val="clear" w:color="auto" w:fill="FFFFFF"/>
        </w:rPr>
        <w:t xml:space="preserve"> </w:t>
      </w:r>
      <w:r w:rsidRPr="00184204">
        <w:rPr>
          <w:rFonts w:cstheme="minorHAnsi"/>
          <w:sz w:val="28"/>
          <w:szCs w:val="28"/>
          <w:shd w:val="clear" w:color="auto" w:fill="FFFFFF"/>
        </w:rPr>
        <w:t xml:space="preserve">The surface of the heart is </w:t>
      </w:r>
      <w:r w:rsidR="00AB1758" w:rsidRPr="00184204">
        <w:rPr>
          <w:rFonts w:cstheme="minorHAnsi"/>
          <w:sz w:val="28"/>
          <w:szCs w:val="28"/>
          <w:shd w:val="clear" w:color="auto" w:fill="FFFFFF"/>
        </w:rPr>
        <w:t>examined and</w:t>
      </w:r>
      <w:r w:rsidRPr="00184204">
        <w:rPr>
          <w:rFonts w:cstheme="minorHAnsi"/>
          <w:sz w:val="28"/>
          <w:szCs w:val="28"/>
          <w:shd w:val="clear" w:color="auto" w:fill="FFFFFF"/>
        </w:rPr>
        <w:t xml:space="preserve"> then </w:t>
      </w:r>
      <w:r w:rsidR="00CA3AC0" w:rsidRPr="00184204">
        <w:rPr>
          <w:rFonts w:cstheme="minorHAnsi"/>
          <w:sz w:val="28"/>
          <w:szCs w:val="28"/>
        </w:rPr>
        <w:t xml:space="preserve">the coronary arteries are sliced at 2-3mm interval to look for evidence of disease such as significant atheroma, </w:t>
      </w:r>
      <w:r w:rsidR="00AB1758" w:rsidRPr="00184204">
        <w:rPr>
          <w:rFonts w:cstheme="minorHAnsi"/>
          <w:sz w:val="28"/>
          <w:szCs w:val="28"/>
        </w:rPr>
        <w:t>thrombosis, dissection, aneurysm</w:t>
      </w:r>
      <w:r w:rsidRPr="00184204">
        <w:rPr>
          <w:rFonts w:cstheme="minorHAnsi"/>
          <w:sz w:val="28"/>
          <w:szCs w:val="28"/>
        </w:rPr>
        <w:t xml:space="preserve"> formation or thickening </w:t>
      </w:r>
      <w:r w:rsidR="00655F8A" w:rsidRPr="00184204">
        <w:rPr>
          <w:rFonts w:cstheme="minorHAnsi"/>
          <w:sz w:val="28"/>
          <w:szCs w:val="28"/>
        </w:rPr>
        <w:t>in all branches</w:t>
      </w:r>
      <w:r w:rsidR="00CA3AC0" w:rsidRPr="00184204">
        <w:rPr>
          <w:rFonts w:cstheme="minorHAnsi"/>
          <w:sz w:val="28"/>
          <w:szCs w:val="28"/>
        </w:rPr>
        <w:t xml:space="preserve">. </w:t>
      </w:r>
      <w:r w:rsidR="001D527E" w:rsidRPr="00184204">
        <w:rPr>
          <w:rFonts w:cstheme="minorHAnsi"/>
          <w:sz w:val="28"/>
          <w:szCs w:val="28"/>
        </w:rPr>
        <w:t xml:space="preserve">All branches should be examined down to the apex </w:t>
      </w:r>
      <w:r w:rsidR="00655F8A" w:rsidRPr="00184204">
        <w:rPr>
          <w:rFonts w:cstheme="minorHAnsi"/>
          <w:sz w:val="28"/>
          <w:szCs w:val="28"/>
        </w:rPr>
        <w:t>of the heart</w:t>
      </w:r>
      <w:r w:rsidR="00733293">
        <w:rPr>
          <w:rFonts w:cstheme="minorHAnsi"/>
          <w:sz w:val="28"/>
          <w:szCs w:val="28"/>
        </w:rPr>
        <w:t xml:space="preserve"> to establish their pathway </w:t>
      </w:r>
      <w:proofErr w:type="gramStart"/>
      <w:r w:rsidR="00733293">
        <w:rPr>
          <w:rFonts w:cstheme="minorHAnsi"/>
          <w:sz w:val="28"/>
          <w:szCs w:val="28"/>
        </w:rPr>
        <w:t>so as to</w:t>
      </w:r>
      <w:proofErr w:type="gramEnd"/>
      <w:r w:rsidR="00733293">
        <w:rPr>
          <w:rFonts w:cstheme="minorHAnsi"/>
          <w:sz w:val="28"/>
          <w:szCs w:val="28"/>
        </w:rPr>
        <w:t xml:space="preserve"> exclude anomalous coronary artery</w:t>
      </w:r>
      <w:r w:rsidR="00655F8A" w:rsidRPr="00184204">
        <w:rPr>
          <w:rFonts w:cstheme="minorHAnsi"/>
          <w:sz w:val="28"/>
          <w:szCs w:val="28"/>
        </w:rPr>
        <w:t xml:space="preserve">. </w:t>
      </w:r>
      <w:r w:rsidR="00CA3AC0" w:rsidRPr="00184204">
        <w:rPr>
          <w:rFonts w:cstheme="minorHAnsi"/>
          <w:sz w:val="28"/>
          <w:szCs w:val="28"/>
        </w:rPr>
        <w:t xml:space="preserve">The atria are opened before looking at the ventricles. The atria are </w:t>
      </w:r>
      <w:r w:rsidR="00F14FEE" w:rsidRPr="00184204">
        <w:rPr>
          <w:rFonts w:cstheme="minorHAnsi"/>
          <w:sz w:val="28"/>
          <w:szCs w:val="28"/>
        </w:rPr>
        <w:t>opened</w:t>
      </w:r>
      <w:r w:rsidR="00CA3AC0" w:rsidRPr="00184204">
        <w:rPr>
          <w:rFonts w:cstheme="minorHAnsi"/>
          <w:sz w:val="28"/>
          <w:szCs w:val="28"/>
        </w:rPr>
        <w:t xml:space="preserve"> into the appendages. </w:t>
      </w:r>
      <w:r w:rsidR="00A93AF0" w:rsidRPr="00184204">
        <w:rPr>
          <w:rFonts w:cstheme="minorHAnsi"/>
          <w:sz w:val="28"/>
          <w:szCs w:val="28"/>
        </w:rPr>
        <w:t>We</w:t>
      </w:r>
      <w:r w:rsidR="001D527E" w:rsidRPr="00184204">
        <w:rPr>
          <w:rFonts w:cstheme="minorHAnsi"/>
          <w:sz w:val="28"/>
          <w:szCs w:val="28"/>
        </w:rPr>
        <w:t xml:space="preserve"> measure t</w:t>
      </w:r>
      <w:r w:rsidR="00CA3AC0" w:rsidRPr="00184204">
        <w:rPr>
          <w:rFonts w:cstheme="minorHAnsi"/>
          <w:sz w:val="28"/>
          <w:szCs w:val="28"/>
        </w:rPr>
        <w:t>he right atrium between the</w:t>
      </w:r>
      <w:r w:rsidR="001D527E" w:rsidRPr="00184204">
        <w:rPr>
          <w:rFonts w:cstheme="minorHAnsi"/>
          <w:sz w:val="28"/>
          <w:szCs w:val="28"/>
        </w:rPr>
        <w:t xml:space="preserve"> entrance of the superior and </w:t>
      </w:r>
      <w:r w:rsidR="00CA3AC0" w:rsidRPr="00184204">
        <w:rPr>
          <w:rFonts w:cstheme="minorHAnsi"/>
          <w:sz w:val="28"/>
          <w:szCs w:val="28"/>
        </w:rPr>
        <w:t xml:space="preserve">inferior caval vein </w:t>
      </w:r>
      <w:r w:rsidR="001D527E" w:rsidRPr="00184204">
        <w:rPr>
          <w:rFonts w:cstheme="minorHAnsi"/>
          <w:sz w:val="28"/>
          <w:szCs w:val="28"/>
        </w:rPr>
        <w:t xml:space="preserve">longitudinally and transversely from the entry of the inferior vena cava to the tip </w:t>
      </w:r>
      <w:r w:rsidR="00CA3AC0" w:rsidRPr="00184204">
        <w:rPr>
          <w:rFonts w:cstheme="minorHAnsi"/>
          <w:sz w:val="28"/>
          <w:szCs w:val="28"/>
        </w:rPr>
        <w:t>of the right atrial appendage</w:t>
      </w:r>
      <w:r w:rsidRPr="00184204">
        <w:rPr>
          <w:rFonts w:cstheme="minorHAnsi"/>
          <w:sz w:val="28"/>
          <w:szCs w:val="28"/>
        </w:rPr>
        <w:t xml:space="preserve"> to determine right atrial </w:t>
      </w:r>
      <w:r w:rsidR="00AB1758" w:rsidRPr="00184204">
        <w:rPr>
          <w:rFonts w:cstheme="minorHAnsi"/>
          <w:sz w:val="28"/>
          <w:szCs w:val="28"/>
        </w:rPr>
        <w:t>size.</w:t>
      </w:r>
      <w:r w:rsidR="001D527E" w:rsidRPr="00184204">
        <w:rPr>
          <w:rFonts w:cstheme="minorHAnsi"/>
          <w:sz w:val="28"/>
          <w:szCs w:val="28"/>
        </w:rPr>
        <w:t xml:space="preserve"> Then</w:t>
      </w:r>
      <w:r w:rsidR="00C055B2" w:rsidRPr="00184204">
        <w:rPr>
          <w:rFonts w:cstheme="minorHAnsi"/>
          <w:sz w:val="28"/>
          <w:szCs w:val="28"/>
        </w:rPr>
        <w:t xml:space="preserve"> </w:t>
      </w:r>
      <w:r w:rsidR="00A93AF0" w:rsidRPr="00184204">
        <w:rPr>
          <w:rFonts w:cstheme="minorHAnsi"/>
          <w:sz w:val="28"/>
          <w:szCs w:val="28"/>
        </w:rPr>
        <w:t>we</w:t>
      </w:r>
      <w:r w:rsidR="00C055B2" w:rsidRPr="00184204">
        <w:rPr>
          <w:rFonts w:cstheme="minorHAnsi"/>
          <w:sz w:val="28"/>
          <w:szCs w:val="28"/>
        </w:rPr>
        <w:t xml:space="preserve"> check </w:t>
      </w:r>
      <w:r w:rsidR="001D527E" w:rsidRPr="00184204">
        <w:rPr>
          <w:rFonts w:cstheme="minorHAnsi"/>
          <w:sz w:val="28"/>
          <w:szCs w:val="28"/>
        </w:rPr>
        <w:t xml:space="preserve">the tricuspid valve morphology to </w:t>
      </w:r>
      <w:r w:rsidR="00AB1758" w:rsidRPr="00184204">
        <w:rPr>
          <w:rFonts w:cstheme="minorHAnsi"/>
          <w:sz w:val="28"/>
          <w:szCs w:val="28"/>
        </w:rPr>
        <w:t>look for</w:t>
      </w:r>
      <w:r w:rsidR="000A06AB" w:rsidRPr="00184204">
        <w:rPr>
          <w:rFonts w:cstheme="minorHAnsi"/>
          <w:sz w:val="28"/>
          <w:szCs w:val="28"/>
        </w:rPr>
        <w:t xml:space="preserve"> </w:t>
      </w:r>
      <w:r w:rsidR="001D527E" w:rsidRPr="00184204">
        <w:rPr>
          <w:rFonts w:cstheme="minorHAnsi"/>
          <w:sz w:val="28"/>
          <w:szCs w:val="28"/>
        </w:rPr>
        <w:t>endocarditis</w:t>
      </w:r>
      <w:r w:rsidR="00655F8A" w:rsidRPr="00184204">
        <w:rPr>
          <w:rFonts w:cstheme="minorHAnsi"/>
          <w:sz w:val="28"/>
          <w:szCs w:val="28"/>
        </w:rPr>
        <w:t xml:space="preserve">, </w:t>
      </w:r>
      <w:r w:rsidR="00F14FEE" w:rsidRPr="00184204">
        <w:rPr>
          <w:rFonts w:cstheme="minorHAnsi"/>
          <w:sz w:val="28"/>
          <w:szCs w:val="28"/>
        </w:rPr>
        <w:t>rupture,</w:t>
      </w:r>
      <w:r w:rsidR="001D527E" w:rsidRPr="00184204">
        <w:rPr>
          <w:rFonts w:cstheme="minorHAnsi"/>
          <w:sz w:val="28"/>
          <w:szCs w:val="28"/>
        </w:rPr>
        <w:t xml:space="preserve"> or congenital abnormalities such as Ebstein</w:t>
      </w:r>
      <w:r w:rsidR="00AB1758" w:rsidRPr="00184204">
        <w:rPr>
          <w:rFonts w:cstheme="minorHAnsi"/>
          <w:sz w:val="28"/>
          <w:szCs w:val="28"/>
        </w:rPr>
        <w:t>’</w:t>
      </w:r>
      <w:r w:rsidR="00A40149" w:rsidRPr="00184204">
        <w:rPr>
          <w:rFonts w:cstheme="minorHAnsi"/>
          <w:sz w:val="28"/>
          <w:szCs w:val="28"/>
        </w:rPr>
        <w:t>s</w:t>
      </w:r>
      <w:r w:rsidR="001D527E" w:rsidRPr="00184204">
        <w:rPr>
          <w:rFonts w:cstheme="minorHAnsi"/>
          <w:sz w:val="28"/>
          <w:szCs w:val="28"/>
        </w:rPr>
        <w:t xml:space="preserve">. The interatrial septum is checked for </w:t>
      </w:r>
      <w:r w:rsidRPr="00184204">
        <w:rPr>
          <w:rFonts w:cstheme="minorHAnsi"/>
          <w:sz w:val="28"/>
          <w:szCs w:val="28"/>
        </w:rPr>
        <w:t xml:space="preserve">fatty </w:t>
      </w:r>
      <w:r w:rsidR="00AB1758" w:rsidRPr="00184204">
        <w:rPr>
          <w:rFonts w:cstheme="minorHAnsi"/>
          <w:sz w:val="28"/>
          <w:szCs w:val="28"/>
        </w:rPr>
        <w:t>hyperplasia,</w:t>
      </w:r>
      <w:r w:rsidRPr="00184204">
        <w:rPr>
          <w:rFonts w:cstheme="minorHAnsi"/>
          <w:sz w:val="28"/>
          <w:szCs w:val="28"/>
        </w:rPr>
        <w:t xml:space="preserve"> </w:t>
      </w:r>
      <w:r w:rsidR="001D527E" w:rsidRPr="00184204">
        <w:rPr>
          <w:rFonts w:cstheme="minorHAnsi"/>
          <w:sz w:val="28"/>
          <w:szCs w:val="28"/>
        </w:rPr>
        <w:t xml:space="preserve">the fossa ovalis </w:t>
      </w:r>
      <w:r w:rsidR="00ED1FAE" w:rsidRPr="00184204">
        <w:rPr>
          <w:rFonts w:cstheme="minorHAnsi"/>
          <w:sz w:val="28"/>
          <w:szCs w:val="28"/>
        </w:rPr>
        <w:t xml:space="preserve">for </w:t>
      </w:r>
      <w:r w:rsidRPr="00184204">
        <w:rPr>
          <w:rFonts w:cstheme="minorHAnsi"/>
          <w:sz w:val="28"/>
          <w:szCs w:val="28"/>
        </w:rPr>
        <w:t xml:space="preserve">a patent foramen </w:t>
      </w:r>
      <w:r w:rsidR="00AB1758" w:rsidRPr="00184204">
        <w:rPr>
          <w:rFonts w:cstheme="minorHAnsi"/>
          <w:sz w:val="28"/>
          <w:szCs w:val="28"/>
        </w:rPr>
        <w:t>ovale and atrial</w:t>
      </w:r>
      <w:r w:rsidR="001D527E" w:rsidRPr="00184204">
        <w:rPr>
          <w:rFonts w:cstheme="minorHAnsi"/>
          <w:sz w:val="28"/>
          <w:szCs w:val="28"/>
        </w:rPr>
        <w:t xml:space="preserve"> septal defect</w:t>
      </w:r>
      <w:r w:rsidRPr="00184204">
        <w:rPr>
          <w:rFonts w:cstheme="minorHAnsi"/>
          <w:sz w:val="28"/>
          <w:szCs w:val="28"/>
        </w:rPr>
        <w:t>.</w:t>
      </w:r>
      <w:r w:rsidR="00CA3AC0" w:rsidRPr="00184204">
        <w:rPr>
          <w:rFonts w:cstheme="minorHAnsi"/>
          <w:sz w:val="28"/>
          <w:szCs w:val="28"/>
        </w:rPr>
        <w:t xml:space="preserve"> The left atrium is measured </w:t>
      </w:r>
      <w:r w:rsidR="001D527E" w:rsidRPr="00184204">
        <w:rPr>
          <w:rFonts w:cstheme="minorHAnsi"/>
          <w:sz w:val="28"/>
          <w:szCs w:val="28"/>
        </w:rPr>
        <w:t xml:space="preserve">transversely </w:t>
      </w:r>
      <w:r w:rsidR="00CA3AC0" w:rsidRPr="00184204">
        <w:rPr>
          <w:rFonts w:cstheme="minorHAnsi"/>
          <w:sz w:val="28"/>
          <w:szCs w:val="28"/>
        </w:rPr>
        <w:t xml:space="preserve">between the left and right superior pulmonary veins and </w:t>
      </w:r>
      <w:r w:rsidR="001D527E" w:rsidRPr="00184204">
        <w:rPr>
          <w:rFonts w:cstheme="minorHAnsi"/>
          <w:sz w:val="28"/>
          <w:szCs w:val="28"/>
        </w:rPr>
        <w:t xml:space="preserve">longitudinally </w:t>
      </w:r>
      <w:r w:rsidR="00CA3AC0" w:rsidRPr="00184204">
        <w:rPr>
          <w:rFonts w:cstheme="minorHAnsi"/>
          <w:sz w:val="28"/>
          <w:szCs w:val="28"/>
        </w:rPr>
        <w:t xml:space="preserve">from the atrioventricular junction to the superior </w:t>
      </w:r>
      <w:r w:rsidR="001D527E" w:rsidRPr="00184204">
        <w:rPr>
          <w:rFonts w:cstheme="minorHAnsi"/>
          <w:sz w:val="28"/>
          <w:szCs w:val="28"/>
        </w:rPr>
        <w:t>edge</w:t>
      </w:r>
      <w:r w:rsidRPr="00184204">
        <w:rPr>
          <w:rFonts w:cstheme="minorHAnsi"/>
          <w:sz w:val="28"/>
          <w:szCs w:val="28"/>
        </w:rPr>
        <w:t xml:space="preserve"> to determine left atrial size</w:t>
      </w:r>
      <w:r w:rsidR="00CA3AC0" w:rsidRPr="00184204">
        <w:rPr>
          <w:rFonts w:cstheme="minorHAnsi"/>
          <w:sz w:val="28"/>
          <w:szCs w:val="28"/>
        </w:rPr>
        <w:t xml:space="preserve">. </w:t>
      </w:r>
      <w:r w:rsidR="001D527E" w:rsidRPr="00184204">
        <w:rPr>
          <w:rFonts w:cstheme="minorHAnsi"/>
          <w:sz w:val="28"/>
          <w:szCs w:val="28"/>
        </w:rPr>
        <w:t xml:space="preserve">Then </w:t>
      </w:r>
      <w:r w:rsidR="00A93AF0" w:rsidRPr="00184204">
        <w:rPr>
          <w:rFonts w:cstheme="minorHAnsi"/>
          <w:sz w:val="28"/>
          <w:szCs w:val="28"/>
        </w:rPr>
        <w:t>we</w:t>
      </w:r>
      <w:r w:rsidRPr="00184204">
        <w:rPr>
          <w:rFonts w:cstheme="minorHAnsi"/>
          <w:sz w:val="28"/>
          <w:szCs w:val="28"/>
        </w:rPr>
        <w:t xml:space="preserve"> </w:t>
      </w:r>
      <w:r w:rsidR="00C055B2" w:rsidRPr="00184204">
        <w:rPr>
          <w:rFonts w:cstheme="minorHAnsi"/>
          <w:sz w:val="28"/>
          <w:szCs w:val="28"/>
        </w:rPr>
        <w:t xml:space="preserve">examine the intact </w:t>
      </w:r>
      <w:r w:rsidR="001D527E" w:rsidRPr="00184204">
        <w:rPr>
          <w:rFonts w:cstheme="minorHAnsi"/>
          <w:sz w:val="28"/>
          <w:szCs w:val="28"/>
        </w:rPr>
        <w:t xml:space="preserve">mitral </w:t>
      </w:r>
      <w:r w:rsidR="00AB1758" w:rsidRPr="00184204">
        <w:rPr>
          <w:rFonts w:cstheme="minorHAnsi"/>
          <w:sz w:val="28"/>
          <w:szCs w:val="28"/>
        </w:rPr>
        <w:t>valve for</w:t>
      </w:r>
      <w:r w:rsidR="001D527E" w:rsidRPr="00184204">
        <w:rPr>
          <w:rFonts w:cstheme="minorHAnsi"/>
          <w:sz w:val="28"/>
          <w:szCs w:val="28"/>
        </w:rPr>
        <w:t xml:space="preserve"> evidence of prolapse up into the left atrium with ballooning or thickening or cordal</w:t>
      </w:r>
      <w:r w:rsidR="00C055B2" w:rsidRPr="00184204">
        <w:rPr>
          <w:rFonts w:cstheme="minorHAnsi"/>
          <w:sz w:val="28"/>
          <w:szCs w:val="28"/>
        </w:rPr>
        <w:t xml:space="preserve">/papillary muscle </w:t>
      </w:r>
      <w:r w:rsidR="001D527E" w:rsidRPr="00184204">
        <w:rPr>
          <w:rFonts w:cstheme="minorHAnsi"/>
          <w:sz w:val="28"/>
          <w:szCs w:val="28"/>
        </w:rPr>
        <w:t>rupture</w:t>
      </w:r>
      <w:r w:rsidR="00C055B2" w:rsidRPr="00184204">
        <w:rPr>
          <w:rFonts w:cstheme="minorHAnsi"/>
          <w:sz w:val="28"/>
          <w:szCs w:val="28"/>
        </w:rPr>
        <w:t xml:space="preserve"> up into the left </w:t>
      </w:r>
      <w:r w:rsidR="00AB1758" w:rsidRPr="00184204">
        <w:rPr>
          <w:rFonts w:cstheme="minorHAnsi"/>
          <w:sz w:val="28"/>
          <w:szCs w:val="28"/>
        </w:rPr>
        <w:t>atrium</w:t>
      </w:r>
      <w:r w:rsidR="00F14FEE" w:rsidRPr="00184204">
        <w:rPr>
          <w:rFonts w:cstheme="minorHAnsi"/>
          <w:sz w:val="28"/>
          <w:szCs w:val="28"/>
        </w:rPr>
        <w:t xml:space="preserve">. </w:t>
      </w:r>
      <w:r w:rsidR="000A06AB" w:rsidRPr="00184204">
        <w:rPr>
          <w:rFonts w:cstheme="minorHAnsi"/>
          <w:sz w:val="28"/>
          <w:szCs w:val="28"/>
        </w:rPr>
        <w:t>O</w:t>
      </w:r>
      <w:r w:rsidR="001D527E" w:rsidRPr="00184204">
        <w:rPr>
          <w:rFonts w:cstheme="minorHAnsi"/>
          <w:sz w:val="28"/>
          <w:szCs w:val="28"/>
        </w:rPr>
        <w:t>nce the atrioventricular valves are deemed normal macroscopically, the</w:t>
      </w:r>
      <w:r w:rsidR="00AB1758" w:rsidRPr="00184204">
        <w:rPr>
          <w:rFonts w:cstheme="minorHAnsi"/>
          <w:sz w:val="28"/>
          <w:szCs w:val="28"/>
        </w:rPr>
        <w:t xml:space="preserve">n </w:t>
      </w:r>
      <w:r w:rsidR="00A93AF0" w:rsidRPr="00184204">
        <w:rPr>
          <w:rFonts w:cstheme="minorHAnsi"/>
          <w:sz w:val="28"/>
          <w:szCs w:val="28"/>
        </w:rPr>
        <w:t>we</w:t>
      </w:r>
      <w:r w:rsidR="000A06AB" w:rsidRPr="00184204">
        <w:rPr>
          <w:rFonts w:cstheme="minorHAnsi"/>
          <w:sz w:val="28"/>
          <w:szCs w:val="28"/>
        </w:rPr>
        <w:t xml:space="preserve"> </w:t>
      </w:r>
      <w:r w:rsidR="00CA3AC0" w:rsidRPr="00184204">
        <w:rPr>
          <w:rFonts w:cstheme="minorHAnsi"/>
          <w:sz w:val="28"/>
          <w:szCs w:val="28"/>
        </w:rPr>
        <w:t>slice</w:t>
      </w:r>
      <w:r w:rsidR="001D527E" w:rsidRPr="00184204">
        <w:rPr>
          <w:rFonts w:cstheme="minorHAnsi"/>
          <w:sz w:val="28"/>
          <w:szCs w:val="28"/>
        </w:rPr>
        <w:t xml:space="preserve"> the ventricles </w:t>
      </w:r>
      <w:r w:rsidR="00CA3AC0" w:rsidRPr="00184204">
        <w:rPr>
          <w:rFonts w:cstheme="minorHAnsi"/>
          <w:sz w:val="28"/>
          <w:szCs w:val="28"/>
        </w:rPr>
        <w:t xml:space="preserve">transversely from the apex to mid ventricle at 5mm intervals. The slices are examined for pathology such as </w:t>
      </w:r>
      <w:r w:rsidR="001D527E" w:rsidRPr="00184204">
        <w:rPr>
          <w:rFonts w:cstheme="minorHAnsi"/>
          <w:sz w:val="28"/>
          <w:szCs w:val="28"/>
        </w:rPr>
        <w:t xml:space="preserve">hypertrophy, </w:t>
      </w:r>
      <w:r w:rsidR="00CA3AC0" w:rsidRPr="00184204">
        <w:rPr>
          <w:rFonts w:cstheme="minorHAnsi"/>
          <w:sz w:val="28"/>
          <w:szCs w:val="28"/>
        </w:rPr>
        <w:t xml:space="preserve">fatty infiltration, </w:t>
      </w:r>
      <w:r w:rsidR="00F14FEE" w:rsidRPr="00184204">
        <w:rPr>
          <w:rFonts w:cstheme="minorHAnsi"/>
          <w:sz w:val="28"/>
          <w:szCs w:val="28"/>
        </w:rPr>
        <w:t>fibrosis,</w:t>
      </w:r>
      <w:r w:rsidR="00CA3AC0" w:rsidRPr="00184204">
        <w:rPr>
          <w:rFonts w:cstheme="minorHAnsi"/>
          <w:sz w:val="28"/>
          <w:szCs w:val="28"/>
        </w:rPr>
        <w:t xml:space="preserve"> and infarction</w:t>
      </w:r>
      <w:r w:rsidR="00F14FEE" w:rsidRPr="00184204">
        <w:rPr>
          <w:rFonts w:cstheme="minorHAnsi"/>
          <w:sz w:val="28"/>
          <w:szCs w:val="28"/>
        </w:rPr>
        <w:t xml:space="preserve">. </w:t>
      </w:r>
      <w:r w:rsidR="00AB1758" w:rsidRPr="00184204">
        <w:rPr>
          <w:rFonts w:cstheme="minorHAnsi"/>
          <w:sz w:val="28"/>
          <w:szCs w:val="28"/>
        </w:rPr>
        <w:t>Lesions can</w:t>
      </w:r>
      <w:r w:rsidR="001D527E" w:rsidRPr="00184204">
        <w:rPr>
          <w:rFonts w:cstheme="minorHAnsi"/>
          <w:sz w:val="28"/>
          <w:szCs w:val="28"/>
        </w:rPr>
        <w:t xml:space="preserve"> be focal so all levels should be examined carefully. Once</w:t>
      </w:r>
      <w:r w:rsidR="00655F8A" w:rsidRPr="00184204">
        <w:rPr>
          <w:rFonts w:cstheme="minorHAnsi"/>
          <w:sz w:val="28"/>
          <w:szCs w:val="28"/>
        </w:rPr>
        <w:t xml:space="preserve"> </w:t>
      </w:r>
      <w:r w:rsidR="00AB1758" w:rsidRPr="00184204">
        <w:rPr>
          <w:rFonts w:cstheme="minorHAnsi"/>
          <w:sz w:val="28"/>
          <w:szCs w:val="28"/>
        </w:rPr>
        <w:t>the ventricles</w:t>
      </w:r>
      <w:r w:rsidR="001D527E" w:rsidRPr="00184204">
        <w:rPr>
          <w:rFonts w:cstheme="minorHAnsi"/>
          <w:sz w:val="28"/>
          <w:szCs w:val="28"/>
        </w:rPr>
        <w:t xml:space="preserve"> </w:t>
      </w:r>
      <w:r w:rsidR="00B124CF" w:rsidRPr="00184204">
        <w:rPr>
          <w:rFonts w:cstheme="minorHAnsi"/>
          <w:sz w:val="28"/>
          <w:szCs w:val="28"/>
        </w:rPr>
        <w:t>are</w:t>
      </w:r>
      <w:r w:rsidR="001D527E" w:rsidRPr="00184204">
        <w:rPr>
          <w:rFonts w:cstheme="minorHAnsi"/>
          <w:sz w:val="28"/>
          <w:szCs w:val="28"/>
        </w:rPr>
        <w:t xml:space="preserve"> deemed to be normal</w:t>
      </w:r>
      <w:r w:rsidR="00655F8A" w:rsidRPr="00184204">
        <w:rPr>
          <w:rFonts w:cstheme="minorHAnsi"/>
          <w:sz w:val="28"/>
          <w:szCs w:val="28"/>
        </w:rPr>
        <w:t xml:space="preserve">, </w:t>
      </w:r>
      <w:r w:rsidR="00B124CF" w:rsidRPr="00184204">
        <w:rPr>
          <w:rFonts w:cstheme="minorHAnsi"/>
          <w:sz w:val="28"/>
          <w:szCs w:val="28"/>
        </w:rPr>
        <w:t>then measurements can be made</w:t>
      </w:r>
      <w:r w:rsidR="000B168D" w:rsidRPr="00184204">
        <w:rPr>
          <w:rFonts w:cstheme="minorHAnsi"/>
          <w:sz w:val="28"/>
          <w:szCs w:val="28"/>
        </w:rPr>
        <w:t xml:space="preserve"> at the midventricular level halfway between the atrioventricular junction and the </w:t>
      </w:r>
      <w:r w:rsidR="00AB1758" w:rsidRPr="00184204">
        <w:rPr>
          <w:rFonts w:cstheme="minorHAnsi"/>
          <w:sz w:val="28"/>
          <w:szCs w:val="28"/>
        </w:rPr>
        <w:t>apex of</w:t>
      </w:r>
      <w:r w:rsidR="00B124CF" w:rsidRPr="00184204">
        <w:rPr>
          <w:rFonts w:cstheme="minorHAnsi"/>
          <w:sz w:val="28"/>
          <w:szCs w:val="28"/>
        </w:rPr>
        <w:t xml:space="preserve"> b</w:t>
      </w:r>
      <w:r w:rsidR="00CA3AC0" w:rsidRPr="00184204">
        <w:rPr>
          <w:rFonts w:cstheme="minorHAnsi"/>
          <w:sz w:val="28"/>
          <w:szCs w:val="28"/>
        </w:rPr>
        <w:t xml:space="preserve">oth </w:t>
      </w:r>
      <w:r w:rsidR="00AB1758" w:rsidRPr="00184204">
        <w:rPr>
          <w:rFonts w:cstheme="minorHAnsi"/>
          <w:sz w:val="28"/>
          <w:szCs w:val="28"/>
        </w:rPr>
        <w:t>ventricles.</w:t>
      </w:r>
      <w:r w:rsidR="000B168D" w:rsidRPr="00184204">
        <w:rPr>
          <w:rFonts w:cstheme="minorHAnsi"/>
          <w:sz w:val="28"/>
          <w:szCs w:val="28"/>
        </w:rPr>
        <w:t xml:space="preserve"> The </w:t>
      </w:r>
      <w:r w:rsidR="00CA3AC0" w:rsidRPr="00184204">
        <w:rPr>
          <w:rFonts w:cstheme="minorHAnsi"/>
          <w:sz w:val="28"/>
          <w:szCs w:val="28"/>
        </w:rPr>
        <w:t>cavity diameters</w:t>
      </w:r>
      <w:r w:rsidR="000B168D" w:rsidRPr="00184204">
        <w:rPr>
          <w:rFonts w:cstheme="minorHAnsi"/>
          <w:sz w:val="28"/>
          <w:szCs w:val="28"/>
        </w:rPr>
        <w:t xml:space="preserve"> are </w:t>
      </w:r>
      <w:r w:rsidR="00AB1758" w:rsidRPr="00184204">
        <w:rPr>
          <w:rFonts w:cstheme="minorHAnsi"/>
          <w:sz w:val="28"/>
          <w:szCs w:val="28"/>
        </w:rPr>
        <w:t xml:space="preserve">measured </w:t>
      </w:r>
      <w:r w:rsidR="00AB1758" w:rsidRPr="00184204">
        <w:rPr>
          <w:rFonts w:cstheme="minorHAnsi"/>
          <w:sz w:val="28"/>
          <w:szCs w:val="28"/>
        </w:rPr>
        <w:lastRenderedPageBreak/>
        <w:t>transversely</w:t>
      </w:r>
      <w:r w:rsidR="001D527E" w:rsidRPr="00184204">
        <w:rPr>
          <w:rFonts w:cstheme="minorHAnsi"/>
          <w:sz w:val="28"/>
          <w:szCs w:val="28"/>
        </w:rPr>
        <w:t xml:space="preserve"> </w:t>
      </w:r>
      <w:r w:rsidR="00B124CF" w:rsidRPr="00184204">
        <w:rPr>
          <w:rFonts w:cstheme="minorHAnsi"/>
          <w:sz w:val="28"/>
          <w:szCs w:val="28"/>
        </w:rPr>
        <w:t xml:space="preserve">excluding the trabeculae and papillary muscles. The muscle thickness </w:t>
      </w:r>
      <w:r w:rsidR="000B168D" w:rsidRPr="00184204">
        <w:rPr>
          <w:rFonts w:cstheme="minorHAnsi"/>
          <w:sz w:val="28"/>
          <w:szCs w:val="28"/>
        </w:rPr>
        <w:t xml:space="preserve">and epicardial fat </w:t>
      </w:r>
      <w:r w:rsidR="00B124CF" w:rsidRPr="00184204">
        <w:rPr>
          <w:rFonts w:cstheme="minorHAnsi"/>
          <w:sz w:val="28"/>
          <w:szCs w:val="28"/>
        </w:rPr>
        <w:t xml:space="preserve">of each ventricle is </w:t>
      </w:r>
      <w:r w:rsidR="00AB1758" w:rsidRPr="00184204">
        <w:rPr>
          <w:rFonts w:cstheme="minorHAnsi"/>
          <w:sz w:val="28"/>
          <w:szCs w:val="28"/>
        </w:rPr>
        <w:t>measured in</w:t>
      </w:r>
      <w:r w:rsidR="00CA3AC0" w:rsidRPr="00184204">
        <w:rPr>
          <w:rFonts w:cstheme="minorHAnsi"/>
          <w:sz w:val="28"/>
          <w:szCs w:val="28"/>
        </w:rPr>
        <w:t xml:space="preserve"> the anterior, </w:t>
      </w:r>
      <w:r w:rsidR="00F14FEE" w:rsidRPr="00184204">
        <w:rPr>
          <w:rFonts w:cstheme="minorHAnsi"/>
          <w:sz w:val="28"/>
          <w:szCs w:val="28"/>
        </w:rPr>
        <w:t>lateral,</w:t>
      </w:r>
      <w:r w:rsidR="00CA3AC0" w:rsidRPr="00184204">
        <w:rPr>
          <w:rFonts w:cstheme="minorHAnsi"/>
          <w:sz w:val="28"/>
          <w:szCs w:val="28"/>
        </w:rPr>
        <w:t xml:space="preserve"> and posterior walls</w:t>
      </w:r>
      <w:r w:rsidR="000B168D" w:rsidRPr="00184204">
        <w:rPr>
          <w:rFonts w:cstheme="minorHAnsi"/>
          <w:sz w:val="28"/>
          <w:szCs w:val="28"/>
        </w:rPr>
        <w:t xml:space="preserve">. </w:t>
      </w:r>
      <w:r w:rsidR="00D51509" w:rsidRPr="00184204">
        <w:rPr>
          <w:rFonts w:cstheme="minorHAnsi"/>
          <w:sz w:val="28"/>
          <w:szCs w:val="28"/>
        </w:rPr>
        <w:t xml:space="preserve">Septal muscle thickness is measured in the middle of the septum </w:t>
      </w:r>
      <w:r w:rsidR="00F14FEE" w:rsidRPr="00184204">
        <w:rPr>
          <w:rFonts w:cstheme="minorHAnsi"/>
          <w:sz w:val="28"/>
          <w:szCs w:val="28"/>
        </w:rPr>
        <w:t>and</w:t>
      </w:r>
      <w:r w:rsidR="00D51509" w:rsidRPr="00184204">
        <w:rPr>
          <w:rFonts w:cstheme="minorHAnsi"/>
          <w:sz w:val="28"/>
          <w:szCs w:val="28"/>
        </w:rPr>
        <w:t xml:space="preserve"> excludes trabeculae and papillary muscle. </w:t>
      </w:r>
      <w:r w:rsidR="000B168D" w:rsidRPr="00184204">
        <w:rPr>
          <w:rFonts w:cstheme="minorHAnsi"/>
          <w:sz w:val="28"/>
          <w:szCs w:val="28"/>
        </w:rPr>
        <w:t xml:space="preserve">In </w:t>
      </w:r>
      <w:r w:rsidR="00F14FEE" w:rsidRPr="00184204">
        <w:rPr>
          <w:rFonts w:cstheme="minorHAnsi"/>
          <w:sz w:val="28"/>
          <w:szCs w:val="28"/>
        </w:rPr>
        <w:t>addition,</w:t>
      </w:r>
      <w:r w:rsidR="000B168D" w:rsidRPr="00184204">
        <w:rPr>
          <w:rFonts w:cstheme="minorHAnsi"/>
          <w:sz w:val="28"/>
          <w:szCs w:val="28"/>
        </w:rPr>
        <w:t xml:space="preserve"> the </w:t>
      </w:r>
      <w:r w:rsidR="00CA3AC0" w:rsidRPr="00184204">
        <w:rPr>
          <w:rFonts w:cstheme="minorHAnsi"/>
          <w:sz w:val="28"/>
          <w:szCs w:val="28"/>
        </w:rPr>
        <w:t xml:space="preserve">right ventricular outflow tract </w:t>
      </w:r>
      <w:r w:rsidR="000B168D" w:rsidRPr="00184204">
        <w:rPr>
          <w:rFonts w:cstheme="minorHAnsi"/>
          <w:sz w:val="28"/>
          <w:szCs w:val="28"/>
        </w:rPr>
        <w:t xml:space="preserve">is measured 10mm below the pulmonary valve. The epicardial fat </w:t>
      </w:r>
      <w:r w:rsidR="00C055B2" w:rsidRPr="00184204">
        <w:rPr>
          <w:rFonts w:cstheme="minorHAnsi"/>
          <w:sz w:val="28"/>
          <w:szCs w:val="28"/>
        </w:rPr>
        <w:t>measure</w:t>
      </w:r>
      <w:r w:rsidR="00D51509" w:rsidRPr="00184204">
        <w:rPr>
          <w:rFonts w:cstheme="minorHAnsi"/>
          <w:sz w:val="28"/>
          <w:szCs w:val="28"/>
        </w:rPr>
        <w:t xml:space="preserve">ment </w:t>
      </w:r>
      <w:r w:rsidR="000B168D" w:rsidRPr="00184204">
        <w:rPr>
          <w:rFonts w:cstheme="minorHAnsi"/>
          <w:sz w:val="28"/>
          <w:szCs w:val="28"/>
        </w:rPr>
        <w:t xml:space="preserve">should exclude fat around the coronary arteries where it is always prominent. </w:t>
      </w:r>
      <w:r w:rsidR="00CA3AC0" w:rsidRPr="00184204">
        <w:rPr>
          <w:rFonts w:cstheme="minorHAnsi"/>
          <w:sz w:val="28"/>
          <w:szCs w:val="28"/>
        </w:rPr>
        <w:t>The presence or absence of fibrosis, infarction, or fat in the myocardium is commented on.</w:t>
      </w:r>
      <w:r w:rsidR="000B168D" w:rsidRPr="00184204">
        <w:rPr>
          <w:rFonts w:cstheme="minorHAnsi"/>
          <w:sz w:val="28"/>
          <w:szCs w:val="28"/>
        </w:rPr>
        <w:t xml:space="preserve"> </w:t>
      </w:r>
      <w:r w:rsidR="000A06AB" w:rsidRPr="00184204">
        <w:rPr>
          <w:rFonts w:cstheme="minorHAnsi"/>
          <w:sz w:val="28"/>
          <w:szCs w:val="28"/>
        </w:rPr>
        <w:t xml:space="preserve">In the </w:t>
      </w:r>
      <w:r w:rsidR="003E1E1E" w:rsidRPr="00184204">
        <w:rPr>
          <w:rFonts w:cstheme="minorHAnsi"/>
          <w:sz w:val="28"/>
          <w:szCs w:val="28"/>
        </w:rPr>
        <w:t xml:space="preserve">remaining heart </w:t>
      </w:r>
      <w:r w:rsidR="000B168D" w:rsidRPr="00184204">
        <w:rPr>
          <w:rFonts w:cstheme="minorHAnsi"/>
          <w:sz w:val="28"/>
          <w:szCs w:val="28"/>
        </w:rPr>
        <w:t xml:space="preserve">the </w:t>
      </w:r>
      <w:r w:rsidR="003E1E1E" w:rsidRPr="00184204">
        <w:rPr>
          <w:rFonts w:cstheme="minorHAnsi"/>
          <w:sz w:val="28"/>
          <w:szCs w:val="28"/>
        </w:rPr>
        <w:t xml:space="preserve">atrium and </w:t>
      </w:r>
      <w:r w:rsidR="00AB1758" w:rsidRPr="00184204">
        <w:rPr>
          <w:rFonts w:cstheme="minorHAnsi"/>
          <w:sz w:val="28"/>
          <w:szCs w:val="28"/>
        </w:rPr>
        <w:t>ventricle is</w:t>
      </w:r>
      <w:r w:rsidR="003E1E1E" w:rsidRPr="00184204">
        <w:rPr>
          <w:rFonts w:cstheme="minorHAnsi"/>
          <w:sz w:val="28"/>
          <w:szCs w:val="28"/>
        </w:rPr>
        <w:t xml:space="preserve"> </w:t>
      </w:r>
      <w:r w:rsidR="00CA3AC0" w:rsidRPr="00184204">
        <w:rPr>
          <w:rFonts w:cstheme="minorHAnsi"/>
          <w:sz w:val="28"/>
          <w:szCs w:val="28"/>
        </w:rPr>
        <w:t>opened laterally</w:t>
      </w:r>
      <w:r w:rsidR="000B168D" w:rsidRPr="00184204">
        <w:rPr>
          <w:rFonts w:cstheme="minorHAnsi"/>
          <w:sz w:val="28"/>
          <w:szCs w:val="28"/>
        </w:rPr>
        <w:t xml:space="preserve"> extending through each </w:t>
      </w:r>
      <w:r w:rsidR="00ED1FAE" w:rsidRPr="00184204">
        <w:rPr>
          <w:rFonts w:cstheme="minorHAnsi"/>
          <w:sz w:val="28"/>
          <w:szCs w:val="28"/>
        </w:rPr>
        <w:t xml:space="preserve">AV </w:t>
      </w:r>
      <w:r w:rsidR="000B168D" w:rsidRPr="00184204">
        <w:rPr>
          <w:rFonts w:cstheme="minorHAnsi"/>
          <w:sz w:val="28"/>
          <w:szCs w:val="28"/>
        </w:rPr>
        <w:t>valve down to the midventricle slice already made</w:t>
      </w:r>
      <w:r w:rsidR="00CA3AC0" w:rsidRPr="00184204">
        <w:rPr>
          <w:rFonts w:cstheme="minorHAnsi"/>
          <w:sz w:val="28"/>
          <w:szCs w:val="28"/>
        </w:rPr>
        <w:t>.</w:t>
      </w:r>
      <w:r w:rsidR="000B168D" w:rsidRPr="00184204">
        <w:rPr>
          <w:rFonts w:cstheme="minorHAnsi"/>
          <w:sz w:val="28"/>
          <w:szCs w:val="28"/>
        </w:rPr>
        <w:t xml:space="preserve"> Each atrium can then be looked at in detail and each appendage checked for thrombi. </w:t>
      </w:r>
      <w:r w:rsidR="00ED1FAE" w:rsidRPr="00184204">
        <w:rPr>
          <w:rFonts w:cstheme="minorHAnsi"/>
          <w:sz w:val="28"/>
          <w:szCs w:val="28"/>
        </w:rPr>
        <w:t xml:space="preserve">Both AV </w:t>
      </w:r>
      <w:r w:rsidR="000B168D" w:rsidRPr="00184204">
        <w:rPr>
          <w:rFonts w:cstheme="minorHAnsi"/>
          <w:sz w:val="28"/>
          <w:szCs w:val="28"/>
        </w:rPr>
        <w:t>valve</w:t>
      </w:r>
      <w:r w:rsidR="00ED1FAE" w:rsidRPr="00184204">
        <w:rPr>
          <w:rFonts w:cstheme="minorHAnsi"/>
          <w:sz w:val="28"/>
          <w:szCs w:val="28"/>
        </w:rPr>
        <w:t>s</w:t>
      </w:r>
      <w:r w:rsidR="000B168D" w:rsidRPr="00184204">
        <w:rPr>
          <w:rFonts w:cstheme="minorHAnsi"/>
          <w:sz w:val="28"/>
          <w:szCs w:val="28"/>
        </w:rPr>
        <w:t xml:space="preserve"> can be examined in detail and the annulus measured. </w:t>
      </w:r>
      <w:r w:rsidR="00655F8A" w:rsidRPr="00184204">
        <w:rPr>
          <w:rFonts w:cstheme="minorHAnsi"/>
          <w:sz w:val="28"/>
          <w:szCs w:val="28"/>
        </w:rPr>
        <w:t xml:space="preserve">The lateral left ventricular cut usually </w:t>
      </w:r>
      <w:r w:rsidR="00AB1758" w:rsidRPr="00184204">
        <w:rPr>
          <w:rFonts w:cstheme="minorHAnsi"/>
          <w:sz w:val="28"/>
          <w:szCs w:val="28"/>
        </w:rPr>
        <w:t>separates</w:t>
      </w:r>
      <w:r w:rsidR="00655F8A" w:rsidRPr="00184204">
        <w:rPr>
          <w:rFonts w:cstheme="minorHAnsi"/>
          <w:sz w:val="28"/>
          <w:szCs w:val="28"/>
        </w:rPr>
        <w:t xml:space="preserve"> the anterolateral and posteromedial papillary muscles on either side. </w:t>
      </w:r>
      <w:r w:rsidR="000B168D" w:rsidRPr="00184204">
        <w:rPr>
          <w:rFonts w:cstheme="minorHAnsi"/>
          <w:sz w:val="28"/>
          <w:szCs w:val="28"/>
        </w:rPr>
        <w:t xml:space="preserve">From </w:t>
      </w:r>
      <w:r w:rsidR="00655F8A" w:rsidRPr="00184204">
        <w:rPr>
          <w:rFonts w:cstheme="minorHAnsi"/>
          <w:sz w:val="28"/>
          <w:szCs w:val="28"/>
        </w:rPr>
        <w:t xml:space="preserve">the </w:t>
      </w:r>
      <w:r w:rsidR="00D51509" w:rsidRPr="00184204">
        <w:rPr>
          <w:rFonts w:cstheme="minorHAnsi"/>
          <w:sz w:val="28"/>
          <w:szCs w:val="28"/>
        </w:rPr>
        <w:t xml:space="preserve">right </w:t>
      </w:r>
      <w:r w:rsidR="000B168D" w:rsidRPr="00184204">
        <w:rPr>
          <w:rFonts w:cstheme="minorHAnsi"/>
          <w:sz w:val="28"/>
          <w:szCs w:val="28"/>
        </w:rPr>
        <w:t xml:space="preserve">midventricle slice cut up into the pulmonary valve. </w:t>
      </w:r>
      <w:r w:rsidR="00D51509" w:rsidRPr="00184204">
        <w:rPr>
          <w:rFonts w:cstheme="minorHAnsi"/>
          <w:sz w:val="28"/>
          <w:szCs w:val="28"/>
        </w:rPr>
        <w:t xml:space="preserve">From the left midventricular slice, look up into </w:t>
      </w:r>
      <w:r w:rsidR="00CA3AC0" w:rsidRPr="00184204">
        <w:rPr>
          <w:rFonts w:cstheme="minorHAnsi"/>
          <w:sz w:val="28"/>
          <w:szCs w:val="28"/>
        </w:rPr>
        <w:t>aortic valve</w:t>
      </w:r>
      <w:r w:rsidR="000656FD" w:rsidRPr="00184204">
        <w:rPr>
          <w:rFonts w:cstheme="minorHAnsi"/>
          <w:sz w:val="28"/>
          <w:szCs w:val="28"/>
        </w:rPr>
        <w:t xml:space="preserve"> into the outflow tract and </w:t>
      </w:r>
      <w:r w:rsidR="00D51509" w:rsidRPr="00184204">
        <w:rPr>
          <w:rFonts w:cstheme="minorHAnsi"/>
          <w:sz w:val="28"/>
          <w:szCs w:val="28"/>
        </w:rPr>
        <w:t xml:space="preserve">see the </w:t>
      </w:r>
      <w:r w:rsidR="00AB1758" w:rsidRPr="00184204">
        <w:rPr>
          <w:rFonts w:cstheme="minorHAnsi"/>
          <w:sz w:val="28"/>
          <w:szCs w:val="28"/>
        </w:rPr>
        <w:t>three leaflets</w:t>
      </w:r>
      <w:r w:rsidR="000656FD" w:rsidRPr="00184204">
        <w:rPr>
          <w:rFonts w:cstheme="minorHAnsi"/>
          <w:sz w:val="28"/>
          <w:szCs w:val="28"/>
        </w:rPr>
        <w:t xml:space="preserve"> </w:t>
      </w:r>
      <w:r w:rsidR="003E1E1E" w:rsidRPr="00184204">
        <w:rPr>
          <w:rFonts w:cstheme="minorHAnsi"/>
          <w:sz w:val="28"/>
          <w:szCs w:val="28"/>
        </w:rPr>
        <w:t xml:space="preserve">of the aortic valve </w:t>
      </w:r>
      <w:r w:rsidR="000656FD" w:rsidRPr="00184204">
        <w:rPr>
          <w:rFonts w:cstheme="minorHAnsi"/>
          <w:sz w:val="28"/>
          <w:szCs w:val="28"/>
        </w:rPr>
        <w:t>before cutting t</w:t>
      </w:r>
      <w:r w:rsidR="00CA3AC0" w:rsidRPr="00184204">
        <w:rPr>
          <w:rFonts w:cstheme="minorHAnsi"/>
          <w:sz w:val="28"/>
          <w:szCs w:val="28"/>
        </w:rPr>
        <w:t xml:space="preserve">hrough the </w:t>
      </w:r>
      <w:r w:rsidR="000656FD" w:rsidRPr="00184204">
        <w:rPr>
          <w:rFonts w:cstheme="minorHAnsi"/>
          <w:sz w:val="28"/>
          <w:szCs w:val="28"/>
        </w:rPr>
        <w:t xml:space="preserve">middle of the </w:t>
      </w:r>
      <w:r w:rsidR="00CA3AC0" w:rsidRPr="00184204">
        <w:rPr>
          <w:rFonts w:cstheme="minorHAnsi"/>
          <w:sz w:val="28"/>
          <w:szCs w:val="28"/>
        </w:rPr>
        <w:t xml:space="preserve">anterior leaflet of the mitral valve. </w:t>
      </w:r>
      <w:proofErr w:type="gramStart"/>
      <w:r w:rsidR="00DF6691">
        <w:rPr>
          <w:rFonts w:cstheme="minorHAnsi"/>
          <w:sz w:val="28"/>
          <w:szCs w:val="28"/>
        </w:rPr>
        <w:t>Also</w:t>
      </w:r>
      <w:proofErr w:type="gramEnd"/>
      <w:r w:rsidR="00DF6691">
        <w:rPr>
          <w:rFonts w:cstheme="minorHAnsi"/>
          <w:sz w:val="28"/>
          <w:szCs w:val="28"/>
        </w:rPr>
        <w:t xml:space="preserve"> one can</w:t>
      </w:r>
      <w:r w:rsidR="00D51509" w:rsidRPr="00184204">
        <w:rPr>
          <w:rFonts w:cstheme="minorHAnsi"/>
          <w:sz w:val="28"/>
          <w:szCs w:val="28"/>
        </w:rPr>
        <w:t xml:space="preserve"> examine the aortic valve from above </w:t>
      </w:r>
      <w:r w:rsidR="003E1E1E" w:rsidRPr="00184204">
        <w:rPr>
          <w:rFonts w:cstheme="minorHAnsi"/>
          <w:sz w:val="28"/>
          <w:szCs w:val="28"/>
        </w:rPr>
        <w:t xml:space="preserve">with a transverse ascending aortic </w:t>
      </w:r>
      <w:r w:rsidR="00D51509" w:rsidRPr="00184204">
        <w:rPr>
          <w:rFonts w:cstheme="minorHAnsi"/>
          <w:sz w:val="28"/>
          <w:szCs w:val="28"/>
        </w:rPr>
        <w:t>cut.</w:t>
      </w:r>
      <w:r w:rsidR="00733624">
        <w:rPr>
          <w:rFonts w:cstheme="minorHAnsi"/>
          <w:sz w:val="28"/>
          <w:szCs w:val="28"/>
        </w:rPr>
        <w:t xml:space="preserve"> The valves are inspected for calcification and the number of leaflets are noted</w:t>
      </w:r>
      <w:r w:rsidR="00DF6691">
        <w:rPr>
          <w:rFonts w:cstheme="minorHAnsi"/>
          <w:sz w:val="28"/>
          <w:szCs w:val="28"/>
        </w:rPr>
        <w:t xml:space="preserve"> and annulus measured</w:t>
      </w:r>
      <w:r w:rsidR="00E47578">
        <w:rPr>
          <w:rFonts w:cstheme="minorHAnsi"/>
          <w:sz w:val="28"/>
          <w:szCs w:val="28"/>
        </w:rPr>
        <w:t>.</w:t>
      </w:r>
      <w:r w:rsidR="00D51509" w:rsidRPr="00184204">
        <w:rPr>
          <w:rFonts w:cstheme="minorHAnsi"/>
          <w:sz w:val="28"/>
          <w:szCs w:val="28"/>
        </w:rPr>
        <w:t xml:space="preserve"> </w:t>
      </w:r>
      <w:r w:rsidR="00CA3AC0" w:rsidRPr="00184204">
        <w:rPr>
          <w:rFonts w:cstheme="minorHAnsi"/>
          <w:sz w:val="28"/>
          <w:szCs w:val="28"/>
        </w:rPr>
        <w:t xml:space="preserve">The coronary artery ostia are examined </w:t>
      </w:r>
      <w:r w:rsidR="00CF2B4C" w:rsidRPr="00184204">
        <w:rPr>
          <w:rFonts w:cstheme="minorHAnsi"/>
          <w:sz w:val="28"/>
          <w:szCs w:val="28"/>
        </w:rPr>
        <w:t xml:space="preserve">in each sinus carefully </w:t>
      </w:r>
      <w:r w:rsidR="00CA3AC0" w:rsidRPr="00184204">
        <w:rPr>
          <w:rFonts w:cstheme="minorHAnsi"/>
          <w:sz w:val="28"/>
          <w:szCs w:val="28"/>
        </w:rPr>
        <w:t>for anomalous origin. The</w:t>
      </w:r>
      <w:r w:rsidR="00655F8A" w:rsidRPr="00184204">
        <w:rPr>
          <w:rFonts w:cstheme="minorHAnsi"/>
          <w:sz w:val="28"/>
          <w:szCs w:val="28"/>
        </w:rPr>
        <w:t xml:space="preserve"> </w:t>
      </w:r>
      <w:r w:rsidR="00AB1758" w:rsidRPr="00184204">
        <w:rPr>
          <w:rFonts w:cstheme="minorHAnsi"/>
          <w:sz w:val="28"/>
          <w:szCs w:val="28"/>
        </w:rPr>
        <w:t>ascending aorta</w:t>
      </w:r>
      <w:r w:rsidR="00CA3AC0" w:rsidRPr="00184204">
        <w:rPr>
          <w:rFonts w:cstheme="minorHAnsi"/>
          <w:sz w:val="28"/>
          <w:szCs w:val="28"/>
        </w:rPr>
        <w:t xml:space="preserve"> is examined for evidence of </w:t>
      </w:r>
      <w:r w:rsidR="003C64C2" w:rsidRPr="00184204">
        <w:rPr>
          <w:rFonts w:cstheme="minorHAnsi"/>
          <w:sz w:val="28"/>
          <w:szCs w:val="28"/>
        </w:rPr>
        <w:t>dilatation, intimal atheroma</w:t>
      </w:r>
      <w:r w:rsidR="006050CF" w:rsidRPr="00184204">
        <w:rPr>
          <w:rFonts w:cstheme="minorHAnsi"/>
          <w:sz w:val="28"/>
          <w:szCs w:val="28"/>
        </w:rPr>
        <w:t>,</w:t>
      </w:r>
      <w:r w:rsidR="003C64C2" w:rsidRPr="00184204">
        <w:rPr>
          <w:rFonts w:cstheme="minorHAnsi"/>
          <w:sz w:val="28"/>
          <w:szCs w:val="28"/>
        </w:rPr>
        <w:t xml:space="preserve"> thickening or </w:t>
      </w:r>
      <w:r w:rsidR="00CA3AC0" w:rsidRPr="00184204">
        <w:rPr>
          <w:rFonts w:cstheme="minorHAnsi"/>
          <w:sz w:val="28"/>
          <w:szCs w:val="28"/>
        </w:rPr>
        <w:t>dissection and the</w:t>
      </w:r>
      <w:r w:rsidR="00CF2B4C" w:rsidRPr="00184204">
        <w:rPr>
          <w:rFonts w:cstheme="minorHAnsi"/>
          <w:sz w:val="28"/>
          <w:szCs w:val="28"/>
        </w:rPr>
        <w:t xml:space="preserve"> </w:t>
      </w:r>
      <w:r w:rsidR="00AB1758" w:rsidRPr="00184204">
        <w:rPr>
          <w:rFonts w:cstheme="minorHAnsi"/>
          <w:sz w:val="28"/>
          <w:szCs w:val="28"/>
        </w:rPr>
        <w:t>circumference is</w:t>
      </w:r>
      <w:r w:rsidR="00CA3AC0" w:rsidRPr="00184204">
        <w:rPr>
          <w:rFonts w:cstheme="minorHAnsi"/>
          <w:sz w:val="28"/>
          <w:szCs w:val="28"/>
        </w:rPr>
        <w:t xml:space="preserve"> </w:t>
      </w:r>
      <w:r w:rsidR="00AB1758" w:rsidRPr="00184204">
        <w:rPr>
          <w:rFonts w:cstheme="minorHAnsi"/>
          <w:sz w:val="28"/>
          <w:szCs w:val="28"/>
        </w:rPr>
        <w:t>measured 20</w:t>
      </w:r>
      <w:r w:rsidR="00CF2B4C" w:rsidRPr="00184204">
        <w:rPr>
          <w:rFonts w:cstheme="minorHAnsi"/>
          <w:sz w:val="28"/>
          <w:szCs w:val="28"/>
        </w:rPr>
        <w:t xml:space="preserve"> mm above the valve.</w:t>
      </w:r>
      <w:r w:rsidR="000656FD" w:rsidRPr="00184204">
        <w:rPr>
          <w:rFonts w:cstheme="minorHAnsi"/>
          <w:sz w:val="28"/>
          <w:szCs w:val="28"/>
        </w:rPr>
        <w:t xml:space="preserve"> Following removal of any clot</w:t>
      </w:r>
      <w:r w:rsidR="003C64C2" w:rsidRPr="00184204">
        <w:rPr>
          <w:rFonts w:cstheme="minorHAnsi"/>
          <w:sz w:val="28"/>
          <w:szCs w:val="28"/>
        </w:rPr>
        <w:t xml:space="preserve"> and attached aorta</w:t>
      </w:r>
      <w:r w:rsidR="000656FD" w:rsidRPr="00184204">
        <w:rPr>
          <w:rFonts w:cstheme="minorHAnsi"/>
          <w:sz w:val="28"/>
          <w:szCs w:val="28"/>
        </w:rPr>
        <w:t xml:space="preserve">, the heart is </w:t>
      </w:r>
      <w:r w:rsidR="003E1E1E" w:rsidRPr="00184204">
        <w:rPr>
          <w:rFonts w:cstheme="minorHAnsi"/>
          <w:sz w:val="28"/>
          <w:szCs w:val="28"/>
        </w:rPr>
        <w:t xml:space="preserve">then </w:t>
      </w:r>
      <w:r w:rsidR="000656FD" w:rsidRPr="00184204">
        <w:rPr>
          <w:rFonts w:cstheme="minorHAnsi"/>
          <w:sz w:val="28"/>
          <w:szCs w:val="28"/>
        </w:rPr>
        <w:t>weighed</w:t>
      </w:r>
      <w:r w:rsidR="00AC49CC" w:rsidRPr="00184204">
        <w:rPr>
          <w:rFonts w:cstheme="minorHAnsi"/>
          <w:sz w:val="28"/>
          <w:szCs w:val="28"/>
        </w:rPr>
        <w:t>.</w:t>
      </w:r>
      <w:r w:rsidR="00850EDD" w:rsidRPr="00184204">
        <w:rPr>
          <w:rFonts w:cstheme="minorHAnsi"/>
          <w:sz w:val="28"/>
          <w:szCs w:val="28"/>
        </w:rPr>
        <w:t xml:space="preserve"> </w:t>
      </w:r>
      <w:bookmarkStart w:id="2" w:name="_Hlk125453715"/>
      <w:r w:rsidR="00E47578">
        <w:rPr>
          <w:rFonts w:cstheme="minorHAnsi"/>
          <w:sz w:val="28"/>
          <w:szCs w:val="28"/>
        </w:rPr>
        <w:t xml:space="preserve">We have recently published on expected </w:t>
      </w:r>
      <w:r w:rsidR="00DF6691">
        <w:rPr>
          <w:rFonts w:cstheme="minorHAnsi"/>
          <w:sz w:val="28"/>
          <w:szCs w:val="28"/>
        </w:rPr>
        <w:t>atrial measurements, ventricular cavity diameters, wall thicknesses, epicardial fat and valvular circumferences</w:t>
      </w:r>
      <w:r w:rsidR="00E47578">
        <w:rPr>
          <w:rFonts w:cstheme="minorHAnsi"/>
          <w:sz w:val="28"/>
          <w:szCs w:val="28"/>
        </w:rPr>
        <w:t xml:space="preserve"> depending on age, sex and body measurements </w:t>
      </w:r>
      <w:r w:rsidR="00DF6691">
        <w:rPr>
          <w:rFonts w:cstheme="minorHAnsi"/>
          <w:sz w:val="28"/>
          <w:szCs w:val="28"/>
        </w:rPr>
        <w:t xml:space="preserve">and provided a calculator </w:t>
      </w:r>
      <w:r w:rsidR="00E47578">
        <w:rPr>
          <w:rFonts w:cstheme="minorHAnsi"/>
          <w:sz w:val="28"/>
          <w:szCs w:val="28"/>
        </w:rPr>
        <w:fldChar w:fldCharType="begin" w:fldLock="1"/>
      </w:r>
      <w:r w:rsidR="00775CD7">
        <w:rPr>
          <w:rFonts w:cstheme="minorHAnsi"/>
          <w:sz w:val="28"/>
          <w:szCs w:val="28"/>
        </w:rPr>
        <w:instrText>ADDIN CSL_CITATION {"citationItems":[{"id":"ITEM-1","itemData":{"DOI":"10.1016/j.carpath.2022.107508","ISSN":"18791336","PMID":"36442703","abstract":"Aims: Descriptive morphological studies of the normal heart are lacking. Previous autopsy studies have focused mainly on heart weight. We characterize the normal heart by providing normal dimensions of the atria, ventricles, valves and sub-epicardial fat, comparing the findings in terms of sex, age and body measurements. Methods: From 3602 referrals to our cardiovascular pathology unit, pathological criteria used for the classification of a morphologically normal heart were a weight of below 500 grams in males, and below 400 grams in females. Diseased hearts were excluded on anatomical and histological evaluation. Results: We diagnosed 1062 morphologically normal hearts. Mean age at death was 34±12, with a male predominance (701, 66%). Age was similar in females and males (35±13 vs 34±12). Females had a significantly lower heart weight (285±55 vs 374±64). Sex was an independent predictor of most measurements. The atrial and ventricular cavities were significantly larger in males. All ventricular measurements of muscle thickness were larger in males. All valvular circumferences were larger in males. In contrast, sub-epicardial fat was significantly thicker in females in 6 of 7 regions. This is the first study to provide a calculator to give expected values according to sex, age, height and weight. Conclusions: Major differences between the sexes exist in the morphologically normal heart. These variations should be considered when assessing cardiac structure in imaging for risk stratification and diagnosis in the cardiomyopathies, as well as in treatment outcomes.","author":[{"dropping-particle":"","family":"Westaby","given":"Joseph David","non-dropping-particle":"","parse-names":false,"suffix":""},{"dropping-particle":"","family":"Zullo","given":"Emelia","non-dropping-particle":"","parse-names":false,"suffix":""},{"dropping-particle":"","family":"Bicalho","given":"Luciana Morais","non-dropping-particle":"","parse-names":false,"suffix":""},{"dropping-particle":"","family":"Anderson","given":"Robert Henry","non-dropping-particle":"","parse-names":false,"suffix":""},{"dropping-particle":"","family":"Sheppard","given":"Mary Noelle","non-dropping-particle":"","parse-names":false,"suffix":""}],"container-title":"Cardiovascular Pathology","id":"ITEM-1","issued":{"date-parts":[["2023","11","25"]]},"page":"107508","publisher":"Elsevier","title":"Effect of sex, age and body measurements on heart weight, atrial, ventricular, valvular and sub-epicardial fat measurements of the normal heart","type":"article-journal","volume":"63"},"uris":["http://www.mendeley.com/documents/?uuid=cd580440-611e-3334-8f10-79462242ef68"]}],"mendeley":{"formattedCitation":"(12)","plainTextFormattedCitation":"(12)","previouslyFormattedCitation":"(12)"},"properties":{"noteIndex":0},"schema":"https://github.com/citation-style-language/schema/raw/master/csl-citation.json"}</w:instrText>
      </w:r>
      <w:r w:rsidR="00E47578">
        <w:rPr>
          <w:rFonts w:cstheme="minorHAnsi"/>
          <w:sz w:val="28"/>
          <w:szCs w:val="28"/>
        </w:rPr>
        <w:fldChar w:fldCharType="separate"/>
      </w:r>
      <w:r w:rsidR="00E47578" w:rsidRPr="00E47578">
        <w:rPr>
          <w:rFonts w:cstheme="minorHAnsi"/>
          <w:noProof/>
          <w:sz w:val="28"/>
          <w:szCs w:val="28"/>
        </w:rPr>
        <w:t>(12)</w:t>
      </w:r>
      <w:r w:rsidR="00E47578">
        <w:rPr>
          <w:rFonts w:cstheme="minorHAnsi"/>
          <w:sz w:val="28"/>
          <w:szCs w:val="28"/>
        </w:rPr>
        <w:fldChar w:fldCharType="end"/>
      </w:r>
      <w:bookmarkEnd w:id="2"/>
      <w:r w:rsidR="00E47578">
        <w:rPr>
          <w:rFonts w:cstheme="minorHAnsi"/>
          <w:sz w:val="28"/>
          <w:szCs w:val="28"/>
        </w:rPr>
        <w:t>.</w:t>
      </w:r>
    </w:p>
    <w:p w14:paraId="3C7D8C6D" w14:textId="77777777" w:rsidR="00B934FD" w:rsidRPr="00184204" w:rsidRDefault="00B934FD" w:rsidP="00CA3AC0">
      <w:pPr>
        <w:rPr>
          <w:rFonts w:cstheme="minorHAnsi"/>
          <w:sz w:val="28"/>
          <w:szCs w:val="28"/>
        </w:rPr>
      </w:pPr>
    </w:p>
    <w:p w14:paraId="17A4DEE4" w14:textId="77777777" w:rsidR="00BC5047" w:rsidRPr="00184204" w:rsidRDefault="00BC5047" w:rsidP="00BC5047">
      <w:pPr>
        <w:outlineLvl w:val="2"/>
        <w:rPr>
          <w:rFonts w:eastAsia="Calibri" w:cs="Times New Roman"/>
          <w:sz w:val="28"/>
          <w:szCs w:val="28"/>
          <w:u w:val="single"/>
        </w:rPr>
      </w:pPr>
      <w:bookmarkStart w:id="3" w:name="_Toc90292005"/>
      <w:bookmarkStart w:id="4" w:name="_Toc93319070"/>
      <w:r w:rsidRPr="00184204">
        <w:rPr>
          <w:rFonts w:eastAsia="Calibri" w:cs="Times New Roman"/>
          <w:sz w:val="28"/>
          <w:szCs w:val="28"/>
          <w:u w:val="single"/>
        </w:rPr>
        <w:t>Cardiac sections</w:t>
      </w:r>
      <w:bookmarkEnd w:id="3"/>
      <w:bookmarkEnd w:id="4"/>
    </w:p>
    <w:p w14:paraId="229B8FBF" w14:textId="37773437" w:rsidR="00A93AF0" w:rsidRDefault="00BC5047" w:rsidP="00641494">
      <w:pPr>
        <w:rPr>
          <w:rFonts w:cstheme="minorHAnsi"/>
          <w:sz w:val="28"/>
          <w:szCs w:val="28"/>
        </w:rPr>
      </w:pPr>
      <w:r w:rsidRPr="00184204">
        <w:rPr>
          <w:rFonts w:cstheme="minorHAnsi"/>
          <w:sz w:val="28"/>
          <w:szCs w:val="28"/>
        </w:rPr>
        <w:t xml:space="preserve">Blocks are taken for histology routinely from the midventricular slice to </w:t>
      </w:r>
      <w:r w:rsidR="00AB1758" w:rsidRPr="00184204">
        <w:rPr>
          <w:rFonts w:cstheme="minorHAnsi"/>
          <w:sz w:val="28"/>
          <w:szCs w:val="28"/>
        </w:rPr>
        <w:t>include anterior</w:t>
      </w:r>
      <w:r w:rsidRPr="00184204">
        <w:rPr>
          <w:rFonts w:cstheme="minorHAnsi"/>
          <w:sz w:val="28"/>
          <w:szCs w:val="28"/>
        </w:rPr>
        <w:t xml:space="preserve">, </w:t>
      </w:r>
      <w:r w:rsidR="00AB1758" w:rsidRPr="00184204">
        <w:rPr>
          <w:rFonts w:cstheme="minorHAnsi"/>
          <w:sz w:val="28"/>
          <w:szCs w:val="28"/>
        </w:rPr>
        <w:t>lateral (this</w:t>
      </w:r>
      <w:r w:rsidRPr="00184204">
        <w:rPr>
          <w:rFonts w:cstheme="minorHAnsi"/>
          <w:sz w:val="28"/>
          <w:szCs w:val="28"/>
        </w:rPr>
        <w:t xml:space="preserve"> will be a lateral cut to include right atrium above and right coronary artery as well as av junction and right ventricle) and posterior right ventricle as well as the right ventricular outflow tract, 10mm below the pulmonary valve. Blocks are taken from </w:t>
      </w:r>
      <w:r w:rsidRPr="00184204">
        <w:rPr>
          <w:rFonts w:eastAsia="Calibri" w:cs="Times New Roman"/>
          <w:sz w:val="28"/>
          <w:szCs w:val="28"/>
        </w:rPr>
        <w:t xml:space="preserve">the anterior, lateral (to include circumflex artery and mitral valve on lateral cut) and posterior LV as well as anterior and posterior IVS. Sections of coronary artery, atria and conduction </w:t>
      </w:r>
      <w:r w:rsidRPr="00184204">
        <w:rPr>
          <w:rFonts w:eastAsia="Calibri" w:cs="Times New Roman"/>
          <w:sz w:val="28"/>
          <w:szCs w:val="28"/>
        </w:rPr>
        <w:lastRenderedPageBreak/>
        <w:t>tissue are also sampled routinely.</w:t>
      </w:r>
      <w:r w:rsidR="00E47578">
        <w:rPr>
          <w:rFonts w:eastAsia="Calibri" w:cs="Times New Roman"/>
          <w:sz w:val="28"/>
          <w:szCs w:val="28"/>
        </w:rPr>
        <w:t xml:space="preserve"> </w:t>
      </w:r>
      <w:r w:rsidRPr="00184204">
        <w:rPr>
          <w:rFonts w:eastAsia="Calibri" w:cs="Times New Roman"/>
          <w:sz w:val="28"/>
          <w:szCs w:val="28"/>
        </w:rPr>
        <w:t xml:space="preserve">Normally, </w:t>
      </w:r>
      <w:r w:rsidR="00F14FEE" w:rsidRPr="00184204">
        <w:rPr>
          <w:rFonts w:eastAsia="Calibri" w:cs="Times New Roman"/>
          <w:sz w:val="28"/>
          <w:szCs w:val="28"/>
        </w:rPr>
        <w:t>ten</w:t>
      </w:r>
      <w:r w:rsidRPr="00184204">
        <w:rPr>
          <w:rFonts w:eastAsia="Calibri" w:cs="Times New Roman"/>
          <w:sz w:val="28"/>
          <w:szCs w:val="28"/>
        </w:rPr>
        <w:t xml:space="preserve"> sections are examined though more blocks will be taken if specific pathology is found. Significant stenosis or thrombosis of the coronary arteries is serially sectioned for histological analysis if observed. Following processing of the blocks, the slides are stained with haematoxylin and eosin. A picrosirius red is used to highlight fibrosis, if required. </w:t>
      </w:r>
      <w:r w:rsidR="009566E3" w:rsidRPr="00184204">
        <w:rPr>
          <w:rFonts w:cstheme="minorHAnsi"/>
          <w:sz w:val="28"/>
          <w:szCs w:val="28"/>
        </w:rPr>
        <w:t>This protocol with sampling is similar to one recommended by UK Royal College of Pathologists in which there is a likely cardiac cause of sudden death</w:t>
      </w:r>
      <w:r w:rsidR="006050CF" w:rsidRPr="00184204">
        <w:rPr>
          <w:rFonts w:cstheme="minorHAnsi"/>
          <w:sz w:val="28"/>
          <w:szCs w:val="28"/>
        </w:rPr>
        <w:t xml:space="preserve"> </w:t>
      </w:r>
      <w:r w:rsidR="009566E3" w:rsidRPr="00184204">
        <w:rPr>
          <w:rFonts w:cstheme="minorHAnsi"/>
          <w:sz w:val="28"/>
          <w:szCs w:val="28"/>
        </w:rPr>
        <w:fldChar w:fldCharType="begin" w:fldLock="1"/>
      </w:r>
      <w:r w:rsidR="00200B91">
        <w:rPr>
          <w:rFonts w:cstheme="minorHAnsi"/>
          <w:sz w:val="28"/>
          <w:szCs w:val="28"/>
        </w:rPr>
        <w:instrText>ADDIN CSL_CITATION {"citationItems":[{"id":"ITEM-1","itemData":{"author":[{"dropping-particle":"","family":"Sheppard","given":"Mary N","non-dropping-particle":"","parse-names":false,"suffix":""},{"dropping-particle":"","family":"Survana","given":"K","non-dropping-particle":"","parse-names":false,"suffix":""}],"container-title":"Royal college of Pathologists","id":"ITEM-1","issued":{"date-parts":[["2022"]]},"title":"Guidelines on autopsy practice: Sudden death with likely cardiac pathology","type":"article-journal"},"uris":["http://www.mendeley.com/documents/?uuid=3c68e774-e4bf-3ffd-bf4b-0585ef9bf7c5"]}],"mendeley":{"formattedCitation":"(13)","plainTextFormattedCitation":"(13)","previouslyFormattedCitation":"(13)"},"properties":{"noteIndex":0},"schema":"https://github.com/citation-style-language/schema/raw/master/csl-citation.json"}</w:instrText>
      </w:r>
      <w:r w:rsidR="009566E3" w:rsidRPr="00184204">
        <w:rPr>
          <w:rFonts w:cstheme="minorHAnsi"/>
          <w:sz w:val="28"/>
          <w:szCs w:val="28"/>
        </w:rPr>
        <w:fldChar w:fldCharType="separate"/>
      </w:r>
      <w:r w:rsidR="00E47578" w:rsidRPr="00E47578">
        <w:rPr>
          <w:rFonts w:cstheme="minorHAnsi"/>
          <w:noProof/>
          <w:sz w:val="28"/>
          <w:szCs w:val="28"/>
        </w:rPr>
        <w:t>(13)</w:t>
      </w:r>
      <w:r w:rsidR="009566E3" w:rsidRPr="00184204">
        <w:rPr>
          <w:rFonts w:cstheme="minorHAnsi"/>
          <w:sz w:val="28"/>
          <w:szCs w:val="28"/>
        </w:rPr>
        <w:fldChar w:fldCharType="end"/>
      </w:r>
      <w:r w:rsidR="00E1601D" w:rsidRPr="00184204">
        <w:rPr>
          <w:rFonts w:cstheme="minorHAnsi"/>
          <w:sz w:val="28"/>
          <w:szCs w:val="28"/>
        </w:rPr>
        <w:t xml:space="preserve">. </w:t>
      </w:r>
      <w:r w:rsidR="00184204">
        <w:rPr>
          <w:rFonts w:cstheme="minorHAnsi"/>
          <w:sz w:val="28"/>
          <w:szCs w:val="28"/>
        </w:rPr>
        <w:t xml:space="preserve">Table 1 shows </w:t>
      </w:r>
      <w:r w:rsidR="00E1601D" w:rsidRPr="00184204">
        <w:rPr>
          <w:rFonts w:cstheme="minorHAnsi"/>
          <w:sz w:val="28"/>
          <w:szCs w:val="28"/>
        </w:rPr>
        <w:t xml:space="preserve">our diagnostic criteria for cardiac causes of </w:t>
      </w:r>
      <w:r w:rsidR="00AB1758" w:rsidRPr="00184204">
        <w:rPr>
          <w:rFonts w:cstheme="minorHAnsi"/>
          <w:sz w:val="28"/>
          <w:szCs w:val="28"/>
        </w:rPr>
        <w:t>death</w:t>
      </w:r>
      <w:r w:rsidR="00791153">
        <w:rPr>
          <w:rFonts w:cstheme="minorHAnsi"/>
          <w:sz w:val="28"/>
          <w:szCs w:val="28"/>
        </w:rPr>
        <w:t xml:space="preserve"> and the associated figure shows examples of the histology</w:t>
      </w:r>
      <w:r w:rsidR="00F14FEE" w:rsidRPr="00184204">
        <w:rPr>
          <w:rFonts w:cstheme="minorHAnsi"/>
          <w:sz w:val="28"/>
          <w:szCs w:val="28"/>
        </w:rPr>
        <w:t xml:space="preserve">. </w:t>
      </w:r>
      <w:bookmarkStart w:id="5" w:name="_Toc90292006"/>
      <w:bookmarkStart w:id="6" w:name="_Toc93319071"/>
    </w:p>
    <w:p w14:paraId="4400FE38" w14:textId="679238B8" w:rsidR="00B35B9E" w:rsidRPr="00B35B9E" w:rsidRDefault="00B35B9E" w:rsidP="00641494">
      <w:pPr>
        <w:rPr>
          <w:rFonts w:cstheme="minorHAnsi"/>
          <w:sz w:val="28"/>
          <w:szCs w:val="28"/>
          <w:shd w:val="clear" w:color="auto" w:fill="FFFFFF"/>
        </w:rPr>
      </w:pPr>
      <w:r w:rsidRPr="00641494">
        <w:rPr>
          <w:rFonts w:cstheme="minorHAnsi"/>
          <w:sz w:val="28"/>
          <w:szCs w:val="28"/>
          <w:shd w:val="clear" w:color="auto" w:fill="FFFFFF"/>
        </w:rPr>
        <w:t xml:space="preserve">The study </w:t>
      </w:r>
      <w:r>
        <w:rPr>
          <w:rFonts w:cstheme="minorHAnsi"/>
          <w:sz w:val="28"/>
          <w:szCs w:val="28"/>
          <w:shd w:val="clear" w:color="auto" w:fill="FFFFFF"/>
        </w:rPr>
        <w:t>has been</w:t>
      </w:r>
      <w:r w:rsidRPr="00641494">
        <w:rPr>
          <w:rFonts w:cstheme="minorHAnsi"/>
          <w:sz w:val="28"/>
          <w:szCs w:val="28"/>
          <w:shd w:val="clear" w:color="auto" w:fill="FFFFFF"/>
        </w:rPr>
        <w:t xml:space="preserve"> approved by the London-Stanmore Research Ethics Committee</w:t>
      </w:r>
      <w:r>
        <w:rPr>
          <w:rFonts w:cstheme="minorHAnsi"/>
          <w:sz w:val="28"/>
          <w:szCs w:val="28"/>
          <w:shd w:val="clear" w:color="auto" w:fill="FFFFFF"/>
        </w:rPr>
        <w:t xml:space="preserve"> </w:t>
      </w:r>
      <w:r w:rsidRPr="00641494">
        <w:rPr>
          <w:rFonts w:cstheme="minorHAnsi"/>
          <w:sz w:val="28"/>
          <w:szCs w:val="28"/>
          <w:shd w:val="clear" w:color="auto" w:fill="FFFFFF"/>
        </w:rPr>
        <w:t>(10/H0724/38).</w:t>
      </w:r>
    </w:p>
    <w:p w14:paraId="2B201237" w14:textId="77777777" w:rsidR="00B35B9E" w:rsidRPr="00641494" w:rsidRDefault="00B35B9E" w:rsidP="00641494">
      <w:pPr>
        <w:rPr>
          <w:rFonts w:cstheme="minorHAnsi"/>
          <w:sz w:val="28"/>
          <w:szCs w:val="28"/>
        </w:rPr>
      </w:pPr>
    </w:p>
    <w:bookmarkEnd w:id="5"/>
    <w:bookmarkEnd w:id="6"/>
    <w:p w14:paraId="2A3EE6C9" w14:textId="77777777" w:rsidR="00CA3AC0" w:rsidRPr="00184204" w:rsidRDefault="009566E3" w:rsidP="009E4974">
      <w:pPr>
        <w:rPr>
          <w:rFonts w:cstheme="minorHAnsi"/>
          <w:sz w:val="28"/>
          <w:szCs w:val="28"/>
          <w:u w:val="single"/>
          <w:shd w:val="clear" w:color="auto" w:fill="FFFFFF"/>
        </w:rPr>
      </w:pPr>
      <w:r w:rsidRPr="00184204">
        <w:rPr>
          <w:rFonts w:cstheme="minorHAnsi"/>
          <w:sz w:val="28"/>
          <w:szCs w:val="28"/>
          <w:u w:val="single"/>
          <w:shd w:val="clear" w:color="auto" w:fill="FFFFFF"/>
        </w:rPr>
        <w:t xml:space="preserve">Results </w:t>
      </w:r>
    </w:p>
    <w:p w14:paraId="4A287D1E" w14:textId="0BDEF1FA" w:rsidR="00CC45D4" w:rsidRPr="00184204" w:rsidRDefault="005856E6" w:rsidP="00CC45D4">
      <w:pPr>
        <w:rPr>
          <w:rFonts w:eastAsia="Calibri" w:cs="Arial"/>
          <w:szCs w:val="24"/>
        </w:rPr>
      </w:pPr>
      <w:r w:rsidRPr="00184204">
        <w:rPr>
          <w:rFonts w:eastAsia="Calibri" w:cs="Times New Roman"/>
          <w:sz w:val="28"/>
          <w:szCs w:val="28"/>
        </w:rPr>
        <w:t xml:space="preserve">The </w:t>
      </w:r>
      <w:r w:rsidR="005909B7" w:rsidRPr="00184204">
        <w:rPr>
          <w:rFonts w:eastAsia="Calibri" w:cs="Times New Roman"/>
          <w:sz w:val="28"/>
          <w:szCs w:val="28"/>
        </w:rPr>
        <w:t xml:space="preserve">CRY Pathology Unit </w:t>
      </w:r>
      <w:r w:rsidRPr="00184204">
        <w:rPr>
          <w:rFonts w:eastAsia="Calibri" w:cs="Times New Roman"/>
          <w:sz w:val="28"/>
          <w:szCs w:val="28"/>
        </w:rPr>
        <w:t>ha</w:t>
      </w:r>
      <w:r w:rsidR="005909B7" w:rsidRPr="00184204">
        <w:rPr>
          <w:rFonts w:eastAsia="Calibri" w:cs="Times New Roman"/>
          <w:sz w:val="28"/>
          <w:szCs w:val="28"/>
        </w:rPr>
        <w:t>s examined 7</w:t>
      </w:r>
      <w:r w:rsidR="00850A01" w:rsidRPr="00184204">
        <w:rPr>
          <w:rFonts w:eastAsia="Calibri" w:cs="Times New Roman"/>
          <w:sz w:val="28"/>
          <w:szCs w:val="28"/>
        </w:rPr>
        <w:t>456</w:t>
      </w:r>
      <w:r w:rsidR="00975500" w:rsidRPr="00184204">
        <w:rPr>
          <w:rFonts w:eastAsia="Calibri" w:cs="Times New Roman"/>
          <w:sz w:val="28"/>
          <w:szCs w:val="28"/>
        </w:rPr>
        <w:t xml:space="preserve"> </w:t>
      </w:r>
      <w:r w:rsidRPr="00184204">
        <w:rPr>
          <w:rFonts w:eastAsia="Calibri" w:cs="Times New Roman"/>
          <w:sz w:val="28"/>
          <w:szCs w:val="28"/>
        </w:rPr>
        <w:t>hearts between 1994 and 202</w:t>
      </w:r>
      <w:r w:rsidR="001F72C2" w:rsidRPr="00184204">
        <w:rPr>
          <w:rFonts w:eastAsia="Calibri" w:cs="Times New Roman"/>
          <w:sz w:val="28"/>
          <w:szCs w:val="28"/>
        </w:rPr>
        <w:t>1</w:t>
      </w:r>
      <w:r w:rsidRPr="00184204">
        <w:rPr>
          <w:rFonts w:eastAsia="Calibri" w:cs="Times New Roman"/>
          <w:sz w:val="28"/>
          <w:szCs w:val="28"/>
        </w:rPr>
        <w:t>. Of these, 2</w:t>
      </w:r>
      <w:r w:rsidR="001F72C2" w:rsidRPr="00184204">
        <w:rPr>
          <w:rFonts w:eastAsia="Calibri" w:cs="Times New Roman"/>
          <w:sz w:val="28"/>
          <w:szCs w:val="28"/>
        </w:rPr>
        <w:t>42</w:t>
      </w:r>
      <w:r w:rsidRPr="00184204">
        <w:rPr>
          <w:rFonts w:eastAsia="Calibri" w:cs="Times New Roman"/>
          <w:sz w:val="28"/>
          <w:szCs w:val="28"/>
        </w:rPr>
        <w:t xml:space="preserve"> cases are excluded as they had a non-cardiac cause of death</w:t>
      </w:r>
      <w:r w:rsidR="00AB1758" w:rsidRPr="00184204">
        <w:rPr>
          <w:rFonts w:eastAsia="Calibri" w:cs="Times New Roman"/>
          <w:sz w:val="28"/>
          <w:szCs w:val="28"/>
        </w:rPr>
        <w:t>.</w:t>
      </w:r>
      <w:r w:rsidRPr="00184204">
        <w:rPr>
          <w:rFonts w:eastAsia="Calibri" w:cs="Times New Roman"/>
          <w:sz w:val="28"/>
          <w:szCs w:val="28"/>
        </w:rPr>
        <w:t xml:space="preserve"> We therefore have </w:t>
      </w:r>
      <w:r w:rsidR="001F72C2" w:rsidRPr="00184204">
        <w:rPr>
          <w:rFonts w:eastAsia="Calibri" w:cs="Times New Roman"/>
          <w:sz w:val="28"/>
          <w:szCs w:val="28"/>
        </w:rPr>
        <w:t>7214</w:t>
      </w:r>
      <w:r w:rsidR="00CC45D4" w:rsidRPr="00184204">
        <w:rPr>
          <w:rFonts w:eastAsia="Calibri" w:cs="Times New Roman"/>
          <w:sz w:val="28"/>
          <w:szCs w:val="28"/>
        </w:rPr>
        <w:t xml:space="preserve"> </w:t>
      </w:r>
      <w:r w:rsidRPr="00184204">
        <w:rPr>
          <w:rFonts w:eastAsia="Calibri" w:cs="Times New Roman"/>
          <w:sz w:val="28"/>
          <w:szCs w:val="28"/>
        </w:rPr>
        <w:t>cases with cardiac causes of sudden death</w:t>
      </w:r>
      <w:r w:rsidR="00AB1758" w:rsidRPr="00184204">
        <w:rPr>
          <w:rFonts w:eastAsia="Calibri" w:cs="Times New Roman"/>
          <w:sz w:val="28"/>
          <w:szCs w:val="28"/>
        </w:rPr>
        <w:t>.</w:t>
      </w:r>
      <w:r w:rsidRPr="00184204">
        <w:rPr>
          <w:rFonts w:eastAsia="Calibri" w:cs="Times New Roman"/>
          <w:sz w:val="28"/>
          <w:szCs w:val="28"/>
        </w:rPr>
        <w:t xml:space="preserve"> Figure </w:t>
      </w:r>
      <w:r w:rsidR="00A0263B">
        <w:rPr>
          <w:rFonts w:eastAsia="Calibri" w:cs="Times New Roman"/>
          <w:sz w:val="28"/>
          <w:szCs w:val="28"/>
        </w:rPr>
        <w:t>1</w:t>
      </w:r>
      <w:r w:rsidR="00AB1758" w:rsidRPr="00184204">
        <w:rPr>
          <w:rFonts w:eastAsia="Calibri" w:cs="Times New Roman"/>
          <w:sz w:val="28"/>
          <w:szCs w:val="28"/>
        </w:rPr>
        <w:t xml:space="preserve"> </w:t>
      </w:r>
      <w:r w:rsidR="00AB1758" w:rsidRPr="00184204">
        <w:rPr>
          <w:rFonts w:cstheme="minorHAnsi"/>
          <w:sz w:val="28"/>
          <w:szCs w:val="28"/>
          <w:shd w:val="clear" w:color="auto" w:fill="FFFFFF"/>
        </w:rPr>
        <w:t>shows</w:t>
      </w:r>
      <w:r w:rsidRPr="00184204">
        <w:rPr>
          <w:rFonts w:cstheme="minorHAnsi"/>
          <w:sz w:val="28"/>
          <w:szCs w:val="28"/>
          <w:shd w:val="clear" w:color="auto" w:fill="FFFFFF"/>
        </w:rPr>
        <w:t xml:space="preserve"> the age referral pattern </w:t>
      </w:r>
      <w:r w:rsidR="00850A01" w:rsidRPr="00184204">
        <w:rPr>
          <w:rFonts w:cstheme="minorHAnsi"/>
          <w:sz w:val="28"/>
          <w:szCs w:val="28"/>
          <w:shd w:val="clear" w:color="auto" w:fill="FFFFFF"/>
        </w:rPr>
        <w:t xml:space="preserve">with </w:t>
      </w:r>
      <w:r w:rsidR="00AB1758" w:rsidRPr="00184204">
        <w:rPr>
          <w:rFonts w:cstheme="minorHAnsi"/>
          <w:sz w:val="28"/>
          <w:szCs w:val="28"/>
          <w:shd w:val="clear" w:color="auto" w:fill="FFFFFF"/>
        </w:rPr>
        <w:t>the wide</w:t>
      </w:r>
      <w:r w:rsidRPr="00184204">
        <w:rPr>
          <w:rFonts w:cstheme="minorHAnsi"/>
          <w:sz w:val="28"/>
          <w:szCs w:val="28"/>
          <w:shd w:val="clear" w:color="auto" w:fill="FFFFFF"/>
        </w:rPr>
        <w:t xml:space="preserve"> age </w:t>
      </w:r>
      <w:r w:rsidR="00CC45D4" w:rsidRPr="00184204">
        <w:rPr>
          <w:rFonts w:cstheme="minorHAnsi"/>
          <w:sz w:val="28"/>
          <w:szCs w:val="28"/>
          <w:shd w:val="clear" w:color="auto" w:fill="FFFFFF"/>
        </w:rPr>
        <w:t xml:space="preserve">distribution </w:t>
      </w:r>
      <w:r w:rsidR="00F14FEE" w:rsidRPr="00184204">
        <w:rPr>
          <w:rFonts w:cstheme="minorHAnsi"/>
          <w:sz w:val="28"/>
          <w:szCs w:val="28"/>
          <w:shd w:val="clear" w:color="auto" w:fill="FFFFFF"/>
        </w:rPr>
        <w:t>with peak</w:t>
      </w:r>
      <w:r w:rsidRPr="00184204">
        <w:rPr>
          <w:rFonts w:cstheme="minorHAnsi"/>
          <w:sz w:val="28"/>
          <w:szCs w:val="28"/>
          <w:shd w:val="clear" w:color="auto" w:fill="FFFFFF"/>
        </w:rPr>
        <w:t xml:space="preserve"> in </w:t>
      </w:r>
      <w:r w:rsidR="00C84460" w:rsidRPr="00184204">
        <w:rPr>
          <w:rFonts w:cstheme="minorHAnsi"/>
          <w:sz w:val="28"/>
          <w:szCs w:val="28"/>
          <w:shd w:val="clear" w:color="auto" w:fill="FFFFFF"/>
        </w:rPr>
        <w:t>20-</w:t>
      </w:r>
      <w:r w:rsidRPr="00184204">
        <w:rPr>
          <w:rFonts w:cstheme="minorHAnsi"/>
          <w:sz w:val="28"/>
          <w:szCs w:val="28"/>
          <w:shd w:val="clear" w:color="auto" w:fill="FFFFFF"/>
        </w:rPr>
        <w:t>40 age group</w:t>
      </w:r>
      <w:r w:rsidR="00C84460" w:rsidRPr="00184204">
        <w:rPr>
          <w:rFonts w:cstheme="minorHAnsi"/>
          <w:sz w:val="28"/>
          <w:szCs w:val="28"/>
          <w:shd w:val="clear" w:color="auto" w:fill="FFFFFF"/>
        </w:rPr>
        <w:t>s but note all age groups are represented</w:t>
      </w:r>
      <w:r w:rsidRPr="00184204">
        <w:rPr>
          <w:rFonts w:cstheme="minorHAnsi"/>
          <w:sz w:val="28"/>
          <w:szCs w:val="28"/>
          <w:shd w:val="clear" w:color="auto" w:fill="FFFFFF"/>
        </w:rPr>
        <w:t xml:space="preserve">. In all age groups </w:t>
      </w:r>
      <w:r w:rsidR="00850A01" w:rsidRPr="00184204">
        <w:rPr>
          <w:rFonts w:cstheme="minorHAnsi"/>
          <w:sz w:val="28"/>
          <w:szCs w:val="28"/>
          <w:shd w:val="clear" w:color="auto" w:fill="FFFFFF"/>
        </w:rPr>
        <w:t xml:space="preserve">the male predominance is </w:t>
      </w:r>
      <w:r w:rsidR="00F14FEE" w:rsidRPr="00184204">
        <w:rPr>
          <w:rFonts w:cstheme="minorHAnsi"/>
          <w:sz w:val="28"/>
          <w:szCs w:val="28"/>
          <w:shd w:val="clear" w:color="auto" w:fill="FFFFFF"/>
        </w:rPr>
        <w:t>striking (</w:t>
      </w:r>
      <w:r w:rsidRPr="00184204">
        <w:rPr>
          <w:rFonts w:cstheme="minorHAnsi"/>
          <w:sz w:val="28"/>
          <w:szCs w:val="28"/>
          <w:shd w:val="clear" w:color="auto" w:fill="FFFFFF"/>
        </w:rPr>
        <w:t xml:space="preserve">Figure </w:t>
      </w:r>
      <w:r w:rsidR="00A0263B">
        <w:rPr>
          <w:rFonts w:cstheme="minorHAnsi"/>
          <w:sz w:val="28"/>
          <w:szCs w:val="28"/>
          <w:shd w:val="clear" w:color="auto" w:fill="FFFFFF"/>
        </w:rPr>
        <w:t>1</w:t>
      </w:r>
      <w:r w:rsidR="00AB1758" w:rsidRPr="00184204">
        <w:rPr>
          <w:rFonts w:cstheme="minorHAnsi"/>
          <w:sz w:val="28"/>
          <w:szCs w:val="28"/>
          <w:shd w:val="clear" w:color="auto" w:fill="FFFFFF"/>
        </w:rPr>
        <w:t>).</w:t>
      </w:r>
    </w:p>
    <w:p w14:paraId="0E54C869" w14:textId="0D126F13" w:rsidR="005856E6" w:rsidRPr="00184204" w:rsidRDefault="005856E6" w:rsidP="005856E6">
      <w:pPr>
        <w:rPr>
          <w:rFonts w:eastAsia="Calibri" w:cs="Times New Roman"/>
          <w:sz w:val="28"/>
          <w:szCs w:val="28"/>
        </w:rPr>
      </w:pPr>
      <w:r w:rsidRPr="00184204">
        <w:rPr>
          <w:rFonts w:eastAsia="Calibri" w:cs="Times New Roman"/>
          <w:sz w:val="28"/>
          <w:szCs w:val="28"/>
        </w:rPr>
        <w:t xml:space="preserve">Sudden arrhythmic death syndrome </w:t>
      </w:r>
      <w:r w:rsidR="006850B7" w:rsidRPr="00184204">
        <w:rPr>
          <w:rFonts w:eastAsia="Calibri" w:cs="Times New Roman"/>
          <w:sz w:val="28"/>
          <w:szCs w:val="28"/>
        </w:rPr>
        <w:t xml:space="preserve">in which the heart is morphologically normal </w:t>
      </w:r>
      <w:r w:rsidRPr="00184204">
        <w:rPr>
          <w:rFonts w:eastAsia="Calibri" w:cs="Times New Roman"/>
          <w:sz w:val="28"/>
          <w:szCs w:val="28"/>
        </w:rPr>
        <w:t>is the most common cause of death (3</w:t>
      </w:r>
      <w:r w:rsidR="006850B7" w:rsidRPr="00184204">
        <w:rPr>
          <w:rFonts w:eastAsia="Calibri" w:cs="Times New Roman"/>
          <w:sz w:val="28"/>
          <w:szCs w:val="28"/>
        </w:rPr>
        <w:t>821</w:t>
      </w:r>
      <w:r w:rsidRPr="00184204">
        <w:rPr>
          <w:rFonts w:eastAsia="Calibri" w:cs="Times New Roman"/>
          <w:sz w:val="28"/>
          <w:szCs w:val="28"/>
        </w:rPr>
        <w:t>, 53%) followed by the cardiomyopathies (1</w:t>
      </w:r>
      <w:r w:rsidR="006850B7" w:rsidRPr="00184204">
        <w:rPr>
          <w:rFonts w:eastAsia="Calibri" w:cs="Times New Roman"/>
          <w:sz w:val="28"/>
          <w:szCs w:val="28"/>
        </w:rPr>
        <w:t>558</w:t>
      </w:r>
      <w:r w:rsidRPr="00184204">
        <w:rPr>
          <w:rFonts w:eastAsia="Calibri" w:cs="Times New Roman"/>
          <w:sz w:val="28"/>
          <w:szCs w:val="28"/>
        </w:rPr>
        <w:t>, 22%</w:t>
      </w:r>
      <w:r w:rsidR="00AB1758" w:rsidRPr="00184204">
        <w:rPr>
          <w:rFonts w:eastAsia="Calibri" w:cs="Times New Roman"/>
          <w:sz w:val="28"/>
          <w:szCs w:val="28"/>
        </w:rPr>
        <w:t>), then</w:t>
      </w:r>
      <w:r w:rsidR="0059635A" w:rsidRPr="00184204">
        <w:rPr>
          <w:rFonts w:eastAsia="Calibri" w:cs="Times New Roman"/>
          <w:sz w:val="28"/>
          <w:szCs w:val="28"/>
        </w:rPr>
        <w:t xml:space="preserve"> </w:t>
      </w:r>
      <w:r w:rsidRPr="00184204">
        <w:rPr>
          <w:rFonts w:eastAsia="Calibri" w:cs="Times New Roman"/>
          <w:sz w:val="28"/>
          <w:szCs w:val="28"/>
        </w:rPr>
        <w:t>ischaemic heart disease (6</w:t>
      </w:r>
      <w:r w:rsidR="006850B7" w:rsidRPr="00184204">
        <w:rPr>
          <w:rFonts w:eastAsia="Calibri" w:cs="Times New Roman"/>
          <w:sz w:val="28"/>
          <w:szCs w:val="28"/>
        </w:rPr>
        <w:t>70</w:t>
      </w:r>
      <w:r w:rsidRPr="00184204">
        <w:rPr>
          <w:rFonts w:eastAsia="Calibri" w:cs="Times New Roman"/>
          <w:sz w:val="28"/>
          <w:szCs w:val="28"/>
        </w:rPr>
        <w:t>, 9%). Valve disease</w:t>
      </w:r>
      <w:r w:rsidR="00BA4DB6" w:rsidRPr="00184204">
        <w:rPr>
          <w:rFonts w:eastAsia="Calibri" w:cs="Times New Roman"/>
          <w:sz w:val="28"/>
          <w:szCs w:val="28"/>
        </w:rPr>
        <w:t xml:space="preserve"> which mainly are aortic stenosis and mitral valve </w:t>
      </w:r>
      <w:r w:rsidR="00AB1758" w:rsidRPr="00184204">
        <w:rPr>
          <w:rFonts w:eastAsia="Calibri" w:cs="Times New Roman"/>
          <w:sz w:val="28"/>
          <w:szCs w:val="28"/>
        </w:rPr>
        <w:t>prolapse (</w:t>
      </w:r>
      <w:r w:rsidRPr="00184204">
        <w:rPr>
          <w:rFonts w:eastAsia="Calibri" w:cs="Times New Roman"/>
          <w:sz w:val="28"/>
          <w:szCs w:val="28"/>
        </w:rPr>
        <w:t>2</w:t>
      </w:r>
      <w:r w:rsidR="006850B7" w:rsidRPr="00184204">
        <w:rPr>
          <w:rFonts w:eastAsia="Calibri" w:cs="Times New Roman"/>
          <w:sz w:val="28"/>
          <w:szCs w:val="28"/>
        </w:rPr>
        <w:t>2</w:t>
      </w:r>
      <w:r w:rsidRPr="00184204">
        <w:rPr>
          <w:rFonts w:eastAsia="Calibri" w:cs="Times New Roman"/>
          <w:sz w:val="28"/>
          <w:szCs w:val="28"/>
        </w:rPr>
        <w:t>5, 3%), congenital heart disease (21</w:t>
      </w:r>
      <w:r w:rsidR="006850B7" w:rsidRPr="00184204">
        <w:rPr>
          <w:rFonts w:eastAsia="Calibri" w:cs="Times New Roman"/>
          <w:sz w:val="28"/>
          <w:szCs w:val="28"/>
        </w:rPr>
        <w:t>3</w:t>
      </w:r>
      <w:r w:rsidRPr="00184204">
        <w:rPr>
          <w:rFonts w:eastAsia="Calibri" w:cs="Times New Roman"/>
          <w:sz w:val="28"/>
          <w:szCs w:val="28"/>
        </w:rPr>
        <w:t>, 3%) and myocarditis</w:t>
      </w:r>
      <w:r w:rsidR="001E6165" w:rsidRPr="00184204">
        <w:rPr>
          <w:rFonts w:eastAsia="Calibri" w:cs="Times New Roman"/>
          <w:sz w:val="28"/>
          <w:szCs w:val="28"/>
        </w:rPr>
        <w:t>/</w:t>
      </w:r>
      <w:r w:rsidRPr="00184204">
        <w:rPr>
          <w:rFonts w:eastAsia="Calibri" w:cs="Times New Roman"/>
          <w:sz w:val="28"/>
          <w:szCs w:val="28"/>
        </w:rPr>
        <w:t>sarcoidosis (</w:t>
      </w:r>
      <w:r w:rsidR="006850B7" w:rsidRPr="00184204">
        <w:rPr>
          <w:rFonts w:eastAsia="Calibri" w:cs="Times New Roman"/>
          <w:sz w:val="28"/>
          <w:szCs w:val="28"/>
        </w:rPr>
        <w:t>206</w:t>
      </w:r>
      <w:r w:rsidRPr="00184204">
        <w:rPr>
          <w:rFonts w:eastAsia="Calibri" w:cs="Times New Roman"/>
          <w:sz w:val="28"/>
          <w:szCs w:val="28"/>
        </w:rPr>
        <w:t>, 3%) are the next most common and made up similar proportions. Hypertensive heart disease (1</w:t>
      </w:r>
      <w:r w:rsidR="006850B7" w:rsidRPr="00184204">
        <w:rPr>
          <w:rFonts w:eastAsia="Calibri" w:cs="Times New Roman"/>
          <w:sz w:val="28"/>
          <w:szCs w:val="28"/>
        </w:rPr>
        <w:t>85</w:t>
      </w:r>
      <w:r w:rsidRPr="00184204">
        <w:rPr>
          <w:rFonts w:eastAsia="Calibri" w:cs="Times New Roman"/>
          <w:sz w:val="28"/>
          <w:szCs w:val="28"/>
        </w:rPr>
        <w:t xml:space="preserve">, </w:t>
      </w:r>
      <w:r w:rsidR="006850B7" w:rsidRPr="00184204">
        <w:rPr>
          <w:rFonts w:eastAsia="Calibri" w:cs="Times New Roman"/>
          <w:sz w:val="28"/>
          <w:szCs w:val="28"/>
        </w:rPr>
        <w:t>3</w:t>
      </w:r>
      <w:r w:rsidRPr="00184204">
        <w:rPr>
          <w:rFonts w:eastAsia="Calibri" w:cs="Times New Roman"/>
          <w:sz w:val="28"/>
          <w:szCs w:val="28"/>
        </w:rPr>
        <w:t>%), aortic disease</w:t>
      </w:r>
      <w:r w:rsidR="00BA4DB6" w:rsidRPr="00184204">
        <w:rPr>
          <w:rFonts w:eastAsia="Calibri" w:cs="Times New Roman"/>
          <w:sz w:val="28"/>
          <w:szCs w:val="28"/>
        </w:rPr>
        <w:t xml:space="preserve"> mainly acute thoracic dissection </w:t>
      </w:r>
      <w:r w:rsidRPr="00184204">
        <w:rPr>
          <w:rFonts w:eastAsia="Calibri" w:cs="Times New Roman"/>
          <w:sz w:val="28"/>
          <w:szCs w:val="28"/>
        </w:rPr>
        <w:t>(12</w:t>
      </w:r>
      <w:r w:rsidR="006850B7" w:rsidRPr="00184204">
        <w:rPr>
          <w:rFonts w:eastAsia="Calibri" w:cs="Times New Roman"/>
          <w:sz w:val="28"/>
          <w:szCs w:val="28"/>
        </w:rPr>
        <w:t>9</w:t>
      </w:r>
      <w:r w:rsidRPr="00184204">
        <w:rPr>
          <w:rFonts w:eastAsia="Calibri" w:cs="Times New Roman"/>
          <w:sz w:val="28"/>
          <w:szCs w:val="28"/>
        </w:rPr>
        <w:t xml:space="preserve">, 2%) vascular disease </w:t>
      </w:r>
      <w:r w:rsidR="000C1252" w:rsidRPr="00184204">
        <w:rPr>
          <w:rFonts w:eastAsia="Calibri" w:cs="Times New Roman"/>
          <w:sz w:val="28"/>
          <w:szCs w:val="28"/>
        </w:rPr>
        <w:t xml:space="preserve">including </w:t>
      </w:r>
      <w:r w:rsidR="0064324B" w:rsidRPr="00184204">
        <w:rPr>
          <w:rFonts w:eastAsia="Calibri" w:cs="Times New Roman"/>
          <w:sz w:val="28"/>
          <w:szCs w:val="28"/>
        </w:rPr>
        <w:t xml:space="preserve">ruptured peripheral aneurysms and vasculitis </w:t>
      </w:r>
      <w:r w:rsidRPr="00184204">
        <w:rPr>
          <w:rFonts w:eastAsia="Calibri" w:cs="Times New Roman"/>
          <w:sz w:val="28"/>
          <w:szCs w:val="28"/>
        </w:rPr>
        <w:t>(9</w:t>
      </w:r>
      <w:r w:rsidR="006850B7" w:rsidRPr="00184204">
        <w:rPr>
          <w:rFonts w:eastAsia="Calibri" w:cs="Times New Roman"/>
          <w:sz w:val="28"/>
          <w:szCs w:val="28"/>
        </w:rPr>
        <w:t>7</w:t>
      </w:r>
      <w:r w:rsidRPr="00184204">
        <w:rPr>
          <w:rFonts w:eastAsia="Calibri" w:cs="Times New Roman"/>
          <w:sz w:val="28"/>
          <w:szCs w:val="28"/>
        </w:rPr>
        <w:t>, 1%) made up smaller proportions of the cohort. Other cardiac disease (</w:t>
      </w:r>
      <w:r w:rsidR="006850B7" w:rsidRPr="00184204">
        <w:rPr>
          <w:rFonts w:eastAsia="Calibri" w:cs="Times New Roman"/>
          <w:sz w:val="28"/>
          <w:szCs w:val="28"/>
        </w:rPr>
        <w:t>70</w:t>
      </w:r>
      <w:r w:rsidRPr="00184204">
        <w:rPr>
          <w:rFonts w:eastAsia="Calibri" w:cs="Times New Roman"/>
          <w:sz w:val="28"/>
          <w:szCs w:val="28"/>
        </w:rPr>
        <w:t xml:space="preserve">, 1%) include tumours, </w:t>
      </w:r>
      <w:r w:rsidR="00F14FEE" w:rsidRPr="00184204">
        <w:rPr>
          <w:rFonts w:eastAsia="Calibri" w:cs="Times New Roman"/>
          <w:sz w:val="28"/>
          <w:szCs w:val="28"/>
        </w:rPr>
        <w:t>transplant,</w:t>
      </w:r>
      <w:r w:rsidRPr="00184204">
        <w:rPr>
          <w:rFonts w:eastAsia="Calibri" w:cs="Times New Roman"/>
          <w:sz w:val="28"/>
          <w:szCs w:val="28"/>
        </w:rPr>
        <w:t xml:space="preserve"> and amyloidosis. Conduction disease (40, 1%) is reserved for cases of Wolff-Parkinson-White or total heart block diagnosed clinically where </w:t>
      </w:r>
      <w:r w:rsidR="0058569F" w:rsidRPr="00184204">
        <w:rPr>
          <w:rFonts w:eastAsia="Calibri" w:cs="Times New Roman"/>
          <w:sz w:val="28"/>
          <w:szCs w:val="28"/>
        </w:rPr>
        <w:t xml:space="preserve">often </w:t>
      </w:r>
      <w:r w:rsidRPr="00184204">
        <w:rPr>
          <w:rFonts w:eastAsia="Calibri" w:cs="Times New Roman"/>
          <w:sz w:val="28"/>
          <w:szCs w:val="28"/>
        </w:rPr>
        <w:t xml:space="preserve">no pathological abnormality </w:t>
      </w:r>
      <w:r w:rsidR="0031409D" w:rsidRPr="00184204">
        <w:rPr>
          <w:rFonts w:eastAsia="Calibri" w:cs="Times New Roman"/>
          <w:sz w:val="28"/>
          <w:szCs w:val="28"/>
        </w:rPr>
        <w:t xml:space="preserve">or focal fibrosis </w:t>
      </w:r>
      <w:r w:rsidRPr="00184204">
        <w:rPr>
          <w:rFonts w:eastAsia="Calibri" w:cs="Times New Roman"/>
          <w:sz w:val="28"/>
          <w:szCs w:val="28"/>
        </w:rPr>
        <w:t>is detected</w:t>
      </w:r>
      <w:r w:rsidR="00A6168B" w:rsidRPr="00184204">
        <w:rPr>
          <w:rFonts w:eastAsia="Calibri" w:cs="Times New Roman"/>
          <w:sz w:val="28"/>
          <w:szCs w:val="28"/>
        </w:rPr>
        <w:t xml:space="preserve"> in examination of the SA and AV nodal tissue</w:t>
      </w:r>
      <w:r w:rsidRPr="00184204">
        <w:rPr>
          <w:rFonts w:eastAsia="Calibri" w:cs="Times New Roman"/>
          <w:sz w:val="28"/>
          <w:szCs w:val="28"/>
        </w:rPr>
        <w:t xml:space="preserve">. The causes of SCD are shown in </w:t>
      </w:r>
      <w:r w:rsidR="006850B7" w:rsidRPr="00184204">
        <w:rPr>
          <w:rFonts w:eastAsia="Calibri" w:cs="Times New Roman"/>
          <w:sz w:val="28"/>
          <w:szCs w:val="28"/>
        </w:rPr>
        <w:t>F</w:t>
      </w:r>
      <w:r w:rsidRPr="00184204">
        <w:rPr>
          <w:rFonts w:eastAsia="Calibri" w:cs="Times New Roman"/>
          <w:sz w:val="28"/>
          <w:szCs w:val="28"/>
        </w:rPr>
        <w:t xml:space="preserve">igure </w:t>
      </w:r>
      <w:r w:rsidR="00A0263B">
        <w:rPr>
          <w:rFonts w:eastAsia="Calibri" w:cs="Times New Roman"/>
          <w:sz w:val="28"/>
          <w:szCs w:val="28"/>
        </w:rPr>
        <w:t>2</w:t>
      </w:r>
      <w:r w:rsidRPr="00184204">
        <w:rPr>
          <w:rFonts w:eastAsia="Calibri" w:cs="Times New Roman"/>
          <w:sz w:val="28"/>
          <w:szCs w:val="28"/>
        </w:rPr>
        <w:t>.</w:t>
      </w:r>
    </w:p>
    <w:p w14:paraId="659915D2" w14:textId="7042CEE8" w:rsidR="00113448" w:rsidRPr="00184204" w:rsidRDefault="00BC5047" w:rsidP="001E6165">
      <w:pPr>
        <w:rPr>
          <w:rFonts w:eastAsia="Calibri" w:cs="Arial"/>
          <w:sz w:val="28"/>
          <w:szCs w:val="28"/>
        </w:rPr>
      </w:pPr>
      <w:r w:rsidRPr="00184204">
        <w:rPr>
          <w:rFonts w:eastAsia="Calibri" w:cs="Arial"/>
          <w:sz w:val="28"/>
          <w:szCs w:val="28"/>
        </w:rPr>
        <w:lastRenderedPageBreak/>
        <w:t>SCD occurs almost twice as commonly in males compared to females (4398 vs 2285, 1.9:1</w:t>
      </w:r>
      <w:r w:rsidR="00AB1758" w:rsidRPr="00184204">
        <w:rPr>
          <w:rFonts w:eastAsia="Calibri" w:cs="Arial"/>
          <w:sz w:val="28"/>
          <w:szCs w:val="28"/>
        </w:rPr>
        <w:t>).</w:t>
      </w:r>
      <w:r w:rsidRPr="00184204">
        <w:rPr>
          <w:rFonts w:eastAsia="Calibri" w:cs="Arial"/>
          <w:sz w:val="28"/>
          <w:szCs w:val="28"/>
        </w:rPr>
        <w:t xml:space="preserve"> This persists in most conditions underlying SCD and is noted particularly in </w:t>
      </w:r>
      <w:r w:rsidR="001E6165" w:rsidRPr="00184204">
        <w:rPr>
          <w:rFonts w:eastAsia="Calibri" w:cs="Arial"/>
          <w:sz w:val="28"/>
          <w:szCs w:val="28"/>
        </w:rPr>
        <w:t>SAD</w:t>
      </w:r>
      <w:r w:rsidR="0064324B" w:rsidRPr="00184204">
        <w:rPr>
          <w:rFonts w:eastAsia="Calibri" w:cs="Arial"/>
          <w:sz w:val="28"/>
          <w:szCs w:val="28"/>
        </w:rPr>
        <w:t>S, c</w:t>
      </w:r>
      <w:r w:rsidR="001E6165" w:rsidRPr="00184204">
        <w:rPr>
          <w:rFonts w:eastAsia="Calibri" w:cs="Arial"/>
          <w:sz w:val="28"/>
          <w:szCs w:val="28"/>
        </w:rPr>
        <w:t xml:space="preserve">ardiomyopathies </w:t>
      </w:r>
      <w:r w:rsidR="0064324B" w:rsidRPr="00184204">
        <w:rPr>
          <w:rFonts w:eastAsia="Calibri" w:cs="Arial"/>
          <w:sz w:val="28"/>
          <w:szCs w:val="28"/>
        </w:rPr>
        <w:t>and ischaemic heart disease</w:t>
      </w:r>
      <w:r w:rsidR="000878AE" w:rsidRPr="00184204">
        <w:rPr>
          <w:rFonts w:eastAsia="Calibri" w:cs="Arial"/>
          <w:sz w:val="28"/>
          <w:szCs w:val="28"/>
        </w:rPr>
        <w:t xml:space="preserve"> </w:t>
      </w:r>
      <w:r w:rsidR="0064324B" w:rsidRPr="00184204">
        <w:rPr>
          <w:rFonts w:eastAsia="Calibri" w:cs="Arial"/>
          <w:sz w:val="28"/>
          <w:szCs w:val="28"/>
        </w:rPr>
        <w:t>(Fig</w:t>
      </w:r>
      <w:r w:rsidR="00CE7BE2" w:rsidRPr="00184204">
        <w:rPr>
          <w:rFonts w:eastAsia="Calibri" w:cs="Arial"/>
          <w:sz w:val="28"/>
          <w:szCs w:val="28"/>
        </w:rPr>
        <w:t xml:space="preserve">ure </w:t>
      </w:r>
      <w:r w:rsidR="00A0263B">
        <w:rPr>
          <w:rFonts w:eastAsia="Calibri" w:cs="Arial"/>
          <w:sz w:val="28"/>
          <w:szCs w:val="28"/>
        </w:rPr>
        <w:t>1</w:t>
      </w:r>
      <w:r w:rsidR="0064324B" w:rsidRPr="00184204">
        <w:rPr>
          <w:rFonts w:eastAsia="Calibri" w:cs="Arial"/>
          <w:sz w:val="28"/>
          <w:szCs w:val="28"/>
        </w:rPr>
        <w:t>)</w:t>
      </w:r>
      <w:r w:rsidR="000878AE" w:rsidRPr="00184204">
        <w:rPr>
          <w:rFonts w:eastAsia="Calibri" w:cs="Arial"/>
          <w:sz w:val="28"/>
          <w:szCs w:val="28"/>
        </w:rPr>
        <w:t>.</w:t>
      </w:r>
    </w:p>
    <w:p w14:paraId="3CE7038A" w14:textId="095FB8D9" w:rsidR="001E6165" w:rsidRPr="00184204" w:rsidRDefault="00113448" w:rsidP="001E6165">
      <w:pPr>
        <w:rPr>
          <w:rFonts w:eastAsia="Calibri" w:cs="Arial"/>
          <w:sz w:val="28"/>
          <w:szCs w:val="28"/>
        </w:rPr>
      </w:pPr>
      <w:r w:rsidRPr="00184204">
        <w:rPr>
          <w:rFonts w:eastAsia="Calibri" w:cs="Arial"/>
          <w:sz w:val="28"/>
          <w:szCs w:val="28"/>
        </w:rPr>
        <w:t xml:space="preserve">SADS </w:t>
      </w:r>
      <w:r w:rsidR="004844D6" w:rsidRPr="00184204">
        <w:rPr>
          <w:rFonts w:eastAsia="Calibri" w:cs="Arial"/>
          <w:sz w:val="28"/>
          <w:szCs w:val="28"/>
        </w:rPr>
        <w:t xml:space="preserve">is seen </w:t>
      </w:r>
      <w:r w:rsidR="00DA0402" w:rsidRPr="00184204">
        <w:rPr>
          <w:rFonts w:eastAsia="Calibri" w:cs="Arial"/>
          <w:sz w:val="28"/>
          <w:szCs w:val="28"/>
        </w:rPr>
        <w:t xml:space="preserve">in all age groups </w:t>
      </w:r>
      <w:r w:rsidR="00AB1758" w:rsidRPr="00184204">
        <w:rPr>
          <w:rFonts w:eastAsia="Calibri" w:cs="Arial"/>
          <w:sz w:val="28"/>
          <w:szCs w:val="28"/>
        </w:rPr>
        <w:t>but is</w:t>
      </w:r>
      <w:r w:rsidR="00B23D55" w:rsidRPr="00184204">
        <w:rPr>
          <w:rFonts w:eastAsia="Calibri" w:cs="Arial"/>
          <w:sz w:val="28"/>
          <w:szCs w:val="28"/>
        </w:rPr>
        <w:t xml:space="preserve"> more frequent in under </w:t>
      </w:r>
      <w:r w:rsidR="00F14FEE" w:rsidRPr="00184204">
        <w:rPr>
          <w:rFonts w:eastAsia="Calibri" w:cs="Arial"/>
          <w:sz w:val="28"/>
          <w:szCs w:val="28"/>
        </w:rPr>
        <w:t>thirty-five</w:t>
      </w:r>
      <w:r w:rsidR="00B23D55" w:rsidRPr="00184204">
        <w:rPr>
          <w:rFonts w:eastAsia="Calibri" w:cs="Arial"/>
          <w:sz w:val="28"/>
          <w:szCs w:val="28"/>
        </w:rPr>
        <w:t xml:space="preserve"> age group </w:t>
      </w:r>
      <w:r w:rsidRPr="00184204">
        <w:rPr>
          <w:rFonts w:eastAsia="Calibri" w:cs="Arial"/>
          <w:sz w:val="28"/>
          <w:szCs w:val="28"/>
        </w:rPr>
        <w:t xml:space="preserve">while cardiomyopathies </w:t>
      </w:r>
      <w:r w:rsidR="00DA0402" w:rsidRPr="00184204">
        <w:rPr>
          <w:rFonts w:eastAsia="Calibri" w:cs="Arial"/>
          <w:sz w:val="28"/>
          <w:szCs w:val="28"/>
        </w:rPr>
        <w:t xml:space="preserve">predominate in over </w:t>
      </w:r>
      <w:r w:rsidR="00F14FEE" w:rsidRPr="00184204">
        <w:rPr>
          <w:rFonts w:eastAsia="Calibri" w:cs="Arial"/>
          <w:sz w:val="28"/>
          <w:szCs w:val="28"/>
        </w:rPr>
        <w:t>thirty-five</w:t>
      </w:r>
      <w:r w:rsidR="00AB1758" w:rsidRPr="00184204">
        <w:rPr>
          <w:rFonts w:eastAsia="Calibri" w:cs="Arial"/>
          <w:sz w:val="28"/>
          <w:szCs w:val="28"/>
        </w:rPr>
        <w:t xml:space="preserve"> age</w:t>
      </w:r>
      <w:r w:rsidR="00B23D55" w:rsidRPr="00184204">
        <w:rPr>
          <w:rFonts w:eastAsia="Calibri" w:cs="Arial"/>
          <w:sz w:val="28"/>
          <w:szCs w:val="28"/>
        </w:rPr>
        <w:t xml:space="preserve"> group </w:t>
      </w:r>
      <w:r w:rsidR="00AB1758" w:rsidRPr="00184204">
        <w:rPr>
          <w:rFonts w:eastAsia="Calibri" w:cs="Arial"/>
          <w:sz w:val="28"/>
          <w:szCs w:val="28"/>
        </w:rPr>
        <w:t>(Figure</w:t>
      </w:r>
      <w:r w:rsidR="00B23D55" w:rsidRPr="00184204">
        <w:rPr>
          <w:rFonts w:eastAsia="Calibri" w:cs="Arial"/>
          <w:sz w:val="28"/>
          <w:szCs w:val="28"/>
        </w:rPr>
        <w:t xml:space="preserve"> </w:t>
      </w:r>
      <w:r w:rsidR="00A0263B">
        <w:rPr>
          <w:rFonts w:eastAsia="Calibri" w:cs="Arial"/>
          <w:sz w:val="28"/>
          <w:szCs w:val="28"/>
        </w:rPr>
        <w:t>1</w:t>
      </w:r>
      <w:r w:rsidR="00B23D55" w:rsidRPr="00184204">
        <w:rPr>
          <w:rFonts w:eastAsia="Calibri" w:cs="Arial"/>
          <w:sz w:val="28"/>
          <w:szCs w:val="28"/>
        </w:rPr>
        <w:t>)</w:t>
      </w:r>
      <w:r w:rsidR="0059635A" w:rsidRPr="00184204">
        <w:rPr>
          <w:rFonts w:eastAsia="Calibri" w:cs="Arial"/>
          <w:sz w:val="28"/>
          <w:szCs w:val="28"/>
        </w:rPr>
        <w:t>.</w:t>
      </w:r>
      <w:r w:rsidRPr="00184204">
        <w:rPr>
          <w:rFonts w:eastAsia="Calibri" w:cs="Arial"/>
          <w:sz w:val="28"/>
          <w:szCs w:val="28"/>
        </w:rPr>
        <w:t xml:space="preserve"> </w:t>
      </w:r>
      <w:r w:rsidR="00DA0402" w:rsidRPr="00184204">
        <w:rPr>
          <w:rFonts w:eastAsia="Calibri" w:cs="Arial"/>
          <w:sz w:val="28"/>
          <w:szCs w:val="28"/>
        </w:rPr>
        <w:t>Is</w:t>
      </w:r>
      <w:r w:rsidR="00C52E40" w:rsidRPr="00184204">
        <w:rPr>
          <w:rFonts w:eastAsia="Calibri" w:cs="Arial"/>
          <w:sz w:val="28"/>
          <w:szCs w:val="28"/>
        </w:rPr>
        <w:t xml:space="preserve">chaemic and hypertensive heart disease is </w:t>
      </w:r>
      <w:r w:rsidR="00DA0402" w:rsidRPr="00184204">
        <w:rPr>
          <w:rFonts w:eastAsia="Calibri" w:cs="Arial"/>
          <w:sz w:val="28"/>
          <w:szCs w:val="28"/>
        </w:rPr>
        <w:t xml:space="preserve">also more </w:t>
      </w:r>
      <w:r w:rsidR="00C52E40" w:rsidRPr="00184204">
        <w:rPr>
          <w:rFonts w:eastAsia="Calibri" w:cs="Arial"/>
          <w:sz w:val="28"/>
          <w:szCs w:val="28"/>
        </w:rPr>
        <w:t xml:space="preserve">common in </w:t>
      </w:r>
      <w:r w:rsidR="00AB1758" w:rsidRPr="00184204">
        <w:rPr>
          <w:rFonts w:eastAsia="Calibri" w:cs="Arial"/>
          <w:sz w:val="28"/>
          <w:szCs w:val="28"/>
        </w:rPr>
        <w:t xml:space="preserve">over </w:t>
      </w:r>
      <w:r w:rsidR="00F14FEE" w:rsidRPr="00184204">
        <w:rPr>
          <w:rFonts w:eastAsia="Calibri" w:cs="Arial"/>
          <w:sz w:val="28"/>
          <w:szCs w:val="28"/>
        </w:rPr>
        <w:t>thirty-five</w:t>
      </w:r>
      <w:r w:rsidR="00B23D55" w:rsidRPr="00184204">
        <w:rPr>
          <w:rFonts w:eastAsia="Calibri" w:cs="Arial"/>
          <w:sz w:val="28"/>
          <w:szCs w:val="28"/>
        </w:rPr>
        <w:t xml:space="preserve"> age </w:t>
      </w:r>
      <w:r w:rsidR="00AB1758" w:rsidRPr="00184204">
        <w:rPr>
          <w:rFonts w:eastAsia="Calibri" w:cs="Arial"/>
          <w:sz w:val="28"/>
          <w:szCs w:val="28"/>
        </w:rPr>
        <w:t>group</w:t>
      </w:r>
      <w:r w:rsidR="00F14FEE" w:rsidRPr="00184204">
        <w:rPr>
          <w:rFonts w:eastAsia="Calibri" w:cs="Arial"/>
          <w:sz w:val="28"/>
          <w:szCs w:val="28"/>
        </w:rPr>
        <w:t xml:space="preserve">. </w:t>
      </w:r>
      <w:r w:rsidRPr="00184204">
        <w:rPr>
          <w:rFonts w:eastAsia="Calibri" w:cs="Arial"/>
          <w:sz w:val="28"/>
          <w:szCs w:val="28"/>
        </w:rPr>
        <w:t xml:space="preserve">When looking at children under age </w:t>
      </w:r>
      <w:r w:rsidR="000878AE" w:rsidRPr="00184204">
        <w:rPr>
          <w:rFonts w:eastAsia="Calibri" w:cs="Arial"/>
          <w:sz w:val="28"/>
          <w:szCs w:val="28"/>
        </w:rPr>
        <w:t>fifteen</w:t>
      </w:r>
      <w:r w:rsidRPr="00184204">
        <w:rPr>
          <w:rFonts w:eastAsia="Calibri" w:cs="Arial"/>
          <w:sz w:val="28"/>
          <w:szCs w:val="28"/>
        </w:rPr>
        <w:t xml:space="preserve">, </w:t>
      </w:r>
      <w:r w:rsidR="001E6165" w:rsidRPr="00184204">
        <w:rPr>
          <w:rFonts w:eastAsia="Calibri" w:cs="Arial"/>
          <w:sz w:val="28"/>
          <w:szCs w:val="28"/>
        </w:rPr>
        <w:t xml:space="preserve">SCD </w:t>
      </w:r>
      <w:r w:rsidR="00AB1758" w:rsidRPr="00184204">
        <w:rPr>
          <w:rFonts w:eastAsia="Calibri" w:cs="Arial"/>
          <w:sz w:val="28"/>
          <w:szCs w:val="28"/>
        </w:rPr>
        <w:t>is mainly</w:t>
      </w:r>
      <w:r w:rsidR="001E6165" w:rsidRPr="00184204">
        <w:rPr>
          <w:rFonts w:eastAsia="Calibri" w:cs="Arial"/>
          <w:sz w:val="28"/>
          <w:szCs w:val="28"/>
        </w:rPr>
        <w:t xml:space="preserve"> due to </w:t>
      </w:r>
      <w:r w:rsidR="00AB1758" w:rsidRPr="00184204">
        <w:rPr>
          <w:rFonts w:eastAsia="Calibri" w:cs="Arial"/>
          <w:sz w:val="28"/>
          <w:szCs w:val="28"/>
        </w:rPr>
        <w:t>SADS (</w:t>
      </w:r>
      <w:r w:rsidR="001E6165" w:rsidRPr="00184204">
        <w:rPr>
          <w:rFonts w:eastAsia="Calibri" w:cs="Arial"/>
          <w:sz w:val="28"/>
          <w:szCs w:val="28"/>
        </w:rPr>
        <w:t>25</w:t>
      </w:r>
      <w:r w:rsidR="00B23D55" w:rsidRPr="00184204">
        <w:rPr>
          <w:rFonts w:eastAsia="Calibri" w:cs="Arial"/>
          <w:sz w:val="28"/>
          <w:szCs w:val="28"/>
        </w:rPr>
        <w:t>8</w:t>
      </w:r>
      <w:r w:rsidR="001E6165" w:rsidRPr="00184204">
        <w:rPr>
          <w:rFonts w:eastAsia="Calibri" w:cs="Arial"/>
          <w:sz w:val="28"/>
          <w:szCs w:val="28"/>
        </w:rPr>
        <w:t>, 61%), cardiomyopathy (6</w:t>
      </w:r>
      <w:r w:rsidR="00DA0402" w:rsidRPr="00184204">
        <w:rPr>
          <w:rFonts w:eastAsia="Calibri" w:cs="Arial"/>
          <w:sz w:val="28"/>
          <w:szCs w:val="28"/>
        </w:rPr>
        <w:t>8</w:t>
      </w:r>
      <w:r w:rsidR="001E6165" w:rsidRPr="00184204">
        <w:rPr>
          <w:rFonts w:eastAsia="Calibri" w:cs="Arial"/>
          <w:sz w:val="28"/>
          <w:szCs w:val="28"/>
        </w:rPr>
        <w:t>, 16%) and congenital heart disease (3</w:t>
      </w:r>
      <w:r w:rsidR="00B23D55" w:rsidRPr="00184204">
        <w:rPr>
          <w:rFonts w:eastAsia="Calibri" w:cs="Arial"/>
          <w:sz w:val="28"/>
          <w:szCs w:val="28"/>
        </w:rPr>
        <w:t>7</w:t>
      </w:r>
      <w:r w:rsidR="001E6165" w:rsidRPr="00184204">
        <w:rPr>
          <w:rFonts w:eastAsia="Calibri" w:cs="Arial"/>
          <w:sz w:val="28"/>
          <w:szCs w:val="28"/>
        </w:rPr>
        <w:t>, 9%)</w:t>
      </w:r>
      <w:r w:rsidR="000878AE" w:rsidRPr="00184204">
        <w:rPr>
          <w:rFonts w:eastAsia="Calibri" w:cs="Arial"/>
          <w:sz w:val="28"/>
          <w:szCs w:val="28"/>
        </w:rPr>
        <w:t>.</w:t>
      </w:r>
    </w:p>
    <w:p w14:paraId="057F8E57" w14:textId="639BC813" w:rsidR="00C52E40" w:rsidRPr="00184204" w:rsidRDefault="0059635A" w:rsidP="009E4974">
      <w:pPr>
        <w:rPr>
          <w:rFonts w:eastAsia="Calibri" w:cs="Arial"/>
          <w:sz w:val="28"/>
          <w:szCs w:val="28"/>
        </w:rPr>
      </w:pPr>
      <w:r w:rsidRPr="00184204">
        <w:rPr>
          <w:rFonts w:eastAsia="Calibri" w:cs="Arial"/>
          <w:sz w:val="28"/>
          <w:szCs w:val="28"/>
        </w:rPr>
        <w:t>L</w:t>
      </w:r>
      <w:r w:rsidR="00C52E40" w:rsidRPr="00184204">
        <w:rPr>
          <w:rFonts w:eastAsia="Calibri" w:cs="Arial"/>
          <w:sz w:val="28"/>
          <w:szCs w:val="28"/>
        </w:rPr>
        <w:t>ooking at the cardiomyopathies</w:t>
      </w:r>
      <w:r w:rsidR="00DA0402" w:rsidRPr="00184204">
        <w:rPr>
          <w:rFonts w:eastAsia="Calibri" w:cs="Arial"/>
          <w:sz w:val="28"/>
          <w:szCs w:val="28"/>
        </w:rPr>
        <w:t xml:space="preserve"> as a </w:t>
      </w:r>
      <w:bookmarkStart w:id="7" w:name="_Hlk90399087"/>
      <w:r w:rsidR="00AB1758" w:rsidRPr="00184204">
        <w:rPr>
          <w:rFonts w:eastAsia="Calibri" w:cs="Arial"/>
          <w:sz w:val="28"/>
          <w:szCs w:val="28"/>
        </w:rPr>
        <w:t xml:space="preserve">group, </w:t>
      </w:r>
      <w:r w:rsidR="00DF6691">
        <w:rPr>
          <w:rFonts w:eastAsia="Calibri" w:cs="Arial"/>
          <w:sz w:val="28"/>
          <w:szCs w:val="28"/>
        </w:rPr>
        <w:t xml:space="preserve">the pathological phenotype </w:t>
      </w:r>
      <w:r w:rsidR="00AB1758" w:rsidRPr="00184204">
        <w:rPr>
          <w:rFonts w:eastAsia="Calibri" w:cs="Arial"/>
          <w:sz w:val="28"/>
          <w:szCs w:val="28"/>
        </w:rPr>
        <w:t>idiopathic</w:t>
      </w:r>
      <w:r w:rsidR="00AF0B80" w:rsidRPr="00184204">
        <w:rPr>
          <w:rFonts w:eastAsia="Calibri" w:cs="Arial"/>
          <w:sz w:val="28"/>
          <w:szCs w:val="28"/>
        </w:rPr>
        <w:t xml:space="preserve"> hypertrophy (4</w:t>
      </w:r>
      <w:r w:rsidR="00DA0402" w:rsidRPr="00184204">
        <w:rPr>
          <w:rFonts w:eastAsia="Calibri" w:cs="Arial"/>
          <w:sz w:val="28"/>
          <w:szCs w:val="28"/>
        </w:rPr>
        <w:t>79</w:t>
      </w:r>
      <w:r w:rsidR="00AF0B80" w:rsidRPr="00184204">
        <w:rPr>
          <w:rFonts w:eastAsia="Calibri" w:cs="Arial"/>
          <w:sz w:val="28"/>
          <w:szCs w:val="28"/>
        </w:rPr>
        <w:t>, 3</w:t>
      </w:r>
      <w:r w:rsidR="00DA0402" w:rsidRPr="00184204">
        <w:rPr>
          <w:rFonts w:eastAsia="Calibri" w:cs="Arial"/>
          <w:sz w:val="28"/>
          <w:szCs w:val="28"/>
        </w:rPr>
        <w:t>1</w:t>
      </w:r>
      <w:r w:rsidR="00AF0B80" w:rsidRPr="00184204">
        <w:rPr>
          <w:rFonts w:eastAsia="Calibri" w:cs="Arial"/>
          <w:sz w:val="28"/>
          <w:szCs w:val="28"/>
        </w:rPr>
        <w:t xml:space="preserve">%) </w:t>
      </w:r>
      <w:r w:rsidR="001E6165" w:rsidRPr="00184204">
        <w:rPr>
          <w:rFonts w:eastAsia="Calibri" w:cs="Arial"/>
          <w:sz w:val="28"/>
          <w:szCs w:val="28"/>
        </w:rPr>
        <w:t xml:space="preserve">is the most frequent </w:t>
      </w:r>
      <w:r w:rsidR="00AF0B80" w:rsidRPr="00184204">
        <w:rPr>
          <w:rFonts w:eastAsia="Calibri" w:cs="Arial"/>
          <w:sz w:val="28"/>
          <w:szCs w:val="28"/>
        </w:rPr>
        <w:t>followed by arrhythmogenic (2</w:t>
      </w:r>
      <w:r w:rsidR="00DA0402" w:rsidRPr="00184204">
        <w:rPr>
          <w:rFonts w:eastAsia="Calibri" w:cs="Arial"/>
          <w:sz w:val="28"/>
          <w:szCs w:val="28"/>
        </w:rPr>
        <w:t>91</w:t>
      </w:r>
      <w:r w:rsidR="00AF0B80" w:rsidRPr="00184204">
        <w:rPr>
          <w:rFonts w:eastAsia="Calibri" w:cs="Arial"/>
          <w:sz w:val="28"/>
          <w:szCs w:val="28"/>
        </w:rPr>
        <w:t>,19%), hypertrophic (2</w:t>
      </w:r>
      <w:r w:rsidR="00DA0402" w:rsidRPr="00184204">
        <w:rPr>
          <w:rFonts w:eastAsia="Calibri" w:cs="Arial"/>
          <w:sz w:val="28"/>
          <w:szCs w:val="28"/>
        </w:rPr>
        <w:t>84</w:t>
      </w:r>
      <w:r w:rsidR="00AF0B80" w:rsidRPr="00184204">
        <w:rPr>
          <w:rFonts w:eastAsia="Calibri" w:cs="Arial"/>
          <w:sz w:val="28"/>
          <w:szCs w:val="28"/>
        </w:rPr>
        <w:t>, 18%) and dilated (2</w:t>
      </w:r>
      <w:r w:rsidR="00DA0402" w:rsidRPr="00184204">
        <w:rPr>
          <w:rFonts w:eastAsia="Calibri" w:cs="Arial"/>
          <w:sz w:val="28"/>
          <w:szCs w:val="28"/>
        </w:rPr>
        <w:t>5</w:t>
      </w:r>
      <w:r w:rsidR="00AF0B80" w:rsidRPr="00184204">
        <w:rPr>
          <w:rFonts w:eastAsia="Calibri" w:cs="Arial"/>
          <w:sz w:val="28"/>
          <w:szCs w:val="28"/>
        </w:rPr>
        <w:t>3, 16%) cardiomyopathies</w:t>
      </w:r>
      <w:bookmarkEnd w:id="7"/>
      <w:r w:rsidR="00BA4DB6" w:rsidRPr="00184204">
        <w:rPr>
          <w:rFonts w:eastAsia="Calibri" w:cs="Arial"/>
          <w:sz w:val="28"/>
          <w:szCs w:val="28"/>
        </w:rPr>
        <w:t>.</w:t>
      </w:r>
      <w:r w:rsidR="00DF6691">
        <w:rPr>
          <w:rFonts w:eastAsia="Calibri" w:cs="Arial"/>
          <w:sz w:val="28"/>
          <w:szCs w:val="28"/>
        </w:rPr>
        <w:t xml:space="preserve"> Obesity cardiomyopathy was present in 11%.</w:t>
      </w:r>
      <w:r w:rsidR="00BA4DB6" w:rsidRPr="00184204">
        <w:rPr>
          <w:rFonts w:eastAsia="Calibri" w:cs="Arial"/>
          <w:sz w:val="28"/>
          <w:szCs w:val="28"/>
        </w:rPr>
        <w:t xml:space="preserve"> </w:t>
      </w:r>
      <w:r w:rsidR="00C52E40" w:rsidRPr="00184204">
        <w:rPr>
          <w:rFonts w:eastAsia="Calibri" w:cs="Arial"/>
          <w:sz w:val="28"/>
          <w:szCs w:val="28"/>
        </w:rPr>
        <w:t>All are male predomi</w:t>
      </w:r>
      <w:r w:rsidR="003606F2" w:rsidRPr="00184204">
        <w:rPr>
          <w:rFonts w:eastAsia="Calibri" w:cs="Arial"/>
          <w:sz w:val="28"/>
          <w:szCs w:val="28"/>
        </w:rPr>
        <w:t>n</w:t>
      </w:r>
      <w:r w:rsidR="00C52E40" w:rsidRPr="00184204">
        <w:rPr>
          <w:rFonts w:eastAsia="Calibri" w:cs="Arial"/>
          <w:sz w:val="28"/>
          <w:szCs w:val="28"/>
        </w:rPr>
        <w:t xml:space="preserve">ant and </w:t>
      </w:r>
      <w:r w:rsidR="00CE7BE2" w:rsidRPr="00184204">
        <w:rPr>
          <w:rFonts w:eastAsia="Calibri" w:cs="Arial"/>
          <w:sz w:val="28"/>
          <w:szCs w:val="28"/>
        </w:rPr>
        <w:t xml:space="preserve">mainly </w:t>
      </w:r>
      <w:r w:rsidR="00C52E40" w:rsidRPr="00184204">
        <w:rPr>
          <w:rFonts w:eastAsia="Calibri" w:cs="Arial"/>
          <w:sz w:val="28"/>
          <w:szCs w:val="28"/>
        </w:rPr>
        <w:t>older</w:t>
      </w:r>
      <w:r w:rsidR="00BA4DB6" w:rsidRPr="00184204">
        <w:rPr>
          <w:rFonts w:eastAsia="Calibri" w:cs="Arial"/>
          <w:sz w:val="28"/>
          <w:szCs w:val="28"/>
        </w:rPr>
        <w:t xml:space="preserve"> </w:t>
      </w:r>
      <w:r w:rsidR="00F14FEE" w:rsidRPr="00184204">
        <w:rPr>
          <w:rFonts w:eastAsia="Calibri" w:cs="Arial"/>
          <w:sz w:val="28"/>
          <w:szCs w:val="28"/>
        </w:rPr>
        <w:t>thirty-five</w:t>
      </w:r>
      <w:r w:rsidR="00DA0402" w:rsidRPr="00184204">
        <w:rPr>
          <w:rFonts w:eastAsia="Calibri" w:cs="Arial"/>
          <w:sz w:val="28"/>
          <w:szCs w:val="28"/>
        </w:rPr>
        <w:t xml:space="preserve"> </w:t>
      </w:r>
      <w:r w:rsidR="00BA4DB6" w:rsidRPr="00184204">
        <w:rPr>
          <w:rFonts w:eastAsia="Calibri" w:cs="Arial"/>
          <w:sz w:val="28"/>
          <w:szCs w:val="28"/>
        </w:rPr>
        <w:t>age group</w:t>
      </w:r>
      <w:r w:rsidR="00C52E40" w:rsidRPr="00184204">
        <w:rPr>
          <w:rFonts w:eastAsia="Calibri" w:cs="Arial"/>
          <w:sz w:val="28"/>
          <w:szCs w:val="28"/>
        </w:rPr>
        <w:t xml:space="preserve"> </w:t>
      </w:r>
      <w:r w:rsidR="00BA4DB6" w:rsidRPr="00184204">
        <w:rPr>
          <w:rFonts w:eastAsia="Calibri" w:cs="Arial"/>
          <w:sz w:val="28"/>
          <w:szCs w:val="28"/>
        </w:rPr>
        <w:t>(</w:t>
      </w:r>
      <w:r w:rsidR="00EC678F" w:rsidRPr="00184204">
        <w:rPr>
          <w:rFonts w:eastAsia="Calibri" w:cs="Arial"/>
          <w:sz w:val="28"/>
          <w:szCs w:val="28"/>
        </w:rPr>
        <w:t>Figures</w:t>
      </w:r>
      <w:r w:rsidR="00F14FEE" w:rsidRPr="00184204">
        <w:rPr>
          <w:rFonts w:eastAsia="Calibri" w:cs="Arial"/>
          <w:sz w:val="28"/>
          <w:szCs w:val="28"/>
        </w:rPr>
        <w:t xml:space="preserve"> </w:t>
      </w:r>
      <w:r w:rsidR="00A0263B">
        <w:rPr>
          <w:rFonts w:eastAsia="Calibri" w:cs="Arial"/>
          <w:sz w:val="28"/>
          <w:szCs w:val="28"/>
        </w:rPr>
        <w:t>1 and 3</w:t>
      </w:r>
      <w:r w:rsidR="00F14FEE" w:rsidRPr="00184204">
        <w:rPr>
          <w:rFonts w:eastAsia="Calibri" w:cs="Arial"/>
          <w:sz w:val="28"/>
          <w:szCs w:val="28"/>
        </w:rPr>
        <w:t>)</w:t>
      </w:r>
      <w:r w:rsidR="000878AE" w:rsidRPr="00184204">
        <w:rPr>
          <w:rFonts w:eastAsia="Calibri" w:cs="Arial"/>
          <w:sz w:val="28"/>
          <w:szCs w:val="28"/>
        </w:rPr>
        <w:t>.</w:t>
      </w:r>
    </w:p>
    <w:p w14:paraId="098464D8" w14:textId="2640AF95" w:rsidR="009566E3" w:rsidRDefault="00384097" w:rsidP="009E4974">
      <w:pPr>
        <w:rPr>
          <w:rFonts w:cstheme="minorHAnsi"/>
          <w:sz w:val="28"/>
          <w:szCs w:val="28"/>
          <w:shd w:val="clear" w:color="auto" w:fill="FFFFFF"/>
        </w:rPr>
      </w:pPr>
      <w:r w:rsidRPr="00184204">
        <w:rPr>
          <w:rFonts w:cstheme="minorHAnsi"/>
          <w:sz w:val="28"/>
          <w:szCs w:val="28"/>
          <w:shd w:val="clear" w:color="auto" w:fill="FFFFFF"/>
        </w:rPr>
        <w:t>Since 2013</w:t>
      </w:r>
      <w:r w:rsidR="000878AE" w:rsidRPr="00184204">
        <w:rPr>
          <w:rFonts w:cstheme="minorHAnsi"/>
          <w:sz w:val="28"/>
          <w:szCs w:val="28"/>
          <w:shd w:val="clear" w:color="auto" w:fill="FFFFFF"/>
        </w:rPr>
        <w:t>,</w:t>
      </w:r>
      <w:r w:rsidRPr="00184204">
        <w:rPr>
          <w:rFonts w:cstheme="minorHAnsi"/>
          <w:sz w:val="28"/>
          <w:szCs w:val="28"/>
          <w:shd w:val="clear" w:color="auto" w:fill="FFFFFF"/>
        </w:rPr>
        <w:t xml:space="preserve"> the importance of taking of genetic material at autopsy was promoted</w:t>
      </w:r>
      <w:r w:rsidR="00D01ABE" w:rsidRPr="00184204">
        <w:rPr>
          <w:rFonts w:cstheme="minorHAnsi"/>
          <w:sz w:val="28"/>
          <w:szCs w:val="28"/>
          <w:shd w:val="clear" w:color="auto" w:fill="FFFFFF"/>
        </w:rPr>
        <w:t xml:space="preserve"> by cardiologists and clinical geneticists</w:t>
      </w:r>
      <w:r w:rsidRPr="00184204">
        <w:rPr>
          <w:rFonts w:cstheme="minorHAnsi"/>
          <w:sz w:val="28"/>
          <w:szCs w:val="28"/>
          <w:shd w:val="clear" w:color="auto" w:fill="FFFFFF"/>
        </w:rPr>
        <w:t xml:space="preserve">, the so called molecular autopsy has </w:t>
      </w:r>
      <w:r w:rsidR="00C52E40" w:rsidRPr="00184204">
        <w:rPr>
          <w:rFonts w:cstheme="minorHAnsi"/>
          <w:sz w:val="28"/>
          <w:szCs w:val="28"/>
          <w:shd w:val="clear" w:color="auto" w:fill="FFFFFF"/>
        </w:rPr>
        <w:t>evolved</w:t>
      </w:r>
      <w:r w:rsidR="000878AE" w:rsidRPr="00184204">
        <w:rPr>
          <w:rFonts w:cstheme="minorHAnsi"/>
          <w:sz w:val="28"/>
          <w:szCs w:val="28"/>
          <w:shd w:val="clear" w:color="auto" w:fill="FFFFFF"/>
        </w:rPr>
        <w:t xml:space="preserve"> </w:t>
      </w:r>
      <w:r w:rsidR="000878AE" w:rsidRPr="00184204">
        <w:rPr>
          <w:rFonts w:cstheme="minorHAnsi"/>
          <w:sz w:val="28"/>
          <w:szCs w:val="28"/>
          <w:shd w:val="clear" w:color="auto" w:fill="FFFFFF"/>
        </w:rPr>
        <w:fldChar w:fldCharType="begin" w:fldLock="1"/>
      </w:r>
      <w:r w:rsidR="00775CD7">
        <w:rPr>
          <w:rFonts w:cstheme="minorHAnsi"/>
          <w:sz w:val="28"/>
          <w:szCs w:val="28"/>
          <w:shd w:val="clear" w:color="auto" w:fill="FFFFFF"/>
        </w:rPr>
        <w:instrText>ADDIN CSL_CITATION {"citationItems":[{"id":"ITEM-1","itemData":{"DOI":"10.1007/s00399-012-0222-x","ISSN":"1435-1544 (Electronic)\r0938-7412 (Linking)","PMID":"22993115","abstract":"Annually thousands of sudden deaths involving young individuals (&lt;35 years of age) remain unexplained following a complete medicolegal investigation that includes an autopsy. In fact, epidemiological studies have estimated that over half of sudden deaths involving previously healthy young individuals have no morphological abnormalities identifiable at autopsy. Cardiac channelopathies associated with structurally normal hearts such as long QT syndrome (LQTS), catecholaminergic polymorphic ventricular tachycardia (CPVT), and Brugada syndrome (BrS), leave no evidence to be found at autopsy, leaving investigators to only speculate that a lethal arrhythmia might lie at the heart of a sudden unexplained death (SUD). In cases of autopsy-negative SUD, continued investigation, through the use of a cardiological and genetic evaluation of first- or second-degree relatives and/or a molecular autopsy, may pinpoint the underlying mechanism attributing to the sudden death and allow for the identification of living family members with the pathogenic substrate that renders them vulnerable to an increased risk for cardiac events, including sudden death.","author":[{"dropping-particle":"","family":"Boczek","given":"N J","non-dropping-particle":"","parse-names":false,"suffix":""},{"dropping-particle":"","family":"Tester","given":"D J","non-dropping-particle":"","parse-names":false,"suffix":""},{"dropping-particle":"","family":"Ackerman","given":"M J","non-dropping-particle":"","parse-names":false,"suffix":""}],"container-title":"Herzschrittmacherther Elektrophysiol","id":"ITEM-1","issue":"3","issued":{"date-parts":[["2012"]]},"page":"167-173","title":"The molecular autopsy: an indispensable step following sudden cardiac death in the young?","type":"article-journal","volume":"23"},"uris":["http://www.mendeley.com/documents/?uuid=9dec5000-bb69-383d-b8e1-8a0138ced611","http://www.mendeley.com/documents/?uuid=261d406c-1d65-4b32-a5be-275f950e28e7","http://www.mendeley.com/documents/?uuid=6aaf5a7b-c042-40e3-b8a6-6d384a93610b"]},{"id":"ITEM-2","itemData":{"DOI":"10.1016/j.hrthm.2011.05.020","ISSN":"1556-3871 (Electronic)\r1547-5271 (Linking)","PMID":"21787999","author":[{"dropping-particle":"","family":"Ackerman","given":"M J","non-dropping-particle":"","parse-names":false,"suffix":""},{"dropping-particle":"","family":"Priori","given":"S G","non-dropping-particle":"","parse-names":false,"suffix":""},{"dropping-particle":"","family":"Willems","given":"S","non-dropping-particle":"","parse-names":false,"suffix":""},{"dropping-particle":"","family":"Berul","given":"C","non-dropping-particle":"","parse-names":false,"suffix":""},{"dropping-particle":"","family":"Brugada","given":"R","non-dropping-particle":"","parse-names":false,"suffix":""},{"dropping-particle":"","family":"Calkins","given":"H","non-dropping-particle":"","parse-names":false,"suffix":""},{"dropping-particle":"","family":"Camm","given":"A J","non-dropping-particle":"","parse-names":false,"suffix":""},{"dropping-particle":"","family":"Ellinor","given":"P T","non-dropping-particle":"","parse-names":false,"suffix":""},{"dropping-particle":"","family":"Gollob","given":"M","non-dropping-particle":"","parse-names":false,"suffix":""},{"dropping-particle":"","family":"Hamilton","given":"R","non-dropping-particle":"","parse-names":false,"suffix":""},{"dropping-particle":"","family":"Hershberger","given":"R E","non-dropping-particle":"","parse-names":false,"suffix":""},{"dropping-particle":"","family":"Judge","given":"D P","non-dropping-particle":"","parse-names":false,"suffix":""},{"dropping-particle":"","family":"Marec","given":"H","non-dropping-particle":"Le","parse-names":false,"suffix":""},{"dropping-particle":"","family":"McKenna","given":"W J","non-dropping-particle":"","parse-names":false,"suffix":""},{"dropping-particle":"","family":"Schulze-Bahr","given":"E","non-dropping-particle":"","parse-names":false,"suffix":""},{"dropping-particle":"","family":"Semsarian","given":"C","non-dropping-particle":"","parse-names":false,"suffix":""},{"dropping-particle":"","family":"Towbin","given":"J A","non-dropping-particle":"","parse-names":false,"suffix":""},{"dropping-particle":"","family":"Watkins","given":"H","non-dropping-particle":"","parse-names":false,"suffix":""},{"dropping-particle":"","family":"Wilde","given":"A","non-dropping-particle":"","parse-names":false,"suffix":""},{"dropping-particle":"","family":"Wolpert","given":"C","non-dropping-particle":"","parse-names":false,"suffix":""},{"dropping-particle":"","family":"Zipes","given":"D P","non-dropping-particle":"","parse-names":false,"suffix":""}],"container-title":"Heart Rhythm","edition":"2011/07/27","id":"ITEM-2","issue":"8","issued":{"date-parts":[["2011"]]},"page":"1308-1339","title":"HRS/EHRA expert consensus statement on the state of genetic testing for the channelopathies and cardiomyopathies this document was developed as a partnership between the Heart Rhythm Society (HRS) and the European Heart Rhythm Association (EHRA)","type":"article-journal","volume":"8"},"uris":["http://www.mendeley.com/documents/?uuid=9bec9738-d355-3699-a518-c907152e7be2","http://www.mendeley.com/documents/?uuid=1491ead6-bf01-4c5c-9694-8467f99d75db","http://www.mendeley.com/documents/?uuid=d183ea32-4e66-44dc-862b-c73bc415d0b9"]}],"mendeley":{"formattedCitation":"(14,15)","plainTextFormattedCitation":"(14,15)","previouslyFormattedCitation":"(14,15)"},"properties":{"noteIndex":0},"schema":"https://github.com/citation-style-language/schema/raw/master/csl-citation.json"}</w:instrText>
      </w:r>
      <w:r w:rsidR="000878AE" w:rsidRPr="00184204">
        <w:rPr>
          <w:rFonts w:cstheme="minorHAnsi"/>
          <w:sz w:val="28"/>
          <w:szCs w:val="28"/>
          <w:shd w:val="clear" w:color="auto" w:fill="FFFFFF"/>
        </w:rPr>
        <w:fldChar w:fldCharType="separate"/>
      </w:r>
      <w:r w:rsidR="00E47578" w:rsidRPr="00E47578">
        <w:rPr>
          <w:rFonts w:cstheme="minorHAnsi"/>
          <w:noProof/>
          <w:sz w:val="28"/>
          <w:szCs w:val="28"/>
          <w:shd w:val="clear" w:color="auto" w:fill="FFFFFF"/>
        </w:rPr>
        <w:t>(14,15)</w:t>
      </w:r>
      <w:r w:rsidR="000878AE" w:rsidRPr="00184204">
        <w:rPr>
          <w:rFonts w:cstheme="minorHAnsi"/>
          <w:sz w:val="28"/>
          <w:szCs w:val="28"/>
          <w:shd w:val="clear" w:color="auto" w:fill="FFFFFF"/>
        </w:rPr>
        <w:fldChar w:fldCharType="end"/>
      </w:r>
      <w:r w:rsidRPr="00184204">
        <w:rPr>
          <w:rFonts w:cstheme="minorHAnsi"/>
          <w:sz w:val="28"/>
          <w:szCs w:val="28"/>
          <w:shd w:val="clear" w:color="auto" w:fill="FFFFFF"/>
        </w:rPr>
        <w:t xml:space="preserve">. We developed a protocol for taking a small 1cm square of fresh spleen and putting it in a solution to </w:t>
      </w:r>
      <w:r w:rsidR="00AB1758" w:rsidRPr="00184204">
        <w:rPr>
          <w:rFonts w:cstheme="minorHAnsi"/>
          <w:sz w:val="28"/>
          <w:szCs w:val="28"/>
          <w:shd w:val="clear" w:color="auto" w:fill="FFFFFF"/>
        </w:rPr>
        <w:t>preserve DNA</w:t>
      </w:r>
      <w:r w:rsidRPr="00184204">
        <w:rPr>
          <w:rFonts w:cstheme="minorHAnsi"/>
          <w:sz w:val="28"/>
          <w:szCs w:val="28"/>
          <w:shd w:val="clear" w:color="auto" w:fill="FFFFFF"/>
        </w:rPr>
        <w:t xml:space="preserve"> called </w:t>
      </w:r>
      <w:proofErr w:type="spellStart"/>
      <w:r w:rsidRPr="00184204">
        <w:rPr>
          <w:rFonts w:cstheme="minorHAnsi"/>
          <w:sz w:val="28"/>
          <w:szCs w:val="28"/>
          <w:shd w:val="clear" w:color="auto" w:fill="FFFFFF"/>
        </w:rPr>
        <w:t>RNAlater</w:t>
      </w:r>
      <w:proofErr w:type="spellEnd"/>
      <w:r w:rsidRPr="00184204">
        <w:rPr>
          <w:rFonts w:cstheme="minorHAnsi"/>
          <w:sz w:val="28"/>
          <w:szCs w:val="28"/>
          <w:shd w:val="clear" w:color="auto" w:fill="FFFFFF"/>
        </w:rPr>
        <w:t xml:space="preserve">. Since 2013 the </w:t>
      </w:r>
      <w:r w:rsidR="00B63731" w:rsidRPr="00184204">
        <w:rPr>
          <w:rFonts w:cstheme="minorHAnsi"/>
          <w:sz w:val="28"/>
          <w:szCs w:val="28"/>
          <w:shd w:val="clear" w:color="auto" w:fill="FFFFFF"/>
        </w:rPr>
        <w:t xml:space="preserve">number of spleens </w:t>
      </w:r>
      <w:r w:rsidR="00F14FEE" w:rsidRPr="00184204">
        <w:rPr>
          <w:rFonts w:cstheme="minorHAnsi"/>
          <w:sz w:val="28"/>
          <w:szCs w:val="28"/>
          <w:shd w:val="clear" w:color="auto" w:fill="FFFFFF"/>
        </w:rPr>
        <w:t>has</w:t>
      </w:r>
      <w:r w:rsidR="00B63731" w:rsidRPr="00184204">
        <w:rPr>
          <w:rFonts w:cstheme="minorHAnsi"/>
          <w:sz w:val="28"/>
          <w:szCs w:val="28"/>
          <w:shd w:val="clear" w:color="auto" w:fill="FFFFFF"/>
        </w:rPr>
        <w:t xml:space="preserve"> risen from 21 in 2013 to 306 in 2021, reflecting that over half the hearts </w:t>
      </w:r>
      <w:r w:rsidR="00D01ABE" w:rsidRPr="00184204">
        <w:rPr>
          <w:rFonts w:cstheme="minorHAnsi"/>
          <w:sz w:val="28"/>
          <w:szCs w:val="28"/>
          <w:shd w:val="clear" w:color="auto" w:fill="FFFFFF"/>
        </w:rPr>
        <w:t>a</w:t>
      </w:r>
      <w:r w:rsidR="00B63731" w:rsidRPr="00184204">
        <w:rPr>
          <w:rFonts w:cstheme="minorHAnsi"/>
          <w:sz w:val="28"/>
          <w:szCs w:val="28"/>
          <w:shd w:val="clear" w:color="auto" w:fill="FFFFFF"/>
        </w:rPr>
        <w:t xml:space="preserve">re coming with material suitable for genetic analysis which is continuing into </w:t>
      </w:r>
      <w:r w:rsidR="00AB1758" w:rsidRPr="00184204">
        <w:rPr>
          <w:rFonts w:cstheme="minorHAnsi"/>
          <w:sz w:val="28"/>
          <w:szCs w:val="28"/>
          <w:shd w:val="clear" w:color="auto" w:fill="FFFFFF"/>
        </w:rPr>
        <w:t>2022</w:t>
      </w:r>
      <w:r w:rsidR="00B63731" w:rsidRPr="00184204">
        <w:rPr>
          <w:rFonts w:cstheme="minorHAnsi"/>
          <w:sz w:val="28"/>
          <w:szCs w:val="28"/>
          <w:shd w:val="clear" w:color="auto" w:fill="FFFFFF"/>
        </w:rPr>
        <w:t xml:space="preserve"> </w:t>
      </w:r>
      <w:r w:rsidR="00C52E40" w:rsidRPr="00184204">
        <w:rPr>
          <w:rFonts w:cstheme="minorHAnsi"/>
          <w:sz w:val="28"/>
          <w:szCs w:val="28"/>
          <w:shd w:val="clear" w:color="auto" w:fill="FFFFFF"/>
        </w:rPr>
        <w:t>(Figure</w:t>
      </w:r>
      <w:r w:rsidR="00BA4DB6" w:rsidRPr="00184204">
        <w:rPr>
          <w:rFonts w:cstheme="minorHAnsi"/>
          <w:sz w:val="28"/>
          <w:szCs w:val="28"/>
          <w:shd w:val="clear" w:color="auto" w:fill="FFFFFF"/>
        </w:rPr>
        <w:t xml:space="preserve"> </w:t>
      </w:r>
      <w:r w:rsidR="00A0263B">
        <w:rPr>
          <w:rFonts w:cstheme="minorHAnsi"/>
          <w:sz w:val="28"/>
          <w:szCs w:val="28"/>
          <w:shd w:val="clear" w:color="auto" w:fill="FFFFFF"/>
        </w:rPr>
        <w:t>1</w:t>
      </w:r>
      <w:r w:rsidR="00C52E40" w:rsidRPr="00184204">
        <w:rPr>
          <w:rFonts w:cstheme="minorHAnsi"/>
          <w:sz w:val="28"/>
          <w:szCs w:val="28"/>
          <w:shd w:val="clear" w:color="auto" w:fill="FFFFFF"/>
        </w:rPr>
        <w:t>)</w:t>
      </w:r>
      <w:r w:rsidR="000878AE" w:rsidRPr="00184204">
        <w:rPr>
          <w:rFonts w:cstheme="minorHAnsi"/>
          <w:sz w:val="28"/>
          <w:szCs w:val="28"/>
          <w:shd w:val="clear" w:color="auto" w:fill="FFFFFF"/>
        </w:rPr>
        <w:t>.</w:t>
      </w:r>
    </w:p>
    <w:p w14:paraId="4F9A8487" w14:textId="77777777" w:rsidR="00D01ABE" w:rsidRPr="00184204" w:rsidRDefault="00D01ABE" w:rsidP="005E7165">
      <w:pPr>
        <w:rPr>
          <w:rFonts w:cstheme="minorHAnsi"/>
          <w:sz w:val="28"/>
          <w:szCs w:val="28"/>
          <w:u w:val="single"/>
          <w:shd w:val="clear" w:color="auto" w:fill="FFFFFF"/>
        </w:rPr>
      </w:pPr>
    </w:p>
    <w:p w14:paraId="7CEB5172" w14:textId="2DCA93F2" w:rsidR="005E7165" w:rsidRPr="00184204" w:rsidRDefault="005E7165" w:rsidP="005E7165">
      <w:pPr>
        <w:rPr>
          <w:rFonts w:cstheme="minorHAnsi"/>
          <w:sz w:val="28"/>
          <w:szCs w:val="28"/>
          <w:u w:val="single"/>
          <w:shd w:val="clear" w:color="auto" w:fill="FFFFFF"/>
        </w:rPr>
      </w:pPr>
      <w:r w:rsidRPr="00184204">
        <w:rPr>
          <w:rFonts w:cstheme="minorHAnsi"/>
          <w:sz w:val="28"/>
          <w:szCs w:val="28"/>
          <w:u w:val="single"/>
          <w:shd w:val="clear" w:color="auto" w:fill="FFFFFF"/>
        </w:rPr>
        <w:t xml:space="preserve">Discussion </w:t>
      </w:r>
    </w:p>
    <w:p w14:paraId="6AA08310" w14:textId="0B53ED5C" w:rsidR="00CD67E1" w:rsidRPr="00184204" w:rsidRDefault="00DA0402" w:rsidP="00CD67E1">
      <w:pPr>
        <w:rPr>
          <w:rFonts w:eastAsia="Calibri" w:cs="Times New Roman"/>
          <w:sz w:val="28"/>
          <w:szCs w:val="28"/>
        </w:rPr>
      </w:pPr>
      <w:r w:rsidRPr="00184204">
        <w:rPr>
          <w:rFonts w:cstheme="minorHAnsi"/>
          <w:sz w:val="28"/>
          <w:szCs w:val="28"/>
          <w:shd w:val="clear" w:color="auto" w:fill="FFFFFF"/>
        </w:rPr>
        <w:t xml:space="preserve">This study reflects </w:t>
      </w:r>
      <w:r w:rsidR="00822D90">
        <w:rPr>
          <w:rFonts w:cstheme="minorHAnsi"/>
          <w:sz w:val="28"/>
          <w:szCs w:val="28"/>
          <w:shd w:val="clear" w:color="auto" w:fill="FFFFFF"/>
        </w:rPr>
        <w:t xml:space="preserve">the pathological phenotypes present in </w:t>
      </w:r>
      <w:r w:rsidRPr="00184204">
        <w:rPr>
          <w:rFonts w:cstheme="minorHAnsi"/>
          <w:sz w:val="28"/>
          <w:szCs w:val="28"/>
          <w:shd w:val="clear" w:color="auto" w:fill="FFFFFF"/>
        </w:rPr>
        <w:t xml:space="preserve">mainly non ischaemic causes of SCD. </w:t>
      </w:r>
      <w:r w:rsidR="00CD67E1" w:rsidRPr="00184204">
        <w:rPr>
          <w:rFonts w:eastAsia="Calibri" w:cs="Times New Roman"/>
          <w:sz w:val="28"/>
          <w:szCs w:val="28"/>
        </w:rPr>
        <w:t xml:space="preserve">It is well recognised that ischaemic heart disease is the most common </w:t>
      </w:r>
      <w:r w:rsidR="00BA4DB6" w:rsidRPr="00184204">
        <w:rPr>
          <w:rFonts w:eastAsia="Calibri" w:cs="Times New Roman"/>
          <w:sz w:val="28"/>
          <w:szCs w:val="28"/>
        </w:rPr>
        <w:t xml:space="preserve">overall </w:t>
      </w:r>
      <w:r w:rsidR="00CD67E1" w:rsidRPr="00184204">
        <w:rPr>
          <w:rFonts w:eastAsia="Calibri" w:cs="Times New Roman"/>
          <w:sz w:val="28"/>
          <w:szCs w:val="28"/>
        </w:rPr>
        <w:t xml:space="preserve">cause of SCD </w:t>
      </w:r>
      <w:r w:rsidR="00BA4DB6" w:rsidRPr="00184204">
        <w:rPr>
          <w:rFonts w:eastAsia="Calibri" w:cs="Times New Roman"/>
          <w:sz w:val="28"/>
          <w:szCs w:val="28"/>
        </w:rPr>
        <w:t>which include</w:t>
      </w:r>
      <w:r w:rsidR="00F254A7" w:rsidRPr="00184204">
        <w:rPr>
          <w:rFonts w:eastAsia="Calibri" w:cs="Times New Roman"/>
          <w:sz w:val="28"/>
          <w:szCs w:val="28"/>
        </w:rPr>
        <w:t>s</w:t>
      </w:r>
      <w:r w:rsidR="00BA4DB6" w:rsidRPr="00184204">
        <w:rPr>
          <w:rFonts w:eastAsia="Calibri" w:cs="Times New Roman"/>
          <w:sz w:val="28"/>
          <w:szCs w:val="28"/>
        </w:rPr>
        <w:t xml:space="preserve"> our previous study</w:t>
      </w:r>
      <w:r w:rsidR="00915DA6" w:rsidRPr="00184204">
        <w:rPr>
          <w:rFonts w:eastAsia="Calibri" w:cs="Times New Roman"/>
          <w:sz w:val="28"/>
          <w:szCs w:val="28"/>
        </w:rPr>
        <w:t xml:space="preserve"> </w:t>
      </w:r>
      <w:r w:rsidR="00CD67E1" w:rsidRPr="00184204">
        <w:rPr>
          <w:rFonts w:eastAsia="Calibri" w:cs="Times New Roman"/>
          <w:sz w:val="28"/>
          <w:szCs w:val="28"/>
        </w:rPr>
        <w:fldChar w:fldCharType="begin" w:fldLock="1"/>
      </w:r>
      <w:r w:rsidR="00775CD7">
        <w:rPr>
          <w:rFonts w:eastAsia="Calibri" w:cs="Times New Roman"/>
          <w:sz w:val="28"/>
          <w:szCs w:val="28"/>
        </w:rPr>
        <w:instrText>ADDIN CSL_CITATION {"citationItems":[{"id":"ITEM-1","itemData":{"DOI":"10.1016/j.hrthm.2021.05.005","ISSN":"15563871","PMID":"33965606","abstract":"Background: A large proportion of all deaths are sudden cardiac deaths (SCDs). Reliable estimates of nationwide incidence of SCD, however, are missing. Objectives: The goals of this study were to estimate SCD burden across all age groups in Denmark and to compare it with the estimates of other common causes of death. Methods: All deaths in Denmark (population of 5.5 million) in 2010 were manually reviewed case by case. Autopsy reports, death certificates, and information from nationwide health registries were systematically examined to identify all SCD cases in 2010. According to the level of detail of the available information, all deaths were categorized as either non-SCD, definite SCD, probable SCD, or possible SCD. Results: There were 54,028 deaths in Denmark in 2010, of which 6867 (13%) were categorized as SCD (591 (9%) definite SCD, 1568 (23%) probable SCD, and 4708 (68%) possible SCD). The incidence rate of definite SCD was 11 (95% confidence interval 10–12) per 100,000 person-years. Including definite, probable, and possible SCD cases, the highest possible overall SCD incidence rate was 124 (95% confidence interval 121–127) per 100,000 person-years. Estimated SCD burden was similar to or greater than the estimates of all other common causes of death. Of all SCD cases, 49% were not diagnosed with cardiovascular disease before death. Conclusion: SCD accounted for up to 13% of all deaths. Almost half of all SCD cases occurred in persons without a history of cardiovascular disease. Consequently, the optimization of risk stratification and prevention of SCD in the general population should be given high priority.","author":[{"dropping-particle":"","family":"Lynge","given":"Thomas Hadberg","non-dropping-particle":"","parse-names":false,"suffix":""},{"dropping-particle":"","family":"Risgaard","given":"Bjarke","non-dropping-particle":"","parse-names":false,"suffix":""},{"dropping-particle":"","family":"Banner","given":"Jytte","non-dropping-particle":"","parse-names":false,"suffix":""},{"dropping-particle":"","family":"Nielsen","given":"Jakob Lund","non-dropping-particle":"","parse-names":false,"suffix":""},{"dropping-particle":"","family":"Jespersen","given":"Thomas","non-dropping-particle":"","parse-names":false,"suffix":""},{"dropping-particle":"","family":"Stampe","given":"Niels Kjær","non-dropping-particle":"","parse-names":false,"suffix":""},{"dropping-particle":"","family":"Albert","given":"Christine M.","non-dropping-particle":"","parse-names":false,"suffix":""},{"dropping-particle":"","family":"Winkel","given":"Bo Gregers","non-dropping-particle":"","parse-names":false,"suffix":""},{"dropping-particle":"","family":"Tfelt-Hansen","given":"Jacob","non-dropping-particle":"","parse-names":false,"suffix":""}],"container-title":"Heart Rhythm","id":"ITEM-1","issue":"10","issued":{"date-parts":[["2021","10","1"]]},"page":"1657-1665","publisher":"Heart Rhythm","title":"Nationwide burden of sudden cardiac death: A study of 54,028 deaths in Denmark","type":"article-journal","volume":"18"},"uris":["http://www.mendeley.com/documents/?uuid=b460b29b-c0b1-3669-baa9-4c9b5a358f8c"]},{"id":"ITEM-2","itemData":{"DOI":"10.1016/J.JFLM.2015.07.004","ISSN":"1752-928X","PMID":"26344462","abstract":"Purpose The goal of the study was to assess the causes and analyze the cases of sudden cardiac death (SCD) victims referred to the department of forensic medicine in Lausanne, with a particular focus on sports-related fatalities including also leisure sporting activities. To date, no such published assessment has been done nor for Switzerland nor for the central Europe. Methods This is a retrospective study based on autopsy records of SCD victims, from 10 to 50 years of age, performed at the University Centre of Legal Medicine in Lausanne from 1995 to 2010. The study population was divided into two groups: sport-related (SR) and not sport-related (NSR) SCDs. Results During the study period, 188 cases of SCD were recorded: 166 (88%) were NSR and 22 (12%) SR. The mean age of the 188 victims was 37.3 ± 10.1 years, with the majority of the cases being male (79%). A cause of death was established in 84%, and the pathology responsible for death varied according to the age of the victims. In the NSR group, the mean age was 38.2 ± 9.2 years and there was 82% of male. Coronary artery disease (CAD) was the main diagnosis in the victims aged 30-50 years. The majority of morphologically normal hearts were observed in the 15-29 year age range. There was no case in the 10-14 year age range. In the SR group, 91% of victims died during leisure sporting activities. In this group the mean age was 30.5 ± 13.5 years, with the majority being male (82%). The main cause of death was CAD, with 6 cases (27%) and a mean age of 40.8 ± 5.5 years. The youngest victim with CAD was 33 years old. A morphologically normal heart was observed in 5 cases (23%), with a mean age of 24.4 ± 14.9 years. The most frequently implicated sporting activities were hiking (26%) and swimming (17%). Conclusion In this study, CAD was the most common cause of death in both groups. Although this pathology most often affects adults over 35 years of age, there were also some victims under 35 years of age in both groups. SCDs during sport are mostly related to leisure sporting activities, for which preventive measures are not yet usually established. This study highlights also the need to inform both athletes and non athletes of the cardiovascular risks during sport activities and the role of a forensic autopsy and registries involving forensic pathologists for SR SCD.","author":[{"dropping-particle":"","family":"Chappex","given":"Nina","non-dropping-particle":"","parse-names":false,"suffix":""},{"dropping-particle":"","family":"Schlaepfer","given":"Jürg","non-dropping-particle":"","parse-names":false,"suffix":""},{"dropping-particle":"","family":"Fellmann","given":"Florence","non-dropping-particle":"","parse-names":false,"suffix":""},{"dropping-particle":"","family":"Bhuiyan","given":"Zahurul A.","non-dropping-particle":"","parse-names":false,"suffix":""},{"dropping-particle":"","family":"Wilhelm","given":"Matthias","non-dropping-particle":"","parse-names":false,"suffix":""},{"dropping-particle":"","family":"Michaud","given":"Katarzyna","non-dropping-particle":"","parse-names":false,"suffix":""}],"container-title":"Journal of Forensic and Legal Medicine","id":"ITEM-2","issued":{"date-parts":[["2015","10","1"]]},"page":"62-68","publisher":"Elsevier","title":"Sudden cardiac death among general population and sport related population in forensic experience","type":"article-journal","volume":"35"},"uris":["http://www.mendeley.com/documents/?uuid=8df0fb69-63bd-3247-8efc-689f141d512f"]},{"id":"ITEM-3","itemData":{"DOI":"10.1136/HRT.45.1.88","ISSN":"0007-0769","PMID":"6450599","abstract":"The common cause of sudden cardiac death is ischaemic heart disease. Such patients may have an occlusive recent thrombosis in a major coronary artery, but the largest group has no recent occlusion. Comparison of such patients without occlusion with non-cardiac death control hearts suggests that an area of stenosis of 85% is the best discriminating level. Most subjects who die of ischaemic heart disease suddenly have this degree of stenosis in two or three major arteries. Non-ischaemic sudden cardiac death occurs in hypertrophic obstructive cardiomyopathy and in severe left ventricular hypertrophy, particularly from aortic valve stenosis. When the heart is macroscopically normal, review of previous electrocardiograms is the most helpful guide and may disclose conditions such as a long QT interval or pre-excitation. When no such data are available, examination of the conduction system histologically may be helpful but is often non-specific. Use of the term 'cardiomyopathy' by pathologists to cover all non-ischaemic sudden death is clinically misleading.","author":[{"dropping-particle":"","family":"Davies","given":"M. J.","non-dropping-particle":"","parse-names":false,"suffix":""}],"container-title":"British heart journal","id":"ITEM-3","issue":"1","issued":{"date-parts":[["1981"]]},"page":"88-96","publisher":"Br Heart J","title":"Pathological view of sudden cardiac death","type":"article-journal","volume":"45"},"uris":["http://www.mendeley.com/documents/?uuid=fe48c980-cf61-3b07-a3cc-392d395abf0a"]},{"id":"ITEM-4","itemData":{"DOI":"10.1093/qjmed/hcg038","ISSN":"14602725","PMID":"12651971","abstract":"Background: Post-mortem examinations of adults who were apparently healthy but died suddenly and unexpectedly sometimes reveal no morphological abnormalities to explain their deaths. The frequency of such unexplained deaths in relation to other causes of sudden cardiac death is not known. Aim: To estimate the frequency of sudden unexpected cardiac or unexplained death in England. Design: Prospective survey using a stratified random sample of 83 of the 132 H.M. Coroner's jurisdictions in England. Methods: Consecutive White Caucasians, aged 16-64 years, with no medical history of cardiac disease, seen alive within 12 h of death, on whom autopsy found either a cardiac or no identifiable cause of death, were included. The coroner's officer sent a copy of the post-mortem report and a completed case registration form to the investigators, with tissue samples. Results: Sixty-seven (81%) coroners participated, each maintaining prospective surveillance for 4 months. Of 692 ascertained cases, case registration forms were received for 650 (94%), post-mortem reports for 682 (99%), blood samples for 569 (82%), myocardial slices for 517 (75%) and whole hearts for 47 (7%). In cases with myocardial tissue, death was ascribed to ischaemic heart disease in 465 (82.4%). In 43.1 % the ischaemia was acute, in 19.1% there was myocardial scarring but no acute ischaemia, and 20.2% had coronary atheroma only. Death was due to left ventricular hypertrophy in 32 (5.7%), to other cardiac causes in 30 (5.3%) and in 23 (4.1%) there was no clear cause. Those with cardiac causes were 81% male, median ages 55.9 (male) and 56.6 (female) years. The 23 unexplained deaths were 57% female, median ages 40.5 (male) and 54.9 (female) years. The estimated annual frequency of sudden unexpected death due to cardiac or unidentified causes, in English adults of employment age, was 11/100 000 (3481 annual deaths). Discussion: In 4.1% of sudden unexpected deaths under 65 years, no cause was found. Until it becomes accepted practice to identify these cases by a name, such as Sudden Adult Death Syndrome (SADS), it will not be possible to study their aetiology systematically.","author":[{"dropping-particle":"","family":"Bowker","given":"T. J.","non-dropping-particle":"","parse-names":false,"suffix":""},{"dropping-particle":"","family":"Wood","given":"D. A.","non-dropping-particle":"","parse-names":false,"suffix":""},{"dropping-particle":"","family":"Davies","given":"M. J.","non-dropping-particle":"","parse-names":false,"suffix":""},{"dropping-particle":"","family":"Sheppard","given":"M. N.","non-dropping-particle":"","parse-names":false,"suffix":""},{"dropping-particle":"","family":"Cary","given":"N. R.B.","non-dropping-particle":"","parse-names":false,"suffix":""},{"dropping-particle":"","family":"Burton","given":"J. D.K.","non-dropping-particle":"","parse-names":false,"suffix":""},{"dropping-particle":"","family":"Chambers","given":"D. R.","non-dropping-particle":"","parse-names":false,"suffix":""},{"dropping-particle":"","family":"Dawling","given":"S.","non-dropping-particle":"","parse-names":false,"suffix":""},{"dropping-particle":"","family":"Hobson","given":"H. L.","non-dropping-particle":"","parse-names":false,"suffix":""},{"dropping-particle":"","family":"Pyke","given":"S. D.M.","non-dropping-particle":"","parse-names":false,"suffix":""},{"dropping-particle":"","family":"Riemersma","given":"R. A.","non-dropping-particle":"","parse-names":false,"suffix":""},{"dropping-particle":"","family":"Thompson","given":"S. G.","non-dropping-particle":"","parse-names":false,"suffix":""}],"container-title":"QJM - Monthly Journal of the Association of Physicians","id":"ITEM-4","issue":"4","issued":{"date-parts":[["2003","4","1"]]},"page":"269-279","publisher":"QJM","title":"Sudden, unexpected cardiac or unexplained death in England: A national survey","type":"article-journal","volume":"96"},"uris":["http://www.mendeley.com/documents/?uuid=ee43423d-fb63-382e-8348-03fab2b0edab"]}],"mendeley":{"formattedCitation":"(10,16–18)","plainTextFormattedCitation":"(10,16–18)","previouslyFormattedCitation":"(10,16–18)"},"properties":{"noteIndex":0},"schema":"https://github.com/citation-style-language/schema/raw/master/csl-citation.json"}</w:instrText>
      </w:r>
      <w:r w:rsidR="00CD67E1" w:rsidRPr="00184204">
        <w:rPr>
          <w:rFonts w:eastAsia="Calibri" w:cs="Times New Roman"/>
          <w:sz w:val="28"/>
          <w:szCs w:val="28"/>
        </w:rPr>
        <w:fldChar w:fldCharType="separate"/>
      </w:r>
      <w:r w:rsidR="00E47578" w:rsidRPr="00E47578">
        <w:rPr>
          <w:rFonts w:eastAsia="Calibri" w:cs="Times New Roman"/>
          <w:noProof/>
          <w:sz w:val="28"/>
          <w:szCs w:val="28"/>
        </w:rPr>
        <w:t>(10,16–18)</w:t>
      </w:r>
      <w:r w:rsidR="00CD67E1" w:rsidRPr="00184204">
        <w:rPr>
          <w:rFonts w:eastAsia="Calibri" w:cs="Times New Roman"/>
          <w:sz w:val="28"/>
          <w:szCs w:val="28"/>
        </w:rPr>
        <w:fldChar w:fldCharType="end"/>
      </w:r>
      <w:r w:rsidR="00CD67E1" w:rsidRPr="00184204">
        <w:rPr>
          <w:rFonts w:eastAsia="Calibri" w:cs="Times New Roman"/>
          <w:sz w:val="28"/>
          <w:szCs w:val="28"/>
        </w:rPr>
        <w:t xml:space="preserve">. </w:t>
      </w:r>
      <w:r w:rsidR="00BA4DB6" w:rsidRPr="00184204">
        <w:rPr>
          <w:rFonts w:eastAsia="Calibri" w:cs="Times New Roman"/>
          <w:sz w:val="28"/>
          <w:szCs w:val="28"/>
        </w:rPr>
        <w:t xml:space="preserve">This autopsy </w:t>
      </w:r>
      <w:r w:rsidR="00CD67E1" w:rsidRPr="00184204">
        <w:rPr>
          <w:rFonts w:eastAsia="Calibri" w:cs="Times New Roman"/>
          <w:sz w:val="28"/>
          <w:szCs w:val="28"/>
        </w:rPr>
        <w:t xml:space="preserve">series focuses mainly on the non-ischaemic causes of SCD. </w:t>
      </w:r>
      <w:r w:rsidR="00F14FEE" w:rsidRPr="00184204">
        <w:rPr>
          <w:rFonts w:eastAsia="Calibri" w:cs="Times New Roman"/>
          <w:sz w:val="28"/>
          <w:szCs w:val="28"/>
        </w:rPr>
        <w:t>Therefore,</w:t>
      </w:r>
      <w:r w:rsidR="00CD67E1" w:rsidRPr="00184204">
        <w:rPr>
          <w:rFonts w:eastAsia="Calibri" w:cs="Times New Roman"/>
          <w:sz w:val="28"/>
          <w:szCs w:val="28"/>
        </w:rPr>
        <w:t xml:space="preserve"> this study does not reflect the true incidence of this cause of SCD in the UK population. </w:t>
      </w:r>
      <w:r w:rsidR="008A40E7" w:rsidRPr="00184204">
        <w:rPr>
          <w:rFonts w:cstheme="minorHAnsi"/>
          <w:sz w:val="28"/>
          <w:szCs w:val="28"/>
          <w:shd w:val="clear" w:color="auto" w:fill="FFFFFF"/>
        </w:rPr>
        <w:t xml:space="preserve">A large study from northern Finland of 4031 mainly older patients between 1998 and 2012 showed that while ischaemic heart disease </w:t>
      </w:r>
      <w:r w:rsidR="00915DA6" w:rsidRPr="00184204">
        <w:rPr>
          <w:rFonts w:cstheme="minorHAnsi"/>
          <w:sz w:val="28"/>
          <w:szCs w:val="28"/>
          <w:shd w:val="clear" w:color="auto" w:fill="FFFFFF"/>
        </w:rPr>
        <w:t xml:space="preserve">still </w:t>
      </w:r>
      <w:r w:rsidR="008A40E7" w:rsidRPr="00184204">
        <w:rPr>
          <w:rFonts w:cstheme="minorHAnsi"/>
          <w:sz w:val="28"/>
          <w:szCs w:val="28"/>
          <w:shd w:val="clear" w:color="auto" w:fill="FFFFFF"/>
        </w:rPr>
        <w:t>predominated, it is reducing in incidence</w:t>
      </w:r>
      <w:r w:rsidR="00654180" w:rsidRPr="00184204">
        <w:rPr>
          <w:rFonts w:cstheme="minorHAnsi"/>
          <w:sz w:val="28"/>
          <w:szCs w:val="28"/>
          <w:shd w:val="clear" w:color="auto" w:fill="FFFFFF"/>
        </w:rPr>
        <w:t xml:space="preserve"> while obesity related, alcohol related and hypertensive </w:t>
      </w:r>
      <w:r w:rsidR="00915DA6" w:rsidRPr="00184204">
        <w:rPr>
          <w:rFonts w:cstheme="minorHAnsi"/>
          <w:sz w:val="28"/>
          <w:szCs w:val="28"/>
          <w:shd w:val="clear" w:color="auto" w:fill="FFFFFF"/>
        </w:rPr>
        <w:t xml:space="preserve">heart disease </w:t>
      </w:r>
      <w:r w:rsidR="00654180" w:rsidRPr="00184204">
        <w:rPr>
          <w:rFonts w:cstheme="minorHAnsi"/>
          <w:sz w:val="28"/>
          <w:szCs w:val="28"/>
          <w:shd w:val="clear" w:color="auto" w:fill="FFFFFF"/>
        </w:rPr>
        <w:t xml:space="preserve"> are increasing </w:t>
      </w:r>
      <w:r w:rsidR="008A40E7" w:rsidRPr="00184204">
        <w:rPr>
          <w:rFonts w:cstheme="minorHAnsi"/>
          <w:sz w:val="28"/>
          <w:szCs w:val="28"/>
          <w:shd w:val="clear" w:color="auto" w:fill="FFFFFF"/>
        </w:rPr>
        <w:fldChar w:fldCharType="begin" w:fldLock="1"/>
      </w:r>
      <w:r w:rsidR="00775CD7">
        <w:rPr>
          <w:rFonts w:cstheme="minorHAnsi"/>
          <w:sz w:val="28"/>
          <w:szCs w:val="28"/>
          <w:shd w:val="clear" w:color="auto" w:fill="FFFFFF"/>
        </w:rPr>
        <w:instrText>ADDIN CSL_CITATION {"citationItems":[{"id":"ITEM-1","itemData":{"DOI":"10.1161/CIRCEP.115.003723","ISSN":"1941-3084 (Electronic)","PMID":"27301265","abstract":"BACKGROUND: Coronary artery disease is identified in ≈80% of victims of sudden  cardiac death (SCD). Because the prevention strategies and public awareness have changed during the past decades, we studied the temporal trends in the pathogenesis of SCD. METHODS AND RESULTS: FinGesture (n=4031) is a prospective study designed to classify the phenotype and genotype profiles of SCD in a consecutive series of victims of SCD in Northern Finland. On the basis of Finnish law, all subjects who die suddenly undergo autopsy. We analyzed the characteristics of SCD victims and autopsy findings in 1998 to 2002, 2003 to 2007, and 2008 to 2012. Among victims of SCD as a first cardiac event (n=2697), the proportion with coronary artery disease decreased during the 2008 to 2012 time period, compared with the 2 preceding 5-year periods: 74.0% in 1998 to 2002, 73.1% in 2003 to 2007, and 66.4% in 2008 to 2012 (P&lt;0.001). Proportion of SCDs associated with hypertensive heart disease with left ventricular hypertrophy in the absence of coronary artery disease increased from 1.7% in 1998 to 2002 to 5.8% in 2003 to 2007 and 8.9% in 2008 to 2012 (P&lt;0.001). Similarly, myocardial fibrosis in the absence of myocarditis or left ventricular hypertrophy, or other known pathogeneses, was 6.7% in the past 5-year period compared with 2 previous 5-year periods (3.7% and 4.0%; P&lt;0.001 between 1998-2002 and 2008-2012 and between 2003-2007 and 2008-2012). CONCLUSIONS: The proportion of SCDs attributable to coronary artery disease, in the absence of a history of heart disease, has decreased, whereas the proportion associated with hypertensive heart disease and idiopathic fibrosis has increased during the past 15 years.","author":[{"dropping-particle":"","family":"Junttila","given":"M Juhani","non-dropping-particle":"","parse-names":false,"suffix":""},{"dropping-particle":"","family":"Hookana","given":"Eeva","non-dropping-particle":"","parse-names":false,"suffix":""},{"dropping-particle":"","family":"Kaikkonen","given":"Kari S","non-dropping-particle":"","parse-names":false,"suffix":""},{"dropping-particle":"","family":"Kortelainen","given":"Marja-Leena","non-dropping-particle":"","parse-names":false,"suffix":""},{"dropping-particle":"","family":"Myerburg","given":"Robert J","non-dropping-particle":"","parse-names":false,"suffix":""},{"dropping-particle":"V","family":"Huikuri","given":"Heikki","non-dropping-particle":"","parse-names":false,"suffix":""}],"container-title":"Circulation. Arrhythmia and electrophysiology","id":"ITEM-1","issue":"6","issued":{"date-parts":[["2016","6"]]},"language":"eng","publisher-place":"United States","title":"Temporal Trends in the Clinical and Pathological Characteristics of Victims of  Sudden Cardiac Death in the Absence of Previously Identified Heart Disease.","type":"article-journal","volume":"9"},"uris":["http://www.mendeley.com/documents/?uuid=fc7fad0c-86f4-47c2-a69e-cebc91af6f82","http://www.mendeley.com/documents/?uuid=a58bb497-7486-439d-b019-b30a78245699"]}],"mendeley":{"formattedCitation":"(19)","plainTextFormattedCitation":"(19)","previouslyFormattedCitation":"(19)"},"properties":{"noteIndex":0},"schema":"https://github.com/citation-style-language/schema/raw/master/csl-citation.json"}</w:instrText>
      </w:r>
      <w:r w:rsidR="008A40E7" w:rsidRPr="00184204">
        <w:rPr>
          <w:rFonts w:cstheme="minorHAnsi"/>
          <w:sz w:val="28"/>
          <w:szCs w:val="28"/>
          <w:shd w:val="clear" w:color="auto" w:fill="FFFFFF"/>
        </w:rPr>
        <w:fldChar w:fldCharType="separate"/>
      </w:r>
      <w:r w:rsidR="00E47578" w:rsidRPr="00E47578">
        <w:rPr>
          <w:rFonts w:cstheme="minorHAnsi"/>
          <w:noProof/>
          <w:sz w:val="28"/>
          <w:szCs w:val="28"/>
          <w:shd w:val="clear" w:color="auto" w:fill="FFFFFF"/>
        </w:rPr>
        <w:t>(19)</w:t>
      </w:r>
      <w:r w:rsidR="008A40E7" w:rsidRPr="00184204">
        <w:rPr>
          <w:rFonts w:cstheme="minorHAnsi"/>
          <w:sz w:val="28"/>
          <w:szCs w:val="28"/>
          <w:shd w:val="clear" w:color="auto" w:fill="FFFFFF"/>
        </w:rPr>
        <w:fldChar w:fldCharType="end"/>
      </w:r>
      <w:r w:rsidR="00F254A7" w:rsidRPr="00184204">
        <w:rPr>
          <w:rFonts w:cstheme="minorHAnsi"/>
          <w:sz w:val="28"/>
          <w:szCs w:val="28"/>
          <w:shd w:val="clear" w:color="auto" w:fill="FFFFFF"/>
        </w:rPr>
        <w:t xml:space="preserve">. </w:t>
      </w:r>
      <w:r w:rsidR="0000116C" w:rsidRPr="00184204">
        <w:rPr>
          <w:rFonts w:eastAsia="Calibri" w:cs="Times New Roman"/>
          <w:sz w:val="28"/>
          <w:szCs w:val="28"/>
        </w:rPr>
        <w:t>W</w:t>
      </w:r>
      <w:r w:rsidR="00D00BA6" w:rsidRPr="00184204">
        <w:rPr>
          <w:rFonts w:eastAsia="Calibri" w:cs="Times New Roman"/>
          <w:sz w:val="28"/>
          <w:szCs w:val="28"/>
        </w:rPr>
        <w:t xml:space="preserve">e </w:t>
      </w:r>
      <w:r w:rsidR="00F254A7" w:rsidRPr="00184204">
        <w:rPr>
          <w:rFonts w:eastAsia="Calibri" w:cs="Times New Roman"/>
          <w:sz w:val="28"/>
          <w:szCs w:val="28"/>
        </w:rPr>
        <w:t xml:space="preserve">do </w:t>
      </w:r>
      <w:r w:rsidR="00D00BA6" w:rsidRPr="00184204">
        <w:rPr>
          <w:rFonts w:eastAsia="Calibri" w:cs="Times New Roman"/>
          <w:sz w:val="28"/>
          <w:szCs w:val="28"/>
        </w:rPr>
        <w:t xml:space="preserve">emphasise that in younger patients the finding of significant coronary atheroma points towards the possibility of familial hypercholesterolaemia so </w:t>
      </w:r>
      <w:r w:rsidR="00D00BA6" w:rsidRPr="00184204">
        <w:rPr>
          <w:rFonts w:eastAsia="Calibri" w:cs="Times New Roman"/>
          <w:sz w:val="28"/>
          <w:szCs w:val="28"/>
        </w:rPr>
        <w:lastRenderedPageBreak/>
        <w:t>should be commented on by the pathologist and the family screened accordingly</w:t>
      </w:r>
      <w:r w:rsidR="00AC49CC" w:rsidRPr="00184204">
        <w:rPr>
          <w:rFonts w:eastAsia="Calibri" w:cs="Times New Roman"/>
          <w:sz w:val="28"/>
          <w:szCs w:val="28"/>
        </w:rPr>
        <w:t xml:space="preserve"> </w:t>
      </w:r>
      <w:r w:rsidR="00D00BA6" w:rsidRPr="00184204">
        <w:rPr>
          <w:rFonts w:eastAsia="Calibri" w:cs="Times New Roman"/>
          <w:sz w:val="28"/>
          <w:szCs w:val="28"/>
        </w:rPr>
        <w:fldChar w:fldCharType="begin" w:fldLock="1"/>
      </w:r>
      <w:r w:rsidR="00775CD7">
        <w:rPr>
          <w:rFonts w:eastAsia="Calibri" w:cs="Times New Roman"/>
          <w:sz w:val="28"/>
          <w:szCs w:val="28"/>
        </w:rPr>
        <w:instrText>ADDIN CSL_CITATION {"citationItems":[{"id":"ITEM-1","itemData":{"DOI":"10.1017/S1047951115001286","ISSN":"1467-1107 (Electronic)\r1047-9511 (Linking)","PMID":"27056170","abstract":"UNLABELLED: Aims This is the first autopsy study in the United Kingdom to analyse the demographic and pathological characteristics of atheroma associated with sudden cardiac death in young people. METHODS: An observational retrospective study of referred cases of sudden cardiac death in the young (35 years) associated with premature atheroma was carried out. RESULTS: In total, 46 cases were referred, with a median age of 30 years (27, 32); 72% of the referred cases were male, with a mean body mass index of 30 kg/m2. Circumstances of death were as follows: at rest (n=21), exertion (n=7), in bed (n=7), related to drugs/alcohol (n=4), and unknown (n=7). A previous cardiac history was provided in 10 cases. A history of class A/B drug use was found in eight cases. There was macroscopic evidence of infarction in 10 cases (acute, n=3 and chronic, n=7). Microscopically, 10 cases demonstrated contraction band necrosis, 11 acute infarction, and 11 chronic infarction. Single-vessel disease predominated (n=28). The left anterior descending coronary artery was involved in 39/46 cases. Thrombosis was seen in 16 cases, mainly due to erosion; one case showed dual pathology with arrhythmogenic right ventricular cardiomyopathy and another showed left ventricular hypertrophy. CONCLUSIONS: This study highlights premature atheroma mainly in a single vessel in young people with or without evidence of ischaemic damage in the ventricle. Dual pathology may occur. The role of arrhythmias and channelopathies are important considerations. Premature atheroma should prompt investigation for dyslipidaemias in family members.","author":[{"dropping-particle":"","family":"Green","given":"A C","non-dropping-particle":"","parse-names":false,"suffix":""},{"dropping-particle":"","family":"Sheppard","given":"M N","non-dropping-particle":"","parse-names":false,"suffix":""}],"container-title":"Cardiol Young","edition":"2016/04/09","id":"ITEM-1","issue":"4","issued":{"date-parts":[["2016"]]},"page":"743-748","title":"Sudden cardiac death associated with premature atheroma in the young: an autopsy study emphasising single-vessel lesions","type":"article-journal","volume":"26"},"uris":["http://www.mendeley.com/documents/?uuid=55f6eb64-7e80-3e3e-9700-cd6b222f3017","http://www.mendeley.com/documents/?uuid=dee8856a-9d00-45a7-b139-1c93b29fe6b7"]}],"mendeley":{"formattedCitation":"(20)","plainTextFormattedCitation":"(20)","previouslyFormattedCitation":"(20)"},"properties":{"noteIndex":0},"schema":"https://github.com/citation-style-language/schema/raw/master/csl-citation.json"}</w:instrText>
      </w:r>
      <w:r w:rsidR="00D00BA6" w:rsidRPr="00184204">
        <w:rPr>
          <w:rFonts w:eastAsia="Calibri" w:cs="Times New Roman"/>
          <w:sz w:val="28"/>
          <w:szCs w:val="28"/>
        </w:rPr>
        <w:fldChar w:fldCharType="separate"/>
      </w:r>
      <w:r w:rsidR="00E47578" w:rsidRPr="00E47578">
        <w:rPr>
          <w:rFonts w:eastAsia="Calibri" w:cs="Times New Roman"/>
          <w:noProof/>
          <w:sz w:val="28"/>
          <w:szCs w:val="28"/>
        </w:rPr>
        <w:t>(20)</w:t>
      </w:r>
      <w:r w:rsidR="00D00BA6" w:rsidRPr="00184204">
        <w:rPr>
          <w:rFonts w:eastAsia="Calibri" w:cs="Times New Roman"/>
          <w:sz w:val="28"/>
          <w:szCs w:val="28"/>
        </w:rPr>
        <w:fldChar w:fldCharType="end"/>
      </w:r>
      <w:r w:rsidR="00D00BA6" w:rsidRPr="00184204">
        <w:rPr>
          <w:rFonts w:eastAsia="Calibri" w:cs="Times New Roman"/>
          <w:sz w:val="28"/>
          <w:szCs w:val="28"/>
        </w:rPr>
        <w:t>.</w:t>
      </w:r>
      <w:r w:rsidR="008A40E7" w:rsidRPr="00184204">
        <w:rPr>
          <w:rFonts w:eastAsia="Calibri" w:cs="Times New Roman"/>
          <w:sz w:val="28"/>
          <w:szCs w:val="28"/>
        </w:rPr>
        <w:t xml:space="preserve"> </w:t>
      </w:r>
    </w:p>
    <w:p w14:paraId="2AD0F85F" w14:textId="0FD9C5DA" w:rsidR="002836A6" w:rsidRPr="00184204" w:rsidRDefault="00CD67E1" w:rsidP="00AF0B80">
      <w:pPr>
        <w:rPr>
          <w:rFonts w:eastAsia="Calibri" w:cs="Times New Roman"/>
          <w:sz w:val="28"/>
          <w:szCs w:val="28"/>
        </w:rPr>
      </w:pPr>
      <w:r w:rsidRPr="00184204">
        <w:rPr>
          <w:rFonts w:eastAsia="Calibri" w:cs="Times New Roman"/>
          <w:sz w:val="28"/>
          <w:szCs w:val="28"/>
        </w:rPr>
        <w:t>T</w:t>
      </w:r>
      <w:r w:rsidR="00AF0B80" w:rsidRPr="00184204">
        <w:rPr>
          <w:rFonts w:eastAsia="Calibri" w:cs="Times New Roman"/>
          <w:sz w:val="28"/>
          <w:szCs w:val="28"/>
        </w:rPr>
        <w:t xml:space="preserve">his is the largest SCD cohort </w:t>
      </w:r>
      <w:r w:rsidR="00384097" w:rsidRPr="00184204">
        <w:rPr>
          <w:rFonts w:eastAsia="Calibri" w:cs="Times New Roman"/>
          <w:sz w:val="28"/>
          <w:szCs w:val="28"/>
        </w:rPr>
        <w:t xml:space="preserve">with autopsy findings </w:t>
      </w:r>
      <w:r w:rsidR="00AF0B80" w:rsidRPr="00184204">
        <w:rPr>
          <w:rFonts w:eastAsia="Calibri" w:cs="Times New Roman"/>
          <w:sz w:val="28"/>
          <w:szCs w:val="28"/>
        </w:rPr>
        <w:t>ever reported</w:t>
      </w:r>
      <w:r w:rsidR="00C52E40" w:rsidRPr="00184204">
        <w:rPr>
          <w:rFonts w:eastAsia="Calibri" w:cs="Times New Roman"/>
          <w:sz w:val="28"/>
          <w:szCs w:val="28"/>
        </w:rPr>
        <w:t xml:space="preserve"> in the literature from one country</w:t>
      </w:r>
      <w:r w:rsidR="0066197E" w:rsidRPr="00184204">
        <w:rPr>
          <w:rFonts w:eastAsia="Calibri" w:cs="Times New Roman"/>
          <w:sz w:val="28"/>
          <w:szCs w:val="28"/>
        </w:rPr>
        <w:t xml:space="preserve"> in which </w:t>
      </w:r>
      <w:r w:rsidR="00AF0B80" w:rsidRPr="00184204">
        <w:rPr>
          <w:rFonts w:eastAsia="Calibri" w:cs="Times New Roman"/>
          <w:sz w:val="28"/>
          <w:szCs w:val="28"/>
        </w:rPr>
        <w:t>all cases have been autopsied</w:t>
      </w:r>
      <w:r w:rsidR="0013267D" w:rsidRPr="00184204">
        <w:rPr>
          <w:rFonts w:eastAsia="Calibri" w:cs="Times New Roman"/>
          <w:sz w:val="28"/>
          <w:szCs w:val="28"/>
        </w:rPr>
        <w:t xml:space="preserve"> and in which SADS and Cardiomyopathies predominate</w:t>
      </w:r>
      <w:r w:rsidR="00AF0B80" w:rsidRPr="00184204">
        <w:rPr>
          <w:rFonts w:eastAsia="Calibri" w:cs="Times New Roman"/>
          <w:sz w:val="28"/>
          <w:szCs w:val="28"/>
        </w:rPr>
        <w:t xml:space="preserve">. </w:t>
      </w:r>
      <w:r w:rsidR="00D00BA6" w:rsidRPr="00184204">
        <w:rPr>
          <w:rFonts w:eastAsia="Calibri" w:cs="Times New Roman"/>
          <w:sz w:val="28"/>
          <w:szCs w:val="28"/>
        </w:rPr>
        <w:t>C</w:t>
      </w:r>
      <w:r w:rsidR="0066197E" w:rsidRPr="00184204">
        <w:rPr>
          <w:rFonts w:cstheme="minorHAnsi"/>
          <w:sz w:val="28"/>
          <w:szCs w:val="28"/>
          <w:shd w:val="clear" w:color="auto" w:fill="FFFFFF"/>
        </w:rPr>
        <w:t>omparison of SCD incidences between countries is difficult due to different age groups</w:t>
      </w:r>
      <w:r w:rsidR="00F254A7" w:rsidRPr="00184204">
        <w:rPr>
          <w:rFonts w:cstheme="minorHAnsi"/>
          <w:sz w:val="28"/>
          <w:szCs w:val="28"/>
          <w:shd w:val="clear" w:color="auto" w:fill="FFFFFF"/>
        </w:rPr>
        <w:t>,</w:t>
      </w:r>
      <w:r w:rsidR="0066197E" w:rsidRPr="00184204">
        <w:rPr>
          <w:rFonts w:cstheme="minorHAnsi"/>
          <w:sz w:val="28"/>
          <w:szCs w:val="28"/>
          <w:shd w:val="clear" w:color="auto" w:fill="FFFFFF"/>
        </w:rPr>
        <w:t xml:space="preserve"> autopsy rates</w:t>
      </w:r>
      <w:r w:rsidR="00F254A7" w:rsidRPr="00184204">
        <w:rPr>
          <w:rFonts w:cstheme="minorHAnsi"/>
          <w:sz w:val="28"/>
          <w:szCs w:val="28"/>
          <w:shd w:val="clear" w:color="auto" w:fill="FFFFFF"/>
        </w:rPr>
        <w:t>,</w:t>
      </w:r>
      <w:r w:rsidR="0066197E" w:rsidRPr="00184204">
        <w:rPr>
          <w:rFonts w:cstheme="minorHAnsi"/>
          <w:sz w:val="28"/>
          <w:szCs w:val="28"/>
          <w:shd w:val="clear" w:color="auto" w:fill="FFFFFF"/>
        </w:rPr>
        <w:t xml:space="preserve"> </w:t>
      </w:r>
      <w:r w:rsidR="0000116C" w:rsidRPr="00184204">
        <w:rPr>
          <w:rFonts w:cstheme="minorHAnsi"/>
          <w:sz w:val="28"/>
          <w:szCs w:val="28"/>
          <w:shd w:val="clear" w:color="auto" w:fill="FFFFFF"/>
        </w:rPr>
        <w:t xml:space="preserve">population </w:t>
      </w:r>
      <w:r w:rsidR="00597316" w:rsidRPr="00184204">
        <w:rPr>
          <w:rFonts w:cstheme="minorHAnsi"/>
          <w:sz w:val="28"/>
          <w:szCs w:val="28"/>
          <w:shd w:val="clear" w:color="auto" w:fill="FFFFFF"/>
        </w:rPr>
        <w:t xml:space="preserve">as well as regions selected </w:t>
      </w:r>
      <w:r w:rsidR="0000116C" w:rsidRPr="00184204">
        <w:rPr>
          <w:rFonts w:cstheme="minorHAnsi"/>
          <w:sz w:val="28"/>
          <w:szCs w:val="28"/>
          <w:shd w:val="clear" w:color="auto" w:fill="FFFFFF"/>
        </w:rPr>
        <w:t xml:space="preserve">and </w:t>
      </w:r>
      <w:r w:rsidR="0066197E" w:rsidRPr="00184204">
        <w:rPr>
          <w:rFonts w:cstheme="minorHAnsi"/>
          <w:sz w:val="28"/>
          <w:szCs w:val="28"/>
          <w:shd w:val="clear" w:color="auto" w:fill="FFFFFF"/>
        </w:rPr>
        <w:t>study designs.</w:t>
      </w:r>
      <w:r w:rsidR="00B63731" w:rsidRPr="00184204">
        <w:rPr>
          <w:rFonts w:eastAsia="Calibri" w:cs="Times New Roman"/>
          <w:sz w:val="28"/>
          <w:szCs w:val="28"/>
        </w:rPr>
        <w:t xml:space="preserve"> </w:t>
      </w:r>
      <w:bookmarkStart w:id="8" w:name="_Hlk110345273"/>
      <w:r w:rsidR="00AF0B80" w:rsidRPr="00184204">
        <w:rPr>
          <w:rFonts w:eastAsia="Calibri" w:cs="Times New Roman"/>
          <w:sz w:val="28"/>
          <w:szCs w:val="28"/>
        </w:rPr>
        <w:t xml:space="preserve">Nationwide studies in Denmark, Australasia and Ireland </w:t>
      </w:r>
      <w:r w:rsidR="00AF0B80" w:rsidRPr="00184204">
        <w:rPr>
          <w:rFonts w:eastAsia="Calibri" w:cs="Times New Roman"/>
          <w:sz w:val="28"/>
          <w:szCs w:val="28"/>
        </w:rPr>
        <w:fldChar w:fldCharType="begin" w:fldLock="1"/>
      </w:r>
      <w:r w:rsidR="00775CD7">
        <w:rPr>
          <w:rFonts w:eastAsia="Calibri" w:cs="Times New Roman"/>
          <w:sz w:val="28"/>
          <w:szCs w:val="28"/>
        </w:rPr>
        <w:instrText>ADDIN CSL_CITATION {"citationItems":[{"id":"ITEM-1","itemData":{"DOI":"10.1161/CIRCEP.113.001421","ISSN":"1941-3084","PMID":"24604905","abstract":"Background-Knowledge of the burden and causes of sudden cardiac death (SCD) is sparse in persons aged &lt;50 years; better understanding is needed to lower the risk of SCD. The aim of this study was to report SCD incidence rates and autopsy findings in persons aged 1 to 49 years. Methods and Results-All deaths in persons aged 1 to 49 years were included in 2007 to 2009. Death certificates were reviewed by 2 physicians. History of previous admissions to hospital was assessed, and discharge summaries were read. Sudden unexpected death cases were identified and autopsy reports were collected. In the 3-year study period, there were 7849 deaths of which we identified 893 (11%) SCD cases. The annual incidence rate per 100 000 persons increased from 2.3 (95% confidence interval, 2.0-2.7) to 21.7 (95% confidence interval, 20.2-23.4) in persons aged 1 to 35 and 36 to 49 years, respectively. Coronary artery disease was the most common cause of death and was found in 158 (36%) autopsied cases, followed by 135 (31%) cases of sudden unexplained death. Conclusions-In a nationwide cohort of persons aged &lt;50 years, the annual incidence rate of SCD was ̃10× higher in persons aged 36 to 49 years than in persons aged 1 to 35 years. Notably, coronary artery disease was the most common cause of SCD, followed by unexplained deaths. These findings may help in developing strategies to prevent SCD in the future. © 2014 American Heart Association, Inc.","author":[{"dropping-particle":"","family":"Risgaard","given":"Bjarke","non-dropping-particle":"","parse-names":false,"suffix":""},{"dropping-particle":"","family":"Winkel","given":"Bo Gregers","non-dropping-particle":"","parse-names":false,"suffix":""},{"dropping-particle":"","family":"Jabbari","given":"Reza","non-dropping-particle":"","parse-names":false,"suffix":""},{"dropping-particle":"","family":"Behr","given":"Elijah R.","non-dropping-particle":"","parse-names":false,"suffix":""},{"dropping-particle":"","family":"Ingemann-Hansen","given":"Ole","non-dropping-particle":"","parse-names":false,"suffix":""},{"dropping-particle":"","family":"Thomsen","given":"Joørgen Lange","non-dropping-particle":"","parse-names":false,"suffix":""},{"dropping-particle":"","family":"Ottesen","given":"Gyda Lolk","non-dropping-particle":"","parse-names":false,"suffix":""},{"dropping-particle":"","family":"Gislason","given":"Gunnar H.","non-dropping-particle":"","parse-names":false,"suffix":""},{"dropping-particle":"","family":"Bundgaard","given":"Henning","non-dropping-particle":"","parse-names":false,"suffix":""},{"dropping-particle":"","family":"Haunsoø","given":"Stig","non-dropping-particle":"","parse-names":false,"suffix":""},{"dropping-particle":"","family":"Holst","given":"Anders Gaarsdal","non-dropping-particle":"","parse-names":false,"suffix":""},{"dropping-particle":"","family":"Tfelt-Hansen","given":"Jacob","non-dropping-particle":"","parse-names":false,"suffix":""}],"container-title":"Circulation. Arrhythmia and electrophysiology","id":"ITEM-1","issue":"2","issued":{"date-parts":[["2014"]]},"page":"205-211","publisher":"Circ Arrhythm Electrophysiol","title":"Burden of sudden cardiac death in persons aged 1 to 49 years: nationwide study in Denmark","type":"article-journal","volume":"7"},"uris":["http://www.mendeley.com/documents/?uuid=7eac2c80-6ae8-373f-87dc-ae7f83c411b5"]},{"id":"ITEM-2","itemData":{"DOI":"10.1093/eurheartj/ehq428","ISSN":"0195668X","PMID":"21131293","abstract":"AimsThe aim of this investigation was to study the incidence of sudden cardiac death (SCD) in persons aged 135 years in a nationwide setting (5.38 million people) by systematic evaluation of all deaths.Methods and resultsAll deaths in persons aged 135 years in Denmark in 200006 were included. Death certificates were read independently by two physicians. The National Patient Registry was used to retrieve information on prior medical history. All autopsy reports were read and the cause of death was revised based on autopsy findings. We identified 625 cases of sudden unexpected death (10 of all deaths), of which 156 (25) were not autopsied. Of the 469 autopsied cases, 314 (67) were SCD. The most common cardiac cause of death was ischaemic heart disease (13); 29 of autopsied sudden unexpected death cases were unexplained. In 45 of SCD cases, the death was witnessed; 34 died during sleep; 89 were out-of-hospital deaths. Highest possible incidence rate of SCD in the young was 2.8 per 100 000 person-years including non-autopsied cases of sudden unexpected death. Excluding those, the incidence rate declined to 1.9 per 100 000 person-years.ConclusionsA total of 7 of all deaths in the young can be attributed to SCD, when including non-autopsied cases (autopsy ratio 75). The incidence rate of SCD in the young of 2.8 per 100 000 person-years is higher than previously reported. © 2010 The Author.","author":[{"dropping-particle":"","family":"Winkel","given":"Bo Gregers","non-dropping-particle":"","parse-names":false,"suffix":""},{"dropping-particle":"","family":"Holst","given":"Anders Gaarsdal","non-dropping-particle":"","parse-names":false,"suffix":""},{"dropping-particle":"","family":"Theilade","given":"Juliane","non-dropping-particle":"","parse-names":false,"suffix":""},{"dropping-particle":"","family":"Kristensen","given":"Ingrid Bayer","non-dropping-particle":"","parse-names":false,"suffix":""},{"dropping-particle":"","family":"Thomsen","given":"Jørgen Lange","non-dropping-particle":"","parse-names":false,"suffix":""},{"dropping-particle":"","family":"Ottesen","given":"Gyda Lolk","non-dropping-particle":"","parse-names":false,"suffix":""},{"dropping-particle":"","family":"Bundgaard","given":"Henning","non-dropping-particle":"","parse-names":false,"suffix":""},{"dropping-particle":"","family":"Svendsen","given":"Jesper Hastrup","non-dropping-particle":"","parse-names":false,"suffix":""},{"dropping-particle":"","family":"Haunsø","given":"Stig","non-dropping-particle":"","parse-names":false,"suffix":""},{"dropping-particle":"","family":"Tfelt-Hansen","given":"Jacob","non-dropping-particle":"","parse-names":false,"suffix":""}],"container-title":"European Heart Journal","id":"ITEM-2","issue":"8","issued":{"date-parts":[["2011","4"]]},"page":"983-990","publisher":"Eur Heart J","title":"Nationwide study of sudden cardiac death in persons aged 1-35 years","type":"article-journal","volume":"32"},"uris":["http://www.mendeley.com/documents/?uuid=1edb0908-a68c-31b0-9af2-331009170f55"]},{"id":"ITEM-3","itemData":{"DOI":"10.1093/europace/eur161","ISSN":"10995129","PMID":"21798877","abstract":"IntroductionSudden cardiac death (SCD) in young people is a rare but devastating event for families and communities. Ireland has previously had no measure of the incidence of SCD in young people. We report the incidence and causes of SCD in persons &lt;35 years of age.Methods and results: We undertook a retrospective study of SCD between 2005 and 2007 in persons aged 1535 years in the Republic of Ireland. We identified potential cases of out of hospital SCD through the Central Statistics Office (CSO) death certificate records. Autopsy, toxicology, and inquest reports were then obtained and analysed by an expert panel who adjudicated on the cause of death. A total of 342 potential SCD cases were identified through the CSO. Fifty were younger than 15 years of age, and 86 had either incomplete or unavailable post-mortem reports. Of 206 full reports obtained, 116 were adjudicated as cases of SCD. Cases were predominantly male (75), with a mean age of 25.8 years (standard deviation 6.3). The incidence of SCD in this age range was 2.85 per 100 000 person-years (4.36 for males and 1.30 for females) and the incidence of sudden arrhythmic death syndrome (SADS) was 0.76 per 100 000 person-years. The commonest causes were SADS, 26.7 (31 of 116), followed by coronary artery disease, 20.7 (24 of 116), hypertrophic cardiomyopathy (HCM), 14.7 (17 of 116), and idiopathic left ventricular hypertrophy not fulfilling criteria for HCM, 10.3 (12 of 116).Conclusion: sThe incidence of SCD in the young in Ireland was 4.96 (95 CI 3.06, 6.4) for males and 1.3 (95 CI 0.62, 2.56) for females per 100 000 person-years. Sudden arrhythmic death syndrome was the commonest cause of SCD in the young, and the incidence of SADS was more than five times that in official reports of the Irish CSO. © 2011 The Author.","author":[{"dropping-particle":"","family":"Margey","given":"Ronan","non-dropping-particle":"","parse-names":false,"suffix":""},{"dropping-particle":"","family":"Roy","given":"Andrew","non-dropping-particle":"","parse-names":false,"suffix":""},{"dropping-particle":"","family":"Tobin","given":"Sandra","non-dropping-particle":"","parse-names":false,"suffix":""},{"dropping-particle":"","family":"Okeane","given":"Conor J.","non-dropping-particle":"","parse-names":false,"suffix":""},{"dropping-particle":"","family":"McGorrian","given":"Catherine","non-dropping-particle":"","parse-names":false,"suffix":""},{"dropping-particle":"","family":"Morris","given":"Valerie","non-dropping-particle":"","parse-names":false,"suffix":""},{"dropping-particle":"","family":"Jennings","given":"Siobhan","non-dropping-particle":"","parse-names":false,"suffix":""},{"dropping-particle":"","family":"Galvin","given":"Joseph","non-dropping-particle":"","parse-names":false,"suffix":""}],"container-title":"Europace","id":"ITEM-3","issue":"10","issued":{"date-parts":[["2011","10"]]},"page":"1411-1418","publisher":"Europace","title":"Sudden cardiac death in 14- to 35-year olds in Ireland from 2005 to 2007: A retrospective registry","type":"article-journal","volume":"13"},"uris":["http://www.mendeley.com/documents/?uuid=77e04be6-9d86-3af4-af38-66eebf0c6657"]},{"id":"ITEM-4","itemData":{"DOI":"10.1056/nejmoa1510687","ISSN":"0028-4793","PMID":"27332903","abstract":"BACKGROUND Sudden cardiac death among children and young adults is a devastating event. We performed a prospective, population-based, clinical and genetic study of sudden cardiac death among children and young adults. METHODS 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 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rs of age had the highest incidence of unexplained sudden cardiac death (0.8 cases per 100,000 persons per year). The most common explained causes of sudden cardiac death were coronary artery disease (24% of cases) and inherited cardiomyopathies (16% of cases). Unexplained sudden cardiac death (40% of cases) was the predominant finding among persons in all age groups, except for those 31 to 35 years of age, for whom coronary artery disease was the most common finding. Younger age and death at night were independently associated with unexplained sudden cardiac death as compared with explained sudden cardiac death. A clinically relevant cardiac gene mutation was identified in 31 of 113 cases (27%) of unexplained sudden cardiac death in which genetic testing was performed. During follow-up, a clinical diagnosis of an inherited cardiovascular disease was identified in 13% of the families in which an unexplained sudden cardiac death occurred. CONCLUSIONS The addition of genetic testing to autopsy investigation substantially increased the identification of a possible cause of sudden cardiac death among children and young adults. (Funded by the National Health and Medical Research Council of Australia and others.).","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New England Journal of Medicine","id":"ITEM-4","issue":"25","issued":{"date-parts":[["2016","6","23"]]},"page":"2441-2452","publisher":"N Engl J Med","title":"A Prospective Study of Sudden Cardiac Death among Children and Young Adults","type":"article-journal","volume":"374"},"uris":["http://www.mendeley.com/documents/?uuid=ac3f8d7d-3d1c-3646-ba96-304b8f7bc8f8"]},{"id":"ITEM-5","itemData":{"DOI":"10.1016/j.hrthm.2021.05.005","ISSN":"15563871","PMID":"33965606","abstract":"Background: A large proportion of all deaths are sudden cardiac deaths (SCDs). Reliable estimates of nationwide incidence of SCD, however, are missing. Objectives: The goals of this study were to estimate SCD burden across all age groups in Denmark and to compare it with the estimates of other common causes of death. Methods: All deaths in Denmark (population of 5.5 million) in 2010 were manually reviewed case by case. Autopsy reports, death certificates, and information from nationwide health registries were systematically examined to identify all SCD cases in 2010. According to the level of detail of the available information, all deaths were categorized as either non-SCD, definite SCD, probable SCD, or possible SCD. Results: There were 54,028 deaths in Denmark in 2010, of which 6867 (13%) were categorized as SCD (591 (9%) definite SCD, 1568 (23%) probable SCD, and 4708 (68%) possible SCD). The incidence rate of definite SCD was 11 (95% confidence interval 10–12) per 100,000 person-years. Including definite, probable, and possible SCD cases, the highest possible overall SCD incidence rate was 124 (95% confidence interval 121–127) per 100,000 person-years. Estimated SCD burden was similar to or greater than the estimates of all other common causes of death. Of all SCD cases, 49% were not diagnosed with cardiovascular disease before death. Conclusion: SCD accounted for up to 13% of all deaths. Almost half of all SCD cases occurred in persons without a history of cardiovascular disease. Consequently, the optimization of risk stratification and prevention of SCD in the general population should be given high priority.","author":[{"dropping-particle":"","family":"Lynge","given":"Thomas Hadberg","non-dropping-particle":"","parse-names":false,"suffix":""},{"dropping-particle":"","family":"Risgaard","given":"Bjarke","non-dropping-particle":"","parse-names":false,"suffix":""},{"dropping-particle":"","family":"Banner","given":"Jytte","non-dropping-particle":"","parse-names":false,"suffix":""},{"dropping-particle":"","family":"Nielsen","given":"Jakob Lund","non-dropping-particle":"","parse-names":false,"suffix":""},{"dropping-particle":"","family":"Jespersen","given":"Thomas","non-dropping-particle":"","parse-names":false,"suffix":""},{"dropping-particle":"","family":"Stampe","given":"Niels Kjær","non-dropping-particle":"","parse-names":false,"suffix":""},{"dropping-particle":"","family":"Albert","given":"Christine M.","non-dropping-particle":"","parse-names":false,"suffix":""},{"dropping-particle":"","family":"Winkel","given":"Bo Gregers","non-dropping-particle":"","parse-names":false,"suffix":""},{"dropping-particle":"","family":"Tfelt-Hansen","given":"Jacob","non-dropping-particle":"","parse-names":false,"suffix":""}],"container-title":"Heart Rhythm","id":"ITEM-5","issue":"10","issued":{"date-parts":[["2021","10","1"]]},"page":"1657-1665","publisher":"Heart Rhythm","title":"Nationwide burden of sudden cardiac death: A study of 54,028 deaths in Denmark","type":"article-journal","volume":"18"},"uris":["http://www.mendeley.com/documents/?uuid=b460b29b-c0b1-3669-baa9-4c9b5a358f8c"]}],"mendeley":{"formattedCitation":"(16,21–24)","plainTextFormattedCitation":"(16,21–24)","previouslyFormattedCitation":"(16,21–24)"},"properties":{"noteIndex":0},"schema":"https://github.com/citation-style-language/schema/raw/master/csl-citation.json"}</w:instrText>
      </w:r>
      <w:r w:rsidR="00AF0B80" w:rsidRPr="00184204">
        <w:rPr>
          <w:rFonts w:eastAsia="Calibri" w:cs="Times New Roman"/>
          <w:sz w:val="28"/>
          <w:szCs w:val="28"/>
        </w:rPr>
        <w:fldChar w:fldCharType="separate"/>
      </w:r>
      <w:r w:rsidR="00E47578" w:rsidRPr="00E47578">
        <w:rPr>
          <w:rFonts w:eastAsia="Calibri" w:cs="Times New Roman"/>
          <w:noProof/>
          <w:sz w:val="28"/>
          <w:szCs w:val="28"/>
        </w:rPr>
        <w:t>(16,21–24)</w:t>
      </w:r>
      <w:r w:rsidR="00AF0B80" w:rsidRPr="00184204">
        <w:rPr>
          <w:rFonts w:eastAsia="Calibri" w:cs="Times New Roman"/>
          <w:sz w:val="28"/>
          <w:szCs w:val="28"/>
        </w:rPr>
        <w:fldChar w:fldCharType="end"/>
      </w:r>
      <w:r w:rsidR="00AF0B80" w:rsidRPr="00184204">
        <w:rPr>
          <w:rFonts w:eastAsia="Calibri" w:cs="Times New Roman"/>
          <w:sz w:val="28"/>
          <w:szCs w:val="28"/>
        </w:rPr>
        <w:t xml:space="preserve"> have been done but not </w:t>
      </w:r>
      <w:r w:rsidR="00D00BA6" w:rsidRPr="00184204">
        <w:rPr>
          <w:rFonts w:eastAsia="Calibri" w:cs="Times New Roman"/>
          <w:sz w:val="28"/>
          <w:szCs w:val="28"/>
        </w:rPr>
        <w:t xml:space="preserve">in such a wide age group and not </w:t>
      </w:r>
      <w:r w:rsidR="00AF0B80" w:rsidRPr="00184204">
        <w:rPr>
          <w:rFonts w:eastAsia="Calibri" w:cs="Times New Roman"/>
          <w:sz w:val="28"/>
          <w:szCs w:val="28"/>
        </w:rPr>
        <w:t>all had autopsies</w:t>
      </w:r>
      <w:r w:rsidR="004D2FE6" w:rsidRPr="00184204">
        <w:rPr>
          <w:rFonts w:eastAsia="Calibri" w:cs="Times New Roman"/>
          <w:sz w:val="28"/>
          <w:szCs w:val="28"/>
        </w:rPr>
        <w:t>. Even within a national legal framework there ca</w:t>
      </w:r>
      <w:r w:rsidR="00586F03" w:rsidRPr="00184204">
        <w:rPr>
          <w:rFonts w:eastAsia="Calibri" w:cs="Times New Roman"/>
          <w:sz w:val="28"/>
          <w:szCs w:val="28"/>
        </w:rPr>
        <w:t>n</w:t>
      </w:r>
      <w:r w:rsidR="004D2FE6" w:rsidRPr="00184204">
        <w:rPr>
          <w:rFonts w:eastAsia="Calibri" w:cs="Times New Roman"/>
          <w:sz w:val="28"/>
          <w:szCs w:val="28"/>
        </w:rPr>
        <w:t xml:space="preserve"> be dramatic regional variation in autopsy rates as shown in Denmark in 2012 </w:t>
      </w:r>
      <w:r w:rsidR="004D2FE6" w:rsidRPr="00184204">
        <w:rPr>
          <w:rFonts w:eastAsia="Calibri" w:cs="Times New Roman"/>
          <w:sz w:val="28"/>
          <w:szCs w:val="28"/>
        </w:rPr>
        <w:fldChar w:fldCharType="begin" w:fldLock="1"/>
      </w:r>
      <w:r w:rsidR="00775CD7">
        <w:rPr>
          <w:rFonts w:eastAsia="Calibri" w:cs="Times New Roman"/>
          <w:sz w:val="28"/>
          <w:szCs w:val="28"/>
        </w:rPr>
        <w:instrText>ADDIN CSL_CITATION {"citationItems":[{"id":"ITEM-1","itemData":{"DOI":"10.1007/s00414-011-0602-5","ISSN":"1437-1596 (Electronic)","PMID":"21779923","abstract":"BACKGROUND: Inherited disease may be causative in many young sudden unexpected death  cases. Autopsy is essential in the counselling of the bereaved, as the family of the victim may be at risk too. In a nationwide setting operating under the same set of laws, we hypothesized that regional differences exist in the investigation of young persons dying suddenly and unexpectedly. METHODS AND RESULTS: All deaths in persons aged 1-35 years in Denmark in 2000-2006 were included. Death certificates were read independently by two physicians. External examination as well as autopsy status was retrieved. Significant regional differences were found regarding external examinations and autopsy frequencies. Ratios of conducted external examinations varied between 63% and 93% (p = 0.004). Autopsy ratios varied between 60% and 88% (p = 0.001). In urban areas, external examinations and autopsies were more often conducted than in rural areas. In East Denmark, there were more external examinations resulting in a forensic autopsy, and there was a higher overall autopsy rate compared to West Denmark. CONCLUSION: Despite operating under the same set of laws, we document significant regional differences in forensic investigations of young persons suffering a sudden unexpected death. This is probably not unique for Denmark although no data exist to confirm that. The results are worrying and call for a revision of the way these deaths are handled. Mandatory autopsy in sudden unexpected death in young persons is warranted as a thorough investigation of the death may help the clinician in guidance of the relatives in relation to hereditary diseases.","author":[{"dropping-particle":"","family":"Winkel","given":"Bo Gregers","non-dropping-particle":"","parse-names":false,"suffix":""},{"dropping-particle":"","family":"Holst","given":"Anders Gaarsdal","non-dropping-particle":"","parse-names":false,"suffix":""},{"dropping-particle":"","family":"Theilade","given":"Juliane","non-dropping-particle":"","parse-names":false,"suffix":""},{"dropping-particle":"","family":"Kristensen","given":"Ingrid Bayer","non-dropping-particle":"","parse-names":false,"suffix":""},{"dropping-particle":"","family":"Thomsen","given":"Jørgen Lange","non-dropping-particle":"","parse-names":false,"suffix":""},{"dropping-particle":"","family":"Hougen","given":"Hans Petter","non-dropping-particle":"","parse-names":false,"suffix":""},{"dropping-particle":"","family":"Bundgaard","given":"Henning","non-dropping-particle":"","parse-names":false,"suffix":""},{"dropping-particle":"","family":"Svendsen","given":"Jesper Hastrup","non-dropping-particle":"","parse-names":false,"suffix":""},{"dropping-particle":"","family":"Haunsø","given":"Stig","non-dropping-particle":"","parse-names":false,"suffix":""},{"dropping-particle":"","family":"Tfelt-Hansen","given":"Jacob","non-dropping-particle":"","parse-names":false,"suffix":""}],"container-title":"International journal of legal medicine","id":"ITEM-1","issue":"2","issued":{"date-parts":[["2012","3"]]},"language":"eng","page":"223-229","publisher-place":"Germany","title":"Differences in investigations of sudden unexpected deaths in young people in a  nationwide setting.","type":"article-journal","volume":"126"},"uris":["http://www.mendeley.com/documents/?uuid=6ad76ccd-7566-4822-bfbc-6431d8a8571d","http://www.mendeley.com/documents/?uuid=418adade-b8ca-4aef-bd81-1c55a9d8e3ca"]}],"mendeley":{"formattedCitation":"(25)","plainTextFormattedCitation":"(25)","previouslyFormattedCitation":"(25)"},"properties":{"noteIndex":0},"schema":"https://github.com/citation-style-language/schema/raw/master/csl-citation.json"}</w:instrText>
      </w:r>
      <w:r w:rsidR="004D2FE6" w:rsidRPr="00184204">
        <w:rPr>
          <w:rFonts w:eastAsia="Calibri" w:cs="Times New Roman"/>
          <w:sz w:val="28"/>
          <w:szCs w:val="28"/>
        </w:rPr>
        <w:fldChar w:fldCharType="separate"/>
      </w:r>
      <w:r w:rsidR="00E47578" w:rsidRPr="00E47578">
        <w:rPr>
          <w:rFonts w:eastAsia="Calibri" w:cs="Times New Roman"/>
          <w:noProof/>
          <w:sz w:val="28"/>
          <w:szCs w:val="28"/>
        </w:rPr>
        <w:t>(25)</w:t>
      </w:r>
      <w:r w:rsidR="004D2FE6" w:rsidRPr="00184204">
        <w:rPr>
          <w:rFonts w:eastAsia="Calibri" w:cs="Times New Roman"/>
          <w:sz w:val="28"/>
          <w:szCs w:val="28"/>
        </w:rPr>
        <w:fldChar w:fldCharType="end"/>
      </w:r>
      <w:r w:rsidR="0015540C" w:rsidRPr="00184204">
        <w:rPr>
          <w:rFonts w:eastAsia="Calibri" w:cs="Times New Roman"/>
          <w:sz w:val="28"/>
          <w:szCs w:val="28"/>
        </w:rPr>
        <w:t xml:space="preserve">. </w:t>
      </w:r>
    </w:p>
    <w:bookmarkEnd w:id="8"/>
    <w:p w14:paraId="2DD51C25" w14:textId="77777777" w:rsidR="00276D1C" w:rsidRPr="00184204" w:rsidRDefault="00276D1C" w:rsidP="00AF0B80">
      <w:pPr>
        <w:rPr>
          <w:rFonts w:eastAsia="Calibri" w:cs="Times New Roman"/>
          <w:sz w:val="28"/>
          <w:szCs w:val="28"/>
        </w:rPr>
      </w:pPr>
    </w:p>
    <w:p w14:paraId="63A583CB" w14:textId="22B9999F" w:rsidR="00276D1C" w:rsidRPr="00184204" w:rsidRDefault="00D01ABE" w:rsidP="00AF0B80">
      <w:pPr>
        <w:rPr>
          <w:rFonts w:eastAsia="Calibri" w:cs="Times New Roman"/>
          <w:sz w:val="28"/>
          <w:szCs w:val="28"/>
          <w:u w:val="single"/>
        </w:rPr>
      </w:pPr>
      <w:r w:rsidRPr="00184204">
        <w:rPr>
          <w:rFonts w:eastAsia="Calibri" w:cs="Times New Roman"/>
          <w:sz w:val="28"/>
          <w:szCs w:val="28"/>
          <w:u w:val="single"/>
        </w:rPr>
        <w:t>Sudden Adult Death Syndrome /</w:t>
      </w:r>
      <w:r w:rsidR="00276D1C" w:rsidRPr="00184204">
        <w:rPr>
          <w:rFonts w:eastAsia="Calibri" w:cs="Times New Roman"/>
          <w:sz w:val="28"/>
          <w:szCs w:val="28"/>
          <w:u w:val="single"/>
        </w:rPr>
        <w:t xml:space="preserve">Sudden Arrhythmic Death Syndrome </w:t>
      </w:r>
      <w:r w:rsidR="009C3276" w:rsidRPr="00184204">
        <w:rPr>
          <w:rFonts w:eastAsia="Calibri" w:cs="Times New Roman"/>
          <w:sz w:val="28"/>
          <w:szCs w:val="28"/>
          <w:u w:val="single"/>
        </w:rPr>
        <w:t xml:space="preserve">(SADS) </w:t>
      </w:r>
    </w:p>
    <w:p w14:paraId="5FBDE01B" w14:textId="4FB913E3" w:rsidR="00251D4E" w:rsidRPr="00184204" w:rsidRDefault="0013267D" w:rsidP="00251D4E">
      <w:pPr>
        <w:rPr>
          <w:rFonts w:eastAsia="Calibri" w:cs="Arial"/>
          <w:sz w:val="28"/>
          <w:szCs w:val="28"/>
        </w:rPr>
      </w:pPr>
      <w:r w:rsidRPr="00184204">
        <w:rPr>
          <w:rFonts w:eastAsia="Calibri" w:cs="Arial"/>
          <w:sz w:val="28"/>
          <w:szCs w:val="28"/>
        </w:rPr>
        <w:t xml:space="preserve">The number of SADS </w:t>
      </w:r>
      <w:r w:rsidR="00B26AB5" w:rsidRPr="00184204">
        <w:rPr>
          <w:rFonts w:eastAsia="Calibri" w:cs="Arial"/>
          <w:sz w:val="28"/>
          <w:szCs w:val="28"/>
        </w:rPr>
        <w:t xml:space="preserve">which are also labelled as unexplained </w:t>
      </w:r>
      <w:r w:rsidR="007B4E4B" w:rsidRPr="00184204">
        <w:rPr>
          <w:rFonts w:eastAsia="Calibri" w:cs="Arial"/>
          <w:sz w:val="28"/>
          <w:szCs w:val="28"/>
        </w:rPr>
        <w:t xml:space="preserve">sudden </w:t>
      </w:r>
      <w:r w:rsidR="009C3276" w:rsidRPr="00184204">
        <w:rPr>
          <w:rFonts w:eastAsia="Calibri" w:cs="Arial"/>
          <w:sz w:val="28"/>
          <w:szCs w:val="28"/>
        </w:rPr>
        <w:t xml:space="preserve">cardiac </w:t>
      </w:r>
      <w:r w:rsidR="007B4E4B" w:rsidRPr="00184204">
        <w:rPr>
          <w:rFonts w:eastAsia="Calibri" w:cs="Arial"/>
          <w:sz w:val="28"/>
          <w:szCs w:val="28"/>
        </w:rPr>
        <w:t xml:space="preserve">death </w:t>
      </w:r>
      <w:r w:rsidRPr="00184204">
        <w:rPr>
          <w:rFonts w:eastAsia="Calibri" w:cs="Arial"/>
          <w:sz w:val="28"/>
          <w:szCs w:val="28"/>
        </w:rPr>
        <w:t xml:space="preserve">cases </w:t>
      </w:r>
      <w:r w:rsidR="00B26AB5" w:rsidRPr="00184204">
        <w:rPr>
          <w:rFonts w:eastAsia="Calibri" w:cs="Arial"/>
          <w:sz w:val="28"/>
          <w:szCs w:val="28"/>
        </w:rPr>
        <w:t xml:space="preserve">with negative autopsy and toxicology findings, </w:t>
      </w:r>
      <w:r w:rsidR="00276D1C" w:rsidRPr="00184204">
        <w:rPr>
          <w:rFonts w:eastAsia="Calibri" w:cs="Arial"/>
          <w:sz w:val="28"/>
          <w:szCs w:val="28"/>
        </w:rPr>
        <w:t xml:space="preserve">varies </w:t>
      </w:r>
      <w:r w:rsidRPr="00184204">
        <w:rPr>
          <w:rFonts w:eastAsia="Calibri" w:cs="Arial"/>
          <w:sz w:val="28"/>
          <w:szCs w:val="28"/>
        </w:rPr>
        <w:t>widely depending on age and study type and numbers</w:t>
      </w:r>
      <w:r w:rsidR="005F6768" w:rsidRPr="00184204">
        <w:rPr>
          <w:rFonts w:eastAsia="Calibri" w:cs="Arial"/>
          <w:sz w:val="28"/>
          <w:szCs w:val="28"/>
        </w:rPr>
        <w:t xml:space="preserve"> (Fig</w:t>
      </w:r>
      <w:r w:rsidR="00D01ABE" w:rsidRPr="00184204">
        <w:rPr>
          <w:rFonts w:eastAsia="Calibri" w:cs="Arial"/>
          <w:sz w:val="28"/>
          <w:szCs w:val="28"/>
        </w:rPr>
        <w:t>ure</w:t>
      </w:r>
      <w:r w:rsidR="00A0263B">
        <w:rPr>
          <w:rFonts w:eastAsia="Calibri" w:cs="Arial"/>
          <w:sz w:val="28"/>
          <w:szCs w:val="28"/>
        </w:rPr>
        <w:t xml:space="preserve"> 4</w:t>
      </w:r>
      <w:r w:rsidR="005F6768" w:rsidRPr="00184204">
        <w:rPr>
          <w:rFonts w:eastAsia="Calibri" w:cs="Arial"/>
          <w:sz w:val="28"/>
          <w:szCs w:val="28"/>
        </w:rPr>
        <w:t>)</w:t>
      </w:r>
      <w:r w:rsidRPr="00184204">
        <w:rPr>
          <w:rFonts w:eastAsia="Calibri" w:cs="Arial"/>
          <w:sz w:val="28"/>
          <w:szCs w:val="28"/>
        </w:rPr>
        <w:t>.</w:t>
      </w:r>
      <w:r w:rsidR="00915DA6" w:rsidRPr="00184204">
        <w:rPr>
          <w:rFonts w:eastAsia="Calibri" w:cs="Arial"/>
          <w:sz w:val="28"/>
          <w:szCs w:val="28"/>
        </w:rPr>
        <w:t xml:space="preserve"> </w:t>
      </w:r>
      <w:bookmarkStart w:id="9" w:name="_Hlk110345314"/>
      <w:r w:rsidR="004911DA">
        <w:rPr>
          <w:rFonts w:eastAsia="Calibri" w:cs="Arial"/>
          <w:sz w:val="28"/>
          <w:szCs w:val="28"/>
        </w:rPr>
        <w:t xml:space="preserve">Previous studies have found sudden arrhythmic death syndrome in 6-40% of cases </w:t>
      </w:r>
      <w:r w:rsidR="004911DA">
        <w:rPr>
          <w:rFonts w:eastAsia="Calibri" w:cstheme="minorHAnsi"/>
          <w:sz w:val="28"/>
          <w:szCs w:val="28"/>
        </w:rPr>
        <w:fldChar w:fldCharType="begin" w:fldLock="1"/>
      </w:r>
      <w:r w:rsidR="00775CD7">
        <w:rPr>
          <w:rFonts w:eastAsia="Calibri" w:cstheme="minorHAnsi"/>
          <w:sz w:val="28"/>
          <w:szCs w:val="28"/>
        </w:rPr>
        <w:instrText>ADDIN CSL_CITATION {"citationItems":[{"id":"ITEM-1","itemData":{"DOI":"10.1016/J.JACC.2011.01.049","ISSN":"1558-3597","PMID":"21903060","abstract":"Objectives: The purpose of this study was to define the incidence and characterization of cardiovascular cause of sudden death in the young. Background: The epidemiology of sudden cardiac death (SCD) in young adults is based on small studies and uncontrolled observations. Identifying causes of sudden death in this population is important for guiding approaches to prevention. Methods: We performed a retrospective cohort study using demographic and autopsy data from the Department of Defense Cardiovascular Death Registry over a 10-year period comprising 15.2 million person-years of active surveillance. Results: We reviewed all nontraumatic sudden deaths in persons 18 years of age and over. We identified 902 subjects in whom the adjudicated cause of death was of potential cardiac etiology, with a mean age of 38 ± 11 years. The mortality rate for SCD per 100,000 person-years for the study period was 6.7 for males and 1.4 for females (p &lt; 0.0001). Sudden death was attributed to a cardiac condition in 715 (79.3%) and was unexplained in 187 (20.7%). The incidence of sudden unexplained death (SUD) was 1.2 per 100,000 person-years for persons &lt;35 years of age, and 2.0 per 100,000 person-years for those &lt;35 years of age (p &lt; 0.001). The incidence of fatal atherosclerotic coronary artery disease was 0.7 per 100,000 person-years for those &lt;35 years of age, and 13.7 per 100,000 person-years for those &lt;35 years of age (p &lt; 0.001). Conclusions: Prevention of sudden death in the young adult should focus on evaluation for causes known to be associated with SUD (e.g., primary arrhythmia) among persons &lt;35 years of age, with an emphasis on atherosclerotic coronary disease in those &lt;35 years of age. © 2011 American College of Cardiology Foundation.","author":[{"dropping-particle":"","family":"Eckart","given":"Robert E.","non-dropping-particle":"","parse-names":false,"suffix":""},{"dropping-particle":"","family":"Shry","given":"Eric A.","non-dropping-particle":"","parse-names":false,"suffix":""},{"dropping-particle":"","family":"Burke","given":"Allen P.","non-dropping-particle":"","parse-names":false,"suffix":""},{"dropping-particle":"","family":"McNear","given":"Jennifer A.","non-dropping-particle":"","parse-names":false,"suffix":""},{"dropping-particle":"","family":"Appel","given":"David A.","non-dropping-particle":"","parse-names":false,"suffix":""},{"dropping-particle":"","family":"Castillo-Rojas","given":"Laudino M.","non-dropping-particle":"","parse-names":false,"suffix":""},{"dropping-particle":"","family":"Avedissian","given":"Lena","non-dropping-particle":"","parse-names":false,"suffix":""},{"dropping-particle":"","family":"Pearse","given":"Lisa A.","non-dropping-particle":"","parse-names":false,"suffix":""},{"dropping-particle":"","family":"Potter","given":"Robert N.","non-dropping-particle":"","parse-names":false,"suffix":""},{"dropping-particle":"","family":"Tremaine","given":"Ladd","non-dropping-particle":"","parse-names":false,"suffix":""},{"dropping-particle":"","family":"Gentlesk","given":"Philip J.","non-dropping-particle":"","parse-names":false,"suffix":""},{"dropping-particle":"","family":"Huffer","given":"Linda","non-dropping-particle":"","parse-names":false,"suffix":""},{"dropping-particle":"","family":"Reich","given":"Stephen S.","non-dropping-particle":"","parse-names":false,"suffix":""},{"dropping-particle":"","family":"Stevenson","given":"William G.","non-dropping-particle":"","parse-names":false,"suffix":""}],"container-title":"Journal of the American College of Cardiology","id":"ITEM-1","issue":"12","issued":{"date-parts":[["2011","9","13"]]},"page":"1254-1261","publisher":"J Am Coll Cardiol","title":"Sudden death in young adults: an autopsy-based series of a population undergoing active surveillance","type":"article-journal","volume":"58"},"uris":["http://www.mendeley.com/documents/?uuid=da62cab0-de37-3baa-94ea-82b62681f050"]},{"id":"ITEM-2","itemData":{"DOI":"10.1056/nejmoa1510687","ISSN":"0028-4793","PMID":"27332903","abstract":"BACKGROUND Sudden cardiac death among children and young adults is a devastating event. We performed a prospective, population-based, clinical and genetic study of sudden cardiac death among children and young adults. METHODS 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 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rs of age had the highest incidence of unexplained sudden cardiac death (0.8 cases per 100,000 persons per year). The most common explained causes of sudden cardiac death were coronary artery disease (24% of cases) and inherited cardiomyopathies (16% of cases). Unexplained sudden cardiac death (40% of cases) was the predominant finding among persons in all age groups, except for those 31 to 35 years of age, for whom coronary artery disease was the most common finding. Younger age and death at night were independently associated with unexplained sudden cardiac death as compared with explained sudden cardiac death. A clinically relevant cardiac gene mutation was identified in 31 of 113 cases (27%) of unexplained sudden cardiac death in which genetic testing was performed. During follow-up, a clinical diagnosis of an inherited cardiovascular disease was identified in 13% of the families in which an unexplained sudden cardiac death occurred. CONCLUSIONS The addition of genetic testing to autopsy investigation substantially increased the identification of a possible cause of sudden cardiac death among children and young adults. (Funded by the National Health and Medical Research Council of Australia and others.).","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New England Journal of Medicine","id":"ITEM-2","issue":"25","issued":{"date-parts":[["2016","6","23"]]},"page":"2441-2452","publisher":"N Engl J Med","title":"A Prospective Study of Sudden Cardiac Death among Children and Young Adults","type":"article-journal","volume":"374"},"uris":["http://www.mendeley.com/documents/?uuid=ac3f8d7d-3d1c-3646-ba96-304b8f7bc8f8"]},{"id":"ITEM-3","itemData":{"DOI":"10.1016/S0379-0738(03)00212-3","ISSN":"03790738","PMID":"12927399","abstract":"Sudden unexplained death (SUD) on children and young people is unusual, although the real magnitude is unknown. The clinical and physiopathological characteristics are poorly defined. The aim of this work is to analyse the epidemiological, clinical and pathological characteristics of SUD on children and young people. In this population observational study, all sudden non-violent deaths between 1 and 35 years occurred in Bizkaia (north Spain) from 1991 to 1998 were investigated, analysing those diagnosed as SUD. Pathological records, circumstances of death and autopsy findings were obtained. Out of 107 cases of sudden death (SD), 19 were SUD. The mortality rate of SUD was 0.43/100,000 persons per year. Five had pathological antecedents: syncopal episodes in three cases and tachycardia and ventricular extrasystoles one each. The initial symptom was sudden collapse (N=13). In four cases, a precipitating factor was identified (two physical exercise and two emotional stress). Six cases died during sleep. Minimal pathological findings in coronary arteries, myocardium or conduction system was found in nine cases. Heart weight increased (under interval of confidence of 95%) was present in 12 cases. In conclusion, the SUD is very infrequent in children and young people. However, it has great clinical significance because it affects people in good health and occurs without warning symptoms. Some of these cases can be due to cardiac arrhythmias. In deaths in bed there is a high frequency of SUD. In the future, it may be possible that abnormalities at a molecular level will be detected in some of the cases identified today as SUD. © 2003 Elsevier Ireland Ltd. All rights reserved.","author":[{"dropping-particle":"","family":"Morentin","given":"Benito","non-dropping-particle":"","parse-names":false,"suffix":""},{"dropping-particle":"","family":"Suárez-Mier","given":"Ma Paz","non-dropping-particle":"","parse-names":false,"suffix":""},{"dropping-particle":"","family":"Aguilera","given":"Beatriz","non-dropping-particle":"","parse-names":false,"suffix":""}],"container-title":"Forensic Science International","id":"ITEM-3","issue":"3","issued":{"date-parts":[["2003","8","27"]]},"page":"213-217","publisher":"Forensic Sci Int","title":"Sudden unexplained death among persons 1-35 years old","type":"article-journal","volume":"135"},"uris":["http://www.mendeley.com/documents/?uuid=effff023-86c9-30ee-bb34-14fa821ce6e2"]},{"id":"ITEM-4","itemData":{"DOI":"10.1093/europace/eur161","ISSN":"10995129","PMID":"21798877","abstract":"IntroductionSudden cardiac death (SCD) in young people is a rare but devastating event for families and communities. Ireland has previously had no measure of the incidence of SCD in young people. We report the incidence and causes of SCD in persons &lt;35 years of age.Methods and results: We undertook a retrospective study of SCD between 2005 and 2007 in persons aged 1535 years in the Republic of Ireland. We identified potential cases of out of hospital SCD through the Central Statistics Office (CSO) death certificate records. Autopsy, toxicology, and inquest reports were then obtained and analysed by an expert panel who adjudicated on the cause of death. A total of 342 potential SCD cases were identified through the CSO. Fifty were younger than 15 years of age, and 86 had either incomplete or unavailable post-mortem reports. Of 206 full reports obtained, 116 were adjudicated as cases of SCD. Cases were predominantly male (75), with a mean age of 25.8 years (standard deviation 6.3). The incidence of SCD in this age range was 2.85 per 100 000 person-years (4.36 for males and 1.30 for females) and the incidence of sudden arrhythmic death syndrome (SADS) was 0.76 per 100 000 person-years. The commonest causes were SADS, 26.7 (31 of 116), followed by coronary artery disease, 20.7 (24 of 116), hypertrophic cardiomyopathy (HCM), 14.7 (17 of 116), and idiopathic left ventricular hypertrophy not fulfilling criteria for HCM, 10.3 (12 of 116).Conclusion: sThe incidence of SCD in the young in Ireland was 4.96 (95 CI 3.06, 6.4) for males and 1.3 (95 CI 0.62, 2.56) for females per 100 000 person-years. Sudden arrhythmic death syndrome was the commonest cause of SCD in the young, and the incidence of SADS was more than five times that in official reports of the Irish CSO. © 2011 The Author.","author":[{"dropping-particle":"","family":"Margey","given":"Ronan","non-dropping-particle":"","parse-names":false,"suffix":""},{"dropping-particle":"","family":"Roy","given":"Andrew","non-dropping-particle":"","parse-names":false,"suffix":""},{"dropping-particle":"","family":"Tobin","given":"Sandra","non-dropping-particle":"","parse-names":false,"suffix":""},{"dropping-particle":"","family":"Okeane","given":"Conor J.","non-dropping-particle":"","parse-names":false,"suffix":""},{"dropping-particle":"","family":"McGorrian","given":"Catherine","non-dropping-particle":"","parse-names":false,"suffix":""},{"dropping-particle":"","family":"Morris","given":"Valerie","non-dropping-particle":"","parse-names":false,"suffix":""},{"dropping-particle":"","family":"Jennings","given":"Siobhan","non-dropping-particle":"","parse-names":false,"suffix":""},{"dropping-particle":"","family":"Galvin","given":"Joseph","non-dropping-particle":"","parse-names":false,"suffix":""}],"container-title":"Europace","id":"ITEM-4","issue":"10","issued":{"date-parts":[["2011","10"]]},"page":"1411-1418","publisher":"Europace","title":"Sudden cardiac death in 14- to 35-year olds in Ireland from 2005 to 2007: A retrospective registry","type":"article-journal","volume":"13"},"uris":["http://www.mendeley.com/documents/?uuid=77e04be6-9d86-3af4-af38-66eebf0c6657"]},{"id":"ITEM-5","itemData":{"DOI":"10.1016/S0008-6363(01)00254-1","ISSN":"00086363","PMID":"11334844","abstract":"Objective: The aim of the present study was to assess the prevalence of subtle morphologic substrates, clinically unrecognizable, underlying sudden cardiac death (SCD) in young people with apparently normal heart. Methods: In the time interval 1979-1998, 273 consecutive cases of SCD in young people (≤35 years) which occurred in the Veneto Region of Italy were prospectively studied. Following exclusion of extracardiac causes of sudden death, the heart was examined according to a detailed morphologic protocol consisting of macroscopic and histologic examination, including study of the specialized conduction system by serial sections. Results: At macroscopic examination, 197 SCD victims (72%) had an overt underlying structural heart disease such as cardiomyopathy in 56, obstructive coronary atherosclerosis in 54, valve disease in 32, non-atherosclerotic coronary artery disease in 28, aortic rupture in 13, postoperative congenital heart disease in five, and other disease in nine. The remaining 76 cases (28%) (50 males and 26 females, aged 4-35 years, mean 23±5 years) had a macroscopically normal heart. A total of 28 of them (37%) had experienced one or more of the following prodroma: syncope, palpitations or both in 20, ECG abnormalities in 18 and arrhythmias in ten. In 79% of them, histologic examination disclosed concealed pathologic substrates consisting of focal myocarditis in 27 cases, regional arrhythmogenic right ventricular cardiomyopathy, mostly localized to RV outflow tract, in nine, and conduction system abnormalities in 24 (leading to ventricular preexcitation in 18 and heart block in six). In 16 hearts (6%) there was no evidence of structural heart disease even after histologic study. Conclusion: Macroscopic heart features were normal in nearly one-third of young SCD victims. In 79% of them, however, histologic study unmasked concealed pathologic substrates such as focal myocarditis or cardiomyopathy and conduction system diseases. A total of 16 victims (6%) had no evidence of structural heart disease and the mechanism of their SCD remained unexplained. © 2001 Elsevier Science B.V.","author":[{"dropping-particle":"","family":"Corrado","given":"Domenico","non-dropping-particle":"","parse-names":false,"suffix":""},{"dropping-particle":"","family":"Basso","given":"Cristina","non-dropping-particle":"","parse-names":false,"suffix":""},{"dropping-particle":"","family":"Thiene","given":"Gaetano","non-dropping-particle":"","parse-names":false,"suffix":""}],"container-title":"Cardiovascular Research","id":"ITEM-5","issue":"2","issued":{"date-parts":[["2001"]]},"page":"399-408","publisher":"Cardiovasc Res","title":"Sudden cardiac death in young people with apparently normal heart","type":"article-journal","volume":"50"},"uris":["http://www.mendeley.com/documents/?uuid=6cf5fe81-ef6c-3504-9743-e9524fae059c"]},{"id":"ITEM-6","itemData":{"DOI":"10.1161/CIRCEP.113.001421","ISSN":"1941-3084","PMID":"24604905","abstract":"Background-Knowledge of the burden and causes of sudden cardiac death (SCD) is sparse in persons aged &lt;50 years; better understanding is needed to lower the risk of SCD. The aim of this study was to report SCD incidence rates and autopsy findings in persons aged 1 to 49 years. Methods and Results-All deaths in persons aged 1 to 49 years were included in 2007 to 2009. Death certificates were reviewed by 2 physicians. History of previous admissions to hospital was assessed, and discharge summaries were read. Sudden unexpected death cases were identified and autopsy reports were collected. In the 3-year study period, there were 7849 deaths of which we identified 893 (11%) SCD cases. The annual incidence rate per 100 000 persons increased from 2.3 (95% confidence interval, 2.0-2.7) to 21.7 (95% confidence interval, 20.2-23.4) in persons aged 1 to 35 and 36 to 49 years, respectively. Coronary artery disease was the most common cause of death and was found in 158 (36%) autopsied cases, followed by 135 (31%) cases of sudden unexplained death. Conclusions-In a nationwide cohort of persons aged &lt;50 years, the annual incidence rate of SCD was ̃10× higher in persons aged 36 to 49 years than in persons aged 1 to 35 years. Notably, coronary artery disease was the most common cause of SCD, followed by unexplained deaths. These findings may help in developing strategies to prevent SCD in the future. © 2014 American Heart Association, Inc.","author":[{"dropping-particle":"","family":"Risgaard","given":"Bjarke","non-dropping-particle":"","parse-names":false,"suffix":""},{"dropping-particle":"","family":"Winkel","given":"Bo Gregers","non-dropping-particle":"","parse-names":false,"suffix":""},{"dropping-particle":"","family":"Jabbari","given":"Reza","non-dropping-particle":"","parse-names":false,"suffix":""},{"dropping-particle":"","family":"Behr","given":"Elijah R.","non-dropping-particle":"","parse-names":false,"suffix":""},{"dropping-particle":"","family":"Ingemann-Hansen","given":"Ole","non-dropping-particle":"","parse-names":false,"suffix":""},{"dropping-particle":"","family":"Thomsen","given":"Joørgen Lange","non-dropping-particle":"","parse-names":false,"suffix":""},{"dropping-particle":"","family":"Ottesen","given":"Gyda Lolk","non-dropping-particle":"","parse-names":false,"suffix":""},{"dropping-particle":"","family":"Gislason","given":"Gunnar H.","non-dropping-particle":"","parse-names":false,"suffix":""},{"dropping-particle":"","family":"Bundgaard","given":"Henning","non-dropping-particle":"","parse-names":false,"suffix":""},{"dropping-particle":"","family":"Haunsoø","given":"Stig","non-dropping-particle":"","parse-names":false,"suffix":""},{"dropping-particle":"","family":"Holst","given":"Anders Gaarsdal","non-dropping-particle":"","parse-names":false,"suffix":""},{"dropping-particle":"","family":"Tfelt-Hansen","given":"Jacob","non-dropping-particle":"","parse-names":false,"suffix":""}],"container-title":"Circulation. Arrhythmia and electrophysiology","id":"ITEM-6","issue":"2","issued":{"date-parts":[["2014"]]},"page":"205-211","publisher":"Circ Arrhythm Electrophysiol","title":"Burden of sudden cardiac death in persons aged 1 to 49 years: nationwide study in Denmark","type":"article-journal","volume":"7"},"uris":["http://www.mendeley.com/documents/?uuid=7eac2c80-6ae8-373f-87dc-ae7f83c411b5"]},{"id":"ITEM-7","itemData":{"DOI":"10.1016/j.hrthm.2021.05.005","ISSN":"15563871","PMID":"33965606","abstract":"Background: A large proportion of all deaths are sudden cardiac deaths (SCDs). Reliable estimates of nationwide incidence of SCD, however, are missing. Objectives: The goals of this study were to estimate SCD burden across all age groups in Denmark and to compare it with the estimates of other common causes of death. Methods: All deaths in Denmark (population of 5.5 million) in 2010 were manually reviewed case by case. Autopsy reports, death certificates, and information from nationwide health registries were systematically examined to identify all SCD cases in 2010. According to the level of detail of the available information, all deaths were categorized as either non-SCD, definite SCD, probable SCD, or possible SCD. Results: There were 54,028 deaths in Denmark in 2010, of which 6867 (13%) were categorized as SCD (591 (9%) definite SCD, 1568 (23%) probable SCD, and 4708 (68%) possible SCD). The incidence rate of definite SCD was 11 (95% confidence interval 10–12) per 100,000 person-years. Including definite, probable, and possible SCD cases, the highest possible overall SCD incidence rate was 124 (95% confidence interval 121–127) per 100,000 person-years. Estimated SCD burden was similar to or greater than the estimates of all other common causes of death. Of all SCD cases, 49% were not diagnosed with cardiovascular disease before death. Conclusion: SCD accounted for up to 13% of all deaths. Almost half of all SCD cases occurred in persons without a history of cardiovascular disease. Consequently, the optimization of risk stratification and prevention of SCD in the general population should be given high priority.","author":[{"dropping-particle":"","family":"Lynge","given":"Thomas Hadberg","non-dropping-particle":"","parse-names":false,"suffix":""},{"dropping-particle":"","family":"Risgaard","given":"Bjarke","non-dropping-particle":"","parse-names":false,"suffix":""},{"dropping-particle":"","family":"Banner","given":"Jytte","non-dropping-particle":"","parse-names":false,"suffix":""},{"dropping-particle":"","family":"Nielsen","given":"Jakob Lund","non-dropping-particle":"","parse-names":false,"suffix":""},{"dropping-particle":"","family":"Jespersen","given":"Thomas","non-dropping-particle":"","parse-names":false,"suffix":""},{"dropping-particle":"","family":"Stampe","given":"Niels Kjær","non-dropping-particle":"","parse-names":false,"suffix":""},{"dropping-particle":"","family":"Albert","given":"Christine M.","non-dropping-particle":"","parse-names":false,"suffix":""},{"dropping-particle":"","family":"Winkel","given":"Bo Gregers","non-dropping-particle":"","parse-names":false,"suffix":""},{"dropping-particle":"","family":"Tfelt-Hansen","given":"Jacob","non-dropping-particle":"","parse-names":false,"suffix":""}],"container-title":"Heart Rhythm","id":"ITEM-7","issue":"10","issued":{"date-parts":[["2021","10","1"]]},"page":"1657-1665","publisher":"Heart Rhythm","title":"Nationwide burden of sudden cardiac death: A study of 54,028 deaths in Denmark","type":"article-journal","volume":"18"},"uris":["http://www.mendeley.com/documents/?uuid=b460b29b-c0b1-3669-baa9-4c9b5a358f8c"]}],"mendeley":{"formattedCitation":"(16,21,23,24,26–28)","plainTextFormattedCitation":"(16,21,23,24,26–28)","previouslyFormattedCitation":"(16,21,23,24,26–28)"},"properties":{"noteIndex":0},"schema":"https://github.com/citation-style-language/schema/raw/master/csl-citation.json"}</w:instrText>
      </w:r>
      <w:r w:rsidR="004911DA">
        <w:rPr>
          <w:rFonts w:eastAsia="Calibri" w:cstheme="minorHAnsi"/>
          <w:sz w:val="28"/>
          <w:szCs w:val="28"/>
        </w:rPr>
        <w:fldChar w:fldCharType="separate"/>
      </w:r>
      <w:r w:rsidR="00E47578" w:rsidRPr="00E47578">
        <w:rPr>
          <w:rFonts w:eastAsia="Calibri" w:cstheme="minorHAnsi"/>
          <w:noProof/>
          <w:sz w:val="28"/>
          <w:szCs w:val="28"/>
        </w:rPr>
        <w:t>(16,21,23,24,26–28)</w:t>
      </w:r>
      <w:r w:rsidR="004911DA">
        <w:rPr>
          <w:rFonts w:eastAsia="Calibri" w:cstheme="minorHAnsi"/>
          <w:sz w:val="28"/>
          <w:szCs w:val="28"/>
        </w:rPr>
        <w:fldChar w:fldCharType="end"/>
      </w:r>
      <w:r w:rsidR="00A54F20" w:rsidRPr="00184204">
        <w:rPr>
          <w:rFonts w:eastAsia="Calibri" w:cstheme="minorHAnsi"/>
          <w:sz w:val="28"/>
          <w:szCs w:val="28"/>
        </w:rPr>
        <w:t xml:space="preserve">. </w:t>
      </w:r>
      <w:r w:rsidR="007E084A" w:rsidRPr="00184204">
        <w:rPr>
          <w:rFonts w:eastAsia="Calibri" w:cs="Arial"/>
          <w:sz w:val="28"/>
          <w:szCs w:val="28"/>
        </w:rPr>
        <w:t xml:space="preserve">All these studies confirm that SADS is more common in younger age group. </w:t>
      </w:r>
      <w:r w:rsidR="00D7245D" w:rsidRPr="00184204">
        <w:rPr>
          <w:rFonts w:eastAsia="Calibri" w:cs="Arial"/>
          <w:sz w:val="28"/>
          <w:szCs w:val="28"/>
        </w:rPr>
        <w:t xml:space="preserve">Males are more at risk for SCD in </w:t>
      </w:r>
      <w:r w:rsidR="00F14FEE" w:rsidRPr="00184204">
        <w:rPr>
          <w:rFonts w:eastAsia="Calibri" w:cs="Arial"/>
          <w:sz w:val="28"/>
          <w:szCs w:val="28"/>
        </w:rPr>
        <w:t>all</w:t>
      </w:r>
      <w:r w:rsidR="00D7245D" w:rsidRPr="00184204">
        <w:rPr>
          <w:rFonts w:eastAsia="Calibri" w:cs="Arial"/>
          <w:sz w:val="28"/>
          <w:szCs w:val="28"/>
        </w:rPr>
        <w:t xml:space="preserve"> the above studies and our study </w:t>
      </w:r>
      <w:r w:rsidR="007E084A" w:rsidRPr="00184204">
        <w:rPr>
          <w:rFonts w:eastAsia="Calibri" w:cs="Arial"/>
          <w:sz w:val="28"/>
          <w:szCs w:val="28"/>
        </w:rPr>
        <w:t xml:space="preserve">also </w:t>
      </w:r>
      <w:r w:rsidR="00D7245D" w:rsidRPr="00184204">
        <w:rPr>
          <w:rFonts w:eastAsia="Calibri" w:cs="Arial"/>
          <w:sz w:val="28"/>
          <w:szCs w:val="28"/>
        </w:rPr>
        <w:t xml:space="preserve">confirms this. </w:t>
      </w:r>
      <w:r w:rsidR="00B55546" w:rsidRPr="00184204">
        <w:rPr>
          <w:rFonts w:eastAsia="Calibri" w:cs="Arial"/>
          <w:sz w:val="28"/>
          <w:szCs w:val="28"/>
        </w:rPr>
        <w:t xml:space="preserve">Our high rate of </w:t>
      </w:r>
      <w:r w:rsidR="00236194" w:rsidRPr="00184204">
        <w:rPr>
          <w:rFonts w:eastAsia="Calibri" w:cs="Arial"/>
          <w:sz w:val="28"/>
          <w:szCs w:val="28"/>
        </w:rPr>
        <w:t xml:space="preserve">53% </w:t>
      </w:r>
      <w:r w:rsidR="00977645" w:rsidRPr="00184204">
        <w:rPr>
          <w:rFonts w:eastAsia="Calibri" w:cs="Arial"/>
          <w:sz w:val="28"/>
          <w:szCs w:val="28"/>
        </w:rPr>
        <w:t xml:space="preserve">of </w:t>
      </w:r>
      <w:r w:rsidRPr="00184204">
        <w:rPr>
          <w:rFonts w:eastAsia="Calibri" w:cs="Arial"/>
          <w:sz w:val="28"/>
          <w:szCs w:val="28"/>
        </w:rPr>
        <w:t>unexplained</w:t>
      </w:r>
      <w:r w:rsidR="00B26AB5" w:rsidRPr="00184204">
        <w:rPr>
          <w:rFonts w:eastAsia="Calibri" w:cs="Arial"/>
          <w:sz w:val="28"/>
          <w:szCs w:val="28"/>
        </w:rPr>
        <w:t>/</w:t>
      </w:r>
      <w:r w:rsidR="00B55546" w:rsidRPr="00184204">
        <w:rPr>
          <w:rFonts w:eastAsia="Calibri" w:cs="Arial"/>
          <w:sz w:val="28"/>
          <w:szCs w:val="28"/>
        </w:rPr>
        <w:t>SADS</w:t>
      </w:r>
      <w:r w:rsidRPr="00184204">
        <w:rPr>
          <w:rFonts w:eastAsia="Calibri" w:cs="Arial"/>
          <w:sz w:val="28"/>
          <w:szCs w:val="28"/>
        </w:rPr>
        <w:t xml:space="preserve"> </w:t>
      </w:r>
      <w:r w:rsidR="00B55546" w:rsidRPr="00184204">
        <w:rPr>
          <w:rFonts w:eastAsia="Calibri" w:cs="Arial"/>
          <w:sz w:val="28"/>
          <w:szCs w:val="28"/>
        </w:rPr>
        <w:t>may be</w:t>
      </w:r>
      <w:r w:rsidR="00D7245D" w:rsidRPr="00184204">
        <w:rPr>
          <w:rFonts w:eastAsia="Calibri" w:cs="Arial"/>
          <w:sz w:val="28"/>
          <w:szCs w:val="28"/>
        </w:rPr>
        <w:t xml:space="preserve"> due to</w:t>
      </w:r>
      <w:r w:rsidR="00B55546" w:rsidRPr="00184204">
        <w:rPr>
          <w:rFonts w:eastAsia="Calibri" w:cs="Arial"/>
          <w:sz w:val="28"/>
          <w:szCs w:val="28"/>
        </w:rPr>
        <w:t xml:space="preserve"> referral bias </w:t>
      </w:r>
      <w:r w:rsidR="00D7245D" w:rsidRPr="00184204">
        <w:rPr>
          <w:rFonts w:eastAsia="Calibri" w:cs="Arial"/>
          <w:sz w:val="28"/>
          <w:szCs w:val="28"/>
        </w:rPr>
        <w:t>as more unexplained cases are more likely to be referred for a second opinion</w:t>
      </w:r>
      <w:r w:rsidR="009544E3" w:rsidRPr="00184204">
        <w:rPr>
          <w:rFonts w:eastAsia="Calibri" w:cs="Arial"/>
          <w:sz w:val="28"/>
          <w:szCs w:val="28"/>
        </w:rPr>
        <w:t xml:space="preserve"> but we also believe that SADS is underreported as a study we undertook previously showed an overdiagnosis of cardiac pathology especially HCM and ACM in normal hearts</w:t>
      </w:r>
      <w:r w:rsidR="00AC49CC" w:rsidRPr="00184204">
        <w:rPr>
          <w:rFonts w:eastAsia="Calibri" w:cs="Arial"/>
          <w:sz w:val="28"/>
          <w:szCs w:val="28"/>
        </w:rPr>
        <w:t xml:space="preserve"> </w:t>
      </w:r>
      <w:r w:rsidR="000B2565" w:rsidRPr="00184204">
        <w:rPr>
          <w:rFonts w:eastAsia="Calibri" w:cs="Arial"/>
          <w:sz w:val="28"/>
          <w:szCs w:val="28"/>
        </w:rPr>
        <w:fldChar w:fldCharType="begin" w:fldLock="1"/>
      </w:r>
      <w:r w:rsidR="00775CD7">
        <w:rPr>
          <w:rFonts w:eastAsia="Calibri" w:cs="Arial"/>
          <w:sz w:val="28"/>
          <w:szCs w:val="28"/>
        </w:rPr>
        <w:instrText>ADDIN CSL_CITATION {"citationItems":[{"id":"ITEM-1","itemData":{"DOI":"10.1093/europace/eut329","ISSN":"15322092","PMID":"24148315","abstract":"Aims: Post-mortem examination of the heart in young sudden cardiac death (SCD) is vital as the underlying aetiology is often an inherited cardiac disease with implications for surviving relatives. Our aim is to demonstrate the improvement in diagnostic quality offered by a specialist cardiac pathology service established to investigate SCD with fast-track reporting on hearts sent by pathologists in cases of SCD. Methods and results: A tertiary centre prospective observational study was conducted. Detailed histopathological examination was performed in a tertiary centre specialized in the investigation of cardiac pathology in SCD. Hearts from 720 consecutive cases of SCD referred by coroners and pathologists from 2007 to 2009 were included. A comparison was drawn with diagnoses from referring pathologists. Most SCDs occurred in males (66), with the median age being 32 years. The majority (57) of deaths occurred at home. The main diagnoses were a morphologically normal heart (n 321; 45), cardiomyopathy (n 207, 29), and coronary artery pathology (n 71; 10). In 158 out of a sample of 200 consecutive cases, a cardiac examination was also performed by the referring pathologist with a disparity in diagnosis in 41 of the cases (κ 0.48). Referring pathologists were more inclined to diagnose cardiomyopathy than normality with only 50 out of 80 (63) normal hearts being described correctly. Conclusion: Expert cardiac pathology improves the accuracy of coronial post-mortem diagnoses in young SCD. This is important as the majority of cases may be due to inherited cardiac diseases and the autopsy guides the appropriate cardiological evaluation of blood relatives for their risk of sudden death. All rights reserved. © The Author 2013.","author":[{"dropping-particle":"V.","family":"Noronha","given":"Sofia","non-dropping-particle":"De","parse-names":false,"suffix":""},{"dropping-particle":"","family":"Behr","given":"Elijah R.","non-dropping-particle":"","parse-names":false,"suffix":""},{"dropping-particle":"","family":"Papadakis","given":"Michael","non-dropping-particle":"","parse-names":false,"suffix":""},{"dropping-particle":"","family":"Ohta-Ogo","given":"Keiko","non-dropping-particle":"","parse-names":false,"suffix":""},{"dropping-particle":"","family":"Banya","given":"Winston","non-dropping-particle":"","parse-names":false,"suffix":""},{"dropping-particle":"","family":"Wells","given":"Jemma","non-dropping-particle":"","parse-names":false,"suffix":""},{"dropping-particle":"","family":"Cox","given":"Steve","non-dropping-particle":"","parse-names":false,"suffix":""},{"dropping-particle":"","family":"Cox","given":"Alison","non-dropping-particle":"","parse-names":false,"suffix":""},{"dropping-particle":"","family":"Sharma","given":"Sanjay","non-dropping-particle":"","parse-names":false,"suffix":""},{"dropping-particle":"","family":"Sheppard","given":"Mary N.","non-dropping-particle":"","parse-names":false,"suffix":""}],"container-title":"Europace","id":"ITEM-1","issued":{"date-parts":[["2014"]]},"title":"The importance of specialist cardiac histopathological examination in the investigation of young sudden cardiac deaths","type":"article-journal"},"uris":["http://www.mendeley.com/documents/?uuid=c5ddcbbd-9a77-45f1-8cea-c8cfa26ef648"]}],"mendeley":{"formattedCitation":"(29)","plainTextFormattedCitation":"(29)","previouslyFormattedCitation":"(29)"},"properties":{"noteIndex":0},"schema":"https://github.com/citation-style-language/schema/raw/master/csl-citation.json"}</w:instrText>
      </w:r>
      <w:r w:rsidR="000B2565" w:rsidRPr="00184204">
        <w:rPr>
          <w:rFonts w:eastAsia="Calibri" w:cs="Arial"/>
          <w:sz w:val="28"/>
          <w:szCs w:val="28"/>
        </w:rPr>
        <w:fldChar w:fldCharType="separate"/>
      </w:r>
      <w:r w:rsidR="00E47578" w:rsidRPr="00E47578">
        <w:rPr>
          <w:rFonts w:eastAsia="Calibri" w:cs="Arial"/>
          <w:noProof/>
          <w:sz w:val="28"/>
          <w:szCs w:val="28"/>
        </w:rPr>
        <w:t>(29)</w:t>
      </w:r>
      <w:r w:rsidR="000B2565" w:rsidRPr="00184204">
        <w:rPr>
          <w:rFonts w:eastAsia="Calibri" w:cs="Arial"/>
          <w:sz w:val="28"/>
          <w:szCs w:val="28"/>
        </w:rPr>
        <w:fldChar w:fldCharType="end"/>
      </w:r>
      <w:r w:rsidR="00D7245D" w:rsidRPr="00184204">
        <w:rPr>
          <w:rFonts w:eastAsia="Calibri" w:cs="Arial"/>
          <w:sz w:val="28"/>
          <w:szCs w:val="28"/>
        </w:rPr>
        <w:t xml:space="preserve">. </w:t>
      </w:r>
      <w:r w:rsidR="00251D4E" w:rsidRPr="00184204">
        <w:rPr>
          <w:rFonts w:eastAsia="Calibri" w:cs="Arial"/>
          <w:sz w:val="28"/>
          <w:szCs w:val="28"/>
        </w:rPr>
        <w:t xml:space="preserve">Some of the observed differences will be due to small scale studies, regional </w:t>
      </w:r>
      <w:r w:rsidR="00F14FEE" w:rsidRPr="00184204">
        <w:rPr>
          <w:rFonts w:eastAsia="Calibri" w:cs="Arial"/>
          <w:sz w:val="28"/>
          <w:szCs w:val="28"/>
        </w:rPr>
        <w:t>variation,</w:t>
      </w:r>
      <w:r w:rsidR="00DF6691">
        <w:rPr>
          <w:rFonts w:eastAsia="Calibri" w:cs="Arial"/>
          <w:sz w:val="28"/>
          <w:szCs w:val="28"/>
        </w:rPr>
        <w:t xml:space="preserve"> varied age ranges, select study populations</w:t>
      </w:r>
      <w:r w:rsidR="00251D4E" w:rsidRPr="00184204">
        <w:rPr>
          <w:rFonts w:eastAsia="Calibri" w:cs="Arial"/>
          <w:sz w:val="28"/>
          <w:szCs w:val="28"/>
        </w:rPr>
        <w:t xml:space="preserve"> and the absence of specialist examination. </w:t>
      </w:r>
      <w:r w:rsidR="007278F7" w:rsidRPr="00184204">
        <w:rPr>
          <w:rFonts w:eastAsia="Calibri" w:cs="Arial"/>
          <w:sz w:val="28"/>
          <w:szCs w:val="28"/>
        </w:rPr>
        <w:t>SADS is mainly due to</w:t>
      </w:r>
      <w:r w:rsidR="00B34239" w:rsidRPr="00184204">
        <w:rPr>
          <w:rFonts w:eastAsia="Calibri" w:cs="Arial"/>
          <w:sz w:val="28"/>
          <w:szCs w:val="28"/>
        </w:rPr>
        <w:t xml:space="preserve"> inherited c</w:t>
      </w:r>
      <w:r w:rsidR="007278F7" w:rsidRPr="00184204">
        <w:rPr>
          <w:rFonts w:eastAsia="Calibri" w:cs="Arial"/>
          <w:sz w:val="28"/>
          <w:szCs w:val="28"/>
        </w:rPr>
        <w:t>hannelopathies in the majority of cases with predominant entities being Brugada syndrome, long Q-</w:t>
      </w:r>
      <w:r w:rsidR="00CF75F0" w:rsidRPr="00184204">
        <w:rPr>
          <w:rFonts w:eastAsia="Calibri" w:cs="Arial"/>
          <w:sz w:val="28"/>
          <w:szCs w:val="28"/>
        </w:rPr>
        <w:t>T</w:t>
      </w:r>
      <w:r w:rsidR="007278F7" w:rsidRPr="00184204">
        <w:rPr>
          <w:rFonts w:eastAsia="Calibri" w:cs="Arial"/>
          <w:sz w:val="28"/>
          <w:szCs w:val="28"/>
        </w:rPr>
        <w:t xml:space="preserve"> and </w:t>
      </w:r>
      <w:r w:rsidR="000878AE" w:rsidRPr="00184204">
        <w:rPr>
          <w:rFonts w:eastAsia="Calibri" w:cs="Arial"/>
          <w:sz w:val="28"/>
          <w:szCs w:val="28"/>
        </w:rPr>
        <w:t>c</w:t>
      </w:r>
      <w:r w:rsidR="007278F7" w:rsidRPr="00184204">
        <w:rPr>
          <w:rFonts w:eastAsia="Calibri" w:cs="Arial"/>
          <w:sz w:val="28"/>
          <w:szCs w:val="28"/>
        </w:rPr>
        <w:t>atecholamine</w:t>
      </w:r>
      <w:r w:rsidR="000878AE" w:rsidRPr="00184204">
        <w:rPr>
          <w:rFonts w:eastAsia="Calibri" w:cs="Arial"/>
          <w:sz w:val="28"/>
          <w:szCs w:val="28"/>
        </w:rPr>
        <w:t>rgic</w:t>
      </w:r>
      <w:r w:rsidR="007278F7" w:rsidRPr="00184204">
        <w:rPr>
          <w:rFonts w:eastAsia="Calibri" w:cs="Arial"/>
          <w:sz w:val="28"/>
          <w:szCs w:val="28"/>
        </w:rPr>
        <w:t xml:space="preserve"> </w:t>
      </w:r>
      <w:r w:rsidR="000878AE" w:rsidRPr="00184204">
        <w:rPr>
          <w:rFonts w:eastAsia="Calibri" w:cs="Arial"/>
          <w:sz w:val="28"/>
          <w:szCs w:val="28"/>
        </w:rPr>
        <w:t>p</w:t>
      </w:r>
      <w:r w:rsidR="007278F7" w:rsidRPr="00184204">
        <w:rPr>
          <w:rFonts w:eastAsia="Calibri" w:cs="Arial"/>
          <w:sz w:val="28"/>
          <w:szCs w:val="28"/>
        </w:rPr>
        <w:t>olymorphic ventricular tachycardia (CPVT)</w:t>
      </w:r>
      <w:r w:rsidR="00CF75F0" w:rsidRPr="00184204">
        <w:rPr>
          <w:rFonts w:eastAsia="Calibri" w:cs="Arial"/>
          <w:sz w:val="28"/>
          <w:szCs w:val="28"/>
        </w:rPr>
        <w:fldChar w:fldCharType="begin" w:fldLock="1"/>
      </w:r>
      <w:r w:rsidR="00775CD7">
        <w:rPr>
          <w:rFonts w:eastAsia="Calibri" w:cs="Arial"/>
          <w:sz w:val="28"/>
          <w:szCs w:val="28"/>
        </w:rPr>
        <w:instrText>ADDIN CSL_CITATION {"citationItems":[{"id":"ITEM-1","itemData":{"DOI":"10.1016/j.jacc.2018.01.031","ISSN":"1558-3597 (Electronic)\r0735-1097 (Linking)","PMID":"29544603","abstract":"BACKGROUND: Familial evaluation after a sudden death with negative autopsy (sudden arrhythmic death syndrome; SADS) may identify relatives at risk of fatal arrhythmias. OBJECTIVES: This study aimed to assess the impact of systematic ajmaline provocation testing using high right precordial leads (RPLs) on the diagnostic yield of Brugada syndrome (BrS) in a large cohort of SADS families. METHODS: Three hundred three SADS families (911 relatives) underwent evaluation with resting electrocardiogram using conventional and high RPLs, echocardiography, exercise, and 24-h electrocardiogram monitor. An ajmaline test with conventional and high RPLs was undertaken in 670 (74%) relatives without a familial diagnosis after initial evaluation. Further investigations were guided by clinical suspicion. RESULTS: An inherited cardiac disease was diagnosed in 128 (42%) families and 201 (22%) relatives. BrS was the most prevalent diagnosis (n = 85, 28% of families; n = 140, 15% of relatives). Ajmaline testing was required to unmask the BrS in 97% of diagnosed individuals. The use of high RPLs showed a 16% incremental diagnostic yield of ajmaline testing by diagnosing BrS in an additional 49 families. There were no differences of the characteristics between individuals and families with a diagnostic pattern in the conventional and the high RPLs. On follow-up, a spontaneous type 1 Brugada pattern and/or clinically significant arrhythmic events developed in 17% (n = 25) of the concealed BrS cohort. CONCLUSIONS: Systematic use of ajmaline testing with high RPLs increases substantially the yield of BrS in SADS families. Assessment should be performed in expert centers where patients are counseled appropriately for the potential implications of provocation testing.","author":[{"dropping-particle":"","family":"Papadakis","given":"M","non-dropping-particle":"","parse-names":false,"suffix":""},{"dropping-particle":"","family":"Papatheodorou","given":"E","non-dropping-particle":"","parse-names":false,"suffix":""},{"dropping-particle":"","family":"Mellor","given":"G","non-dropping-particle":"","parse-names":false,"suffix":""},{"dropping-particle":"","family":"Raju","given":"H","non-dropping-particle":"","parse-names":false,"suffix":""},{"dropping-particle":"","family":"Bastiaenen","given":"R","non-dropping-particle":"","parse-names":false,"suffix":""},{"dropping-particle":"","family":"Wijeyeratne","given":"Y","non-dropping-particle":"","parse-names":false,"suffix":""},{"dropping-particle":"","family":"Wasim","given":"S","non-dropping-particle":"","parse-names":false,"suffix":""},{"dropping-particle":"","family":"Ensam","given":"B","non-dropping-particle":"","parse-names":false,"suffix":""},{"dropping-particle":"","family":"Finocchiaro","given":"G","non-dropping-particle":"","parse-names":false,"suffix":""},{"dropping-particle":"","family":"Gray","given":"B","non-dropping-particle":"","parse-names":false,"suffix":""},{"dropping-particle":"","family":"Malhotra","given":"A","non-dropping-particle":"","parse-names":false,"suffix":""},{"dropping-particle":"","family":"D'Silva","given":"A","non-dropping-particle":"","parse-names":false,"suffix":""},{"dropping-particle":"","family":"Edwards","given":"N","non-dropping-particle":"","parse-names":false,"suffix":""},{"dropping-particle":"","family":"Cole","given":"D","non-dropping-particle":"","parse-names":false,"suffix":""},{"dropping-particle":"","family":"Attard","given":"V","non-dropping-particle":"","parse-names":false,"suffix":""},{"dropping-particle":"","family":"Batchvarov","given":"V N","non-dropping-particle":"","parse-names":false,"suffix":""},{"dropping-particle":"","family":"Tome-Esteban","given":"M","non-dropping-particle":"","parse-names":false,"suffix":""},{"dropping-particle":"","family":"Homfray","given":"T","non-dropping-particle":"","parse-names":false,"suffix":""},{"dropping-particle":"","family":"Sheppard","given":"M N","non-dropping-particle":"","parse-names":false,"suffix":""},{"dropping-particle":"","family":"Sharma","given":"S","non-dropping-particle":"","parse-names":false,"suffix":""},{"dropping-particle":"","family":"Behr","given":"E R","non-dropping-particle":"","parse-names":false,"suffix":""}],"container-title":"J Am Coll Cardiol","edition":"2018/03/17","id":"ITEM-1","issue":"11","issued":{"date-parts":[["2018"]]},"page":"1204-1214","title":"The Diagnostic Yield of Brugada Syndrome After Sudden Death With Normal Autopsy","type":"article-journal","volume":"71"},"uris":["http://www.mendeley.com/documents/?uuid=69ca4f17-dc3b-3d4e-9192-7b60d9bbdf38","http://www.mendeley.com/documents/?uuid=efdb4466-d912-43ab-aed9-9ae26d7b5cc7"]}],"mendeley":{"formattedCitation":"(30)","plainTextFormattedCitation":"(30)","previouslyFormattedCitation":"(30)"},"properties":{"noteIndex":0},"schema":"https://github.com/citation-style-language/schema/raw/master/csl-citation.json"}</w:instrText>
      </w:r>
      <w:r w:rsidR="00CF75F0" w:rsidRPr="00184204">
        <w:rPr>
          <w:rFonts w:eastAsia="Calibri" w:cs="Arial"/>
          <w:sz w:val="28"/>
          <w:szCs w:val="28"/>
        </w:rPr>
        <w:fldChar w:fldCharType="separate"/>
      </w:r>
      <w:r w:rsidR="00E47578" w:rsidRPr="00E47578">
        <w:rPr>
          <w:rFonts w:eastAsia="Calibri" w:cs="Arial"/>
          <w:noProof/>
          <w:sz w:val="28"/>
          <w:szCs w:val="28"/>
        </w:rPr>
        <w:t>(30)</w:t>
      </w:r>
      <w:r w:rsidR="00CF75F0" w:rsidRPr="00184204">
        <w:rPr>
          <w:rFonts w:eastAsia="Calibri" w:cs="Arial"/>
          <w:sz w:val="28"/>
          <w:szCs w:val="28"/>
        </w:rPr>
        <w:fldChar w:fldCharType="end"/>
      </w:r>
      <w:r w:rsidR="00AA16BB" w:rsidRPr="00184204">
        <w:rPr>
          <w:rFonts w:eastAsia="Calibri" w:cs="Arial"/>
          <w:sz w:val="28"/>
          <w:szCs w:val="28"/>
        </w:rPr>
        <w:fldChar w:fldCharType="begin" w:fldLock="1"/>
      </w:r>
      <w:r w:rsidR="00775CD7">
        <w:rPr>
          <w:rFonts w:eastAsia="Calibri" w:cs="Arial"/>
          <w:sz w:val="28"/>
          <w:szCs w:val="28"/>
        </w:rPr>
        <w:instrText>ADDIN CSL_CITATION {"citationItems":[{"id":"ITEM-1","itemData":{"DOI":"10.1016/j.jacc.2017.02.046","ISSN":"15583597","PMID":"28449774","abstract":"Background Sudden arrhythmic death syndrome (SADS) describes a sudden death with negative autopsy and toxicological analysis. Cardiac genetic disease is a likely etiology. Objectives This study investigated the clinical utility and combined yield of post-mortem genetic testing (molecular autopsy) in cases of SADS and comprehensive clinical evaluation of surviving relatives. Methods We evaluated 302 expertly validated SADS cases with suitable DNA (median age: 24 years; 65% males) who underwent next-generation sequencing using an extended panel of 77 primary electrical disorder and cardiomyopathy genes. Pathogenic and likely pathogenic variants were classified using American College of Medical Genetics (ACMG) consensus guidelines. The yield of combined molecular autopsy and clinical evaluation in 82 surviving families was evaluated. A gene-level rare variant association analysis was conducted in SADS cases versus controls. Results A clinically actionable pathogenic or likely pathogenic variant was identified in 40 of 302 cases (13%). The main etiologies established were catecholaminergic polymorphic ventricular tachycardia and long QT syndrome (17 [6%] and 11 [4%], respectively). Gene-based rare variants association analysis showed enrichment of rare predicted deleterious variants in RYR2 (p = 5 × 10-5). Combining molecular autopsy with clinical evaluation in surviving families increased diagnostic yield from 26% to 39%. Conclusions Molecular autopsy for electrical disorder and cardiomyopathy genes, using ACMG guidelines for variant classification, identified a modest but realistic yield in SADS. Our data highlighted the predominant role of catecholaminergic polymorphic ventricular tachycardia and long QT syndrome, especially the RYR2 gene, as well as the minimal yield from other genes. Furthermore, we showed the enhanced utility of combined clinical and genetic evaluation.","author":[{"dropping-particle":"","family":"Lahrouchi","given":"Najim","non-dropping-particle":"","parse-names":false,"suffix":""},{"dropping-particle":"","family":"Raju","given":"Hariharan","non-dropping-particle":"","parse-names":false,"suffix":""},{"dropping-particle":"","family":"Lodder","given":"Elisabeth M.","non-dropping-particle":"","parse-names":false,"suffix":""},{"dropping-particle":"","family":"Papatheodorou","given":"Efstathios","non-dropping-particle":"","parse-names":false,"suffix":""},{"dropping-particle":"","family":"Ware","given":"James S.","non-dropping-particle":"","parse-names":false,"suffix":""},{"dropping-particle":"","family":"Papadakis","given":"Michael","non-dropping-particle":"","parse-names":false,"suffix":""},{"dropping-particle":"","family":"Tadros","given":"Rafik","non-dropping-particle":"","parse-names":false,"suffix":""},{"dropping-particle":"","family":"Cole","given":"Della","non-dropping-particle":"","parse-names":false,"suffix":""},{"dropping-particle":"","family":"Skinner","given":"Jonathan R.","non-dropping-particle":"","parse-names":false,"suffix":""},{"dropping-particle":"","family":"Crawford","given":"Jackie","non-dropping-particle":"","parse-names":false,"suffix":""},{"dropping-particle":"","family":"Love","given":"Donald R.","non-dropping-particle":"","parse-names":false,"suffix":""},{"dropping-particle":"","family":"Pua","given":"Chee J.","non-dropping-particle":"","parse-names":false,"suffix":""},{"dropping-particle":"","family":"Soh","given":"Bee Y.","non-dropping-particle":"","parse-names":false,"suffix":""},{"dropping-particle":"","family":"Bhalshankar","given":"Jaydutt D.","non-dropping-particle":"","parse-names":false,"suffix":""},{"dropping-particle":"","family":"Govind","given":"Risha","non-dropping-particle":"","parse-names":false,"suffix":""},{"dropping-particle":"","family":"Tfelt-Hansen","given":"Jacob","non-dropping-particle":"","parse-names":false,"suffix":""},{"dropping-particle":"","family":"Winkel","given":"Bo G.","non-dropping-particle":"","parse-names":false,"suffix":""},{"dropping-particle":"","family":"Werf","given":"Christian","non-dropping-particle":"van der","parse-names":false,"suffix":""},{"dropping-particle":"","family":"Wijeyeratne","given":"Yanushi D.","non-dropping-particle":"","parse-names":false,"suffix":""},{"dropping-particle":"","family":"Mellor","given":"Greg","non-dropping-particle":"","parse-names":false,"suffix":""},{"dropping-particle":"","family":"Till","given":"Jan","non-dropping-particle":"","parse-names":false,"suffix":""},{"dropping-particle":"","family":"Cohen","given":"Marta C.","non-dropping-particle":"","parse-names":false,"suffix":""},{"dropping-particle":"","family":"Tome-Esteban","given":"Maria","non-dropping-particle":"","parse-names":false,"suffix":""},{"dropping-particle":"","family":"Sharma","given":"Sanjay","non-dropping-particle":"","parse-names":false,"suffix":""},{"dropping-particle":"","family":"Wilde","given":"Arthur A.M.","non-dropping-particle":"","parse-names":false,"suffix":""},{"dropping-particle":"","family":"Cook","given":"Stuart A.","non-dropping-particle":"","parse-names":false,"suffix":""},{"dropping-particle":"","family":"Bezzina","given":"Connie R.","non-dropping-particle":"","parse-names":false,"suffix":""},{"dropping-particle":"","family":"Sheppard","given":"Mary N.","non-dropping-particle":"","parse-names":false,"suffix":""},{"dropping-particle":"","family":"Behr","given":"Elijah R.","non-dropping-particle":"","parse-names":false,"suffix":""}],"container-title":"Journal of the American College of Cardiology","id":"ITEM-1","issue":"17","issued":{"date-parts":[["2017","5","2"]]},"page":"2134-2145","publisher":"Elsevier USA","title":"Utility of Post-Mortem Genetic Testing in Cases of Sudden Arrhythmic Death Syndrome","type":"article-journal","volume":"69"},"uris":["http://www.mendeley.com/documents/?uuid=3a7fcbc0-933f-30e0-8ea8-2868f3087807"]}],"mendeley":{"formattedCitation":"(31)","plainTextFormattedCitation":"(31)","previouslyFormattedCitation":"(31)"},"properties":{"noteIndex":0},"schema":"https://github.com/citation-style-language/schema/raw/master/csl-citation.json"}</w:instrText>
      </w:r>
      <w:r w:rsidR="00AA16BB" w:rsidRPr="00184204">
        <w:rPr>
          <w:rFonts w:eastAsia="Calibri" w:cs="Arial"/>
          <w:sz w:val="28"/>
          <w:szCs w:val="28"/>
        </w:rPr>
        <w:fldChar w:fldCharType="separate"/>
      </w:r>
      <w:r w:rsidR="00E47578" w:rsidRPr="00E47578">
        <w:rPr>
          <w:rFonts w:eastAsia="Calibri" w:cs="Arial"/>
          <w:noProof/>
          <w:sz w:val="28"/>
          <w:szCs w:val="28"/>
        </w:rPr>
        <w:t>(31)</w:t>
      </w:r>
      <w:r w:rsidR="00AA16BB" w:rsidRPr="00184204">
        <w:rPr>
          <w:rFonts w:eastAsia="Calibri" w:cs="Arial"/>
          <w:sz w:val="28"/>
          <w:szCs w:val="28"/>
        </w:rPr>
        <w:fldChar w:fldCharType="end"/>
      </w:r>
      <w:r w:rsidR="00B34239" w:rsidRPr="00184204">
        <w:rPr>
          <w:rFonts w:eastAsia="Calibri" w:cs="Arial"/>
          <w:sz w:val="28"/>
          <w:szCs w:val="28"/>
        </w:rPr>
        <w:t xml:space="preserve"> and there </w:t>
      </w:r>
      <w:r w:rsidR="00276D1C" w:rsidRPr="00184204">
        <w:rPr>
          <w:rFonts w:eastAsia="Calibri" w:cs="Arial"/>
          <w:sz w:val="28"/>
          <w:szCs w:val="28"/>
        </w:rPr>
        <w:t xml:space="preserve">are now </w:t>
      </w:r>
      <w:r w:rsidR="009C3276" w:rsidRPr="00184204">
        <w:rPr>
          <w:rFonts w:eastAsia="Calibri" w:cs="Arial"/>
          <w:sz w:val="28"/>
          <w:szCs w:val="28"/>
        </w:rPr>
        <w:t xml:space="preserve">clinical </w:t>
      </w:r>
      <w:r w:rsidR="00B34239" w:rsidRPr="00184204">
        <w:rPr>
          <w:rFonts w:eastAsia="Calibri" w:cs="Arial"/>
          <w:sz w:val="28"/>
          <w:szCs w:val="28"/>
        </w:rPr>
        <w:t xml:space="preserve">guidelines </w:t>
      </w:r>
      <w:r w:rsidR="00276D1C" w:rsidRPr="00184204">
        <w:rPr>
          <w:rFonts w:eastAsia="Calibri" w:cs="Arial"/>
          <w:sz w:val="28"/>
          <w:szCs w:val="28"/>
        </w:rPr>
        <w:t>for their investigation in families</w:t>
      </w:r>
      <w:r w:rsidR="00B34239" w:rsidRPr="00184204">
        <w:rPr>
          <w:rFonts w:eastAsia="Calibri" w:cs="Arial"/>
          <w:sz w:val="28"/>
          <w:szCs w:val="28"/>
        </w:rPr>
        <w:t xml:space="preserve"> </w:t>
      </w:r>
      <w:r w:rsidR="00B34239" w:rsidRPr="00184204">
        <w:rPr>
          <w:rFonts w:eastAsia="Calibri" w:cs="Arial"/>
          <w:sz w:val="28"/>
          <w:szCs w:val="28"/>
        </w:rPr>
        <w:fldChar w:fldCharType="begin" w:fldLock="1"/>
      </w:r>
      <w:r w:rsidR="00775CD7">
        <w:rPr>
          <w:rFonts w:eastAsia="Calibri" w:cs="Arial"/>
          <w:sz w:val="28"/>
          <w:szCs w:val="28"/>
        </w:rPr>
        <w:instrText>ADDIN CSL_CITATION {"citationItems":[{"id":"ITEM-1","itemData":{"DOI":"10.1016/j.hrthm.2020.10.010","ISSN":"1556-3871 (Electronic)","PMID":"33091602","abstract":"This international multidisciplinary document intends to provide clinicians with  evidence-based practical patient-centered recommendations for evaluating patients and decedents with (aborted) sudden cardiac arrest and their families. The document includes a framework for the investigation of the family allowing steps to be taken, should an inherited condition be found, to minimize further events in affected relatives. Integral to the process is counseling of the patients and families, not only because of the emotionally charged subject, but because finding (or not finding) the cause of the arrest may influence management of family members. The formation of multidisciplinary teams is essential to provide a complete service to the patients and their families, and the varied expertise of the writing committee was formulated to reflect this need. The document sections were divided up and drafted by the writing committee members according to their expertise. The recommendations represent the consensus opinion of the entire writing committee, graded by Class of Recommendation and Level of Evidence. The recommendations were opened for public comment and reviewed by the relevant scientific and clinical document committees of the Asia Pacific Heart Rhythm Society (APHRS) and the Heart Rhythm Society (HRS); the document underwent external review and endorsement by the partner and collaborating societies. While the recommendations are for optimal care, it is recognized that not all resources will be available to all clinicians. Nevertheless, this document articulates the evaluation that the clinician should aspire to provide for patients with sudden cardiac arrest, decedents with sudden unexplained death, and their families.","author":[{"dropping-particle":"","family":"Stiles","given":"Martin K.","non-dropping-particle":"","parse-names":false,"suffix":""},{"dropping-particle":"","family":"Wilde","given":"Arthur A.M. M","non-dropping-particle":"","parse-names":false,"suffix":""},{"dropping-particle":"","family":"Abrams","given":"Dominic J.","non-dropping-particle":"","parse-names":false,"suffix":""},{"dropping-particle":"","family":"Ackerman","given":"Michael J.","non-dropping-particle":"","parse-names":false,"suffix":""},{"dropping-particle":"","family":"Albert","given":"Christine M.","non-dropping-particle":"","parse-names":false,"suffix":""},{"dropping-particle":"","family":"Behr","given":"Elijah R.","non-dropping-particle":"","parse-names":false,"suffix":""},{"dropping-particle":"","family":"Chugh","given":"Sumeet S.","non-dropping-particle":"","parse-names":false,"suffix":""},{"dropping-particle":"","family":"Cornel","given":"Martina C.","non-dropping-particle":"","parse-names":false,"suffix":""},{"dropping-particle":"","family":"Gardner","given":"Karen","non-dropping-particle":"","parse-names":false,"suffix":""},{"dropping-particle":"","family":"Ingles","given":"Jodie","non-dropping-particle":"","parse-names":false,"suffix":""},{"dropping-particle":"","family":"James","given":"Cynthia A.","non-dropping-particle":"","parse-names":false,"suffix":""},{"dropping-particle":"","family":"Jimmy Juang","given":"Jyh-Ming Ming","non-dropping-particle":"","parse-names":false,"suffix":""},{"dropping-particle":"","family":"Kääb","given":"Stefan","non-dropping-particle":"","parse-names":false,"suffix":""},{"dropping-particle":"","family":"Kaufman","given":"Elizabeth S.","non-dropping-particle":"","parse-names":false,"suffix":""},{"dropping-particle":"","family":"Krahn","given":"Andrew D.","non-dropping-particle":"","parse-names":false,"suffix":""},{"dropping-particle":"","family":"Lubitz","given":"Steven A.","non-dropping-particle":"","parse-names":false,"suffix":""},{"dropping-particle":"","family":"MacLeod","given":"Heather","non-dropping-particle":"","parse-names":false,"suffix":""},{"dropping-particle":"","family":"Morillo","given":"Carlos A.","non-dropping-particle":"","parse-names":false,"suffix":""},{"dropping-particle":"","family":"Nademanee","given":"Koonlawee","non-dropping-particle":"","parse-names":false,"suffix":""},{"dropping-particle":"","family":"Probst","given":"Vincent","non-dropping-particle":"","parse-names":false,"suffix":""},{"dropping-particle":"V.","family":"Saarel","given":"Elizabeth","non-dropping-particle":"","parse-names":false,"suffix":""},{"dropping-particle":"","family":"Sacilotto","given":"Luciana","non-dropping-particle":"","parse-names":false,"suffix":""},{"dropping-particle":"","family":"Semsarian","given":"Christopher","non-dropping-particle":"","parse-names":false,"suffix":""},{"dropping-particle":"","family":"Sheppard","given":"Mary N.","non-dropping-particle":"","parse-names":false,"suffix":""},{"dropping-particle":"","family":"Shimizu","given":"Wataru","non-dropping-particle":"","parse-names":false,"suffix":""},{"dropping-particle":"","family":"Skinner","given":"Jonathan R.","non-dropping-particle":"","parse-names":false,"suffix":""},{"dropping-particle":"","family":"Tfelt-Hansen","given":"Jacob","non-dropping-particle":"","parse-names":false,"suffix":""},{"dropping-particle":"","family":"Wang","given":"Dao Wu","non-dropping-particle":"","parse-names":false,"suffix":""}],"container-title":"Heart rhythm","id":"ITEM-1","issue":"1","issued":{"date-parts":[["2021","1"]]},"language":"eng","page":"e1-e50","publisher":"Elsevier B.V.","title":"2020 APHRS/HRS expert consensus statement on the investigation of decedents with  sudden unexplained death and patients with sudden cardiac arrest, and of their families.","type":"article-journal","volume":"18"},"uris":["http://www.mendeley.com/documents/?uuid=77a3e5f4-cd5a-4e77-811b-2af8ed55a575","http://www.mendeley.com/documents/?uuid=5c673ee3-541e-4e83-85a4-f0e5121fc01f"]}],"mendeley":{"formattedCitation":"(32)","plainTextFormattedCitation":"(32)","previouslyFormattedCitation":"(32)"},"properties":{"noteIndex":0},"schema":"https://github.com/citation-style-language/schema/raw/master/csl-citation.json"}</w:instrText>
      </w:r>
      <w:r w:rsidR="00B34239" w:rsidRPr="00184204">
        <w:rPr>
          <w:rFonts w:eastAsia="Calibri" w:cs="Arial"/>
          <w:sz w:val="28"/>
          <w:szCs w:val="28"/>
        </w:rPr>
        <w:fldChar w:fldCharType="separate"/>
      </w:r>
      <w:r w:rsidR="00E47578" w:rsidRPr="00E47578">
        <w:rPr>
          <w:rFonts w:eastAsia="Calibri" w:cs="Arial"/>
          <w:noProof/>
          <w:sz w:val="28"/>
          <w:szCs w:val="28"/>
        </w:rPr>
        <w:t>(32)</w:t>
      </w:r>
      <w:r w:rsidR="00B34239" w:rsidRPr="00184204">
        <w:rPr>
          <w:rFonts w:eastAsia="Calibri" w:cs="Arial"/>
          <w:sz w:val="28"/>
          <w:szCs w:val="28"/>
        </w:rPr>
        <w:fldChar w:fldCharType="end"/>
      </w:r>
      <w:r w:rsidR="00CF75F0" w:rsidRPr="00184204">
        <w:rPr>
          <w:rFonts w:eastAsia="Calibri" w:cs="Arial"/>
          <w:sz w:val="28"/>
          <w:szCs w:val="28"/>
        </w:rPr>
        <w:t>.</w:t>
      </w:r>
      <w:r w:rsidR="00251D4E" w:rsidRPr="00184204">
        <w:rPr>
          <w:rFonts w:eastAsia="Calibri" w:cs="Arial"/>
          <w:sz w:val="28"/>
          <w:szCs w:val="28"/>
        </w:rPr>
        <w:t xml:space="preserve"> </w:t>
      </w:r>
      <w:r w:rsidR="00143862" w:rsidRPr="00184204">
        <w:rPr>
          <w:rFonts w:eastAsia="Calibri" w:cs="Arial"/>
          <w:sz w:val="28"/>
          <w:szCs w:val="28"/>
        </w:rPr>
        <w:t xml:space="preserve">It is thus essential that the pathologist correlates the normal heart and negative </w:t>
      </w:r>
      <w:r w:rsidR="00F14FEE" w:rsidRPr="00184204">
        <w:rPr>
          <w:rFonts w:eastAsia="Calibri" w:cs="Arial"/>
          <w:sz w:val="28"/>
          <w:szCs w:val="28"/>
        </w:rPr>
        <w:t>toxicology (</w:t>
      </w:r>
      <w:r w:rsidR="00143862" w:rsidRPr="00184204">
        <w:rPr>
          <w:rFonts w:eastAsia="Calibri" w:cs="Arial"/>
          <w:sz w:val="28"/>
          <w:szCs w:val="28"/>
        </w:rPr>
        <w:t xml:space="preserve">the negative autopsy) and advises family cardiological </w:t>
      </w:r>
      <w:r w:rsidR="00F14FEE" w:rsidRPr="00184204">
        <w:rPr>
          <w:rFonts w:eastAsia="Calibri" w:cs="Arial"/>
          <w:sz w:val="28"/>
          <w:szCs w:val="28"/>
        </w:rPr>
        <w:t>screening.</w:t>
      </w:r>
      <w:r w:rsidR="00775CD7">
        <w:rPr>
          <w:rFonts w:eastAsia="Calibri" w:cs="Arial"/>
          <w:sz w:val="28"/>
          <w:szCs w:val="28"/>
        </w:rPr>
        <w:t xml:space="preserve"> </w:t>
      </w:r>
      <w:bookmarkStart w:id="10" w:name="_Hlk125454130"/>
      <w:r w:rsidR="00775CD7">
        <w:rPr>
          <w:rFonts w:eastAsia="Calibri" w:cs="Arial"/>
          <w:sz w:val="28"/>
          <w:szCs w:val="28"/>
        </w:rPr>
        <w:t xml:space="preserve">The combination of post mortem genetic testing and family screening identifies an inherited cardiac condition in 39% of individual’s diagnosed with SADS further highlighting the importance of advising family screening and genetic testing </w:t>
      </w:r>
      <w:bookmarkEnd w:id="10"/>
      <w:r w:rsidR="00775CD7">
        <w:rPr>
          <w:rFonts w:eastAsia="Calibri" w:cs="Arial"/>
          <w:sz w:val="28"/>
          <w:szCs w:val="28"/>
        </w:rPr>
        <w:fldChar w:fldCharType="begin" w:fldLock="1"/>
      </w:r>
      <w:r w:rsidR="00200B91">
        <w:rPr>
          <w:rFonts w:eastAsia="Calibri" w:cs="Arial"/>
          <w:sz w:val="28"/>
          <w:szCs w:val="28"/>
        </w:rPr>
        <w:instrText>ADDIN CSL_CITATION {"citationItems":[{"id":"ITEM-1","itemData":{"DOI":"10.1016/j.jacc.2017.02.046","ISSN":"15583597","PMID":"28449774","abstract":"Background Sudden arrhythmic death syndrome (SADS) describes a sudden death with negative autopsy and toxicological analysis. Cardiac genetic disease is a likely etiology. Objectives This study investigated the clinical utility and combined yield of post-mortem genetic testing (molecular autopsy) in cases of SADS and comprehensive clinical evaluation of surviving relatives. Methods We evaluated 302 expertly validated SADS cases with suitable DNA (median age: 24 years; 65% males) who underwent next-generation sequencing using an extended panel of 77 primary electrical disorder and cardiomyopathy genes. Pathogenic and likely pathogenic variants were classified using American College of Medical Genetics (ACMG) consensus guidelines. The yield of combined molecular autopsy and clinical evaluation in 82 surviving families was evaluated. A gene-level rare variant association analysis was conducted in SADS cases versus controls. Results A clinically actionable pathogenic or likely pathogenic variant was identified in 40 of 302 cases (13%). The main etiologies established were catecholaminergic polymorphic ventricular tachycardia and long QT syndrome (17 [6%] and 11 [4%], respectively). Gene-based rare variants association analysis showed enrichment of rare predicted deleterious variants in RYR2 (p = 5 × 10-5). Combining molecular autopsy with clinical evaluation in surviving families increased diagnostic yield from 26% to 39%. Conclusions Molecular autopsy for electrical disorder and cardiomyopathy genes, using ACMG guidelines for variant classification, identified a modest but realistic yield in SADS. Our data highlighted the predominant role of catecholaminergic polymorphic ventricular tachycardia and long QT syndrome, especially the RYR2 gene, as well as the minimal yield from other genes. Furthermore, we showed the enhanced utility of combined clinical and genetic evaluation.","author":[{"dropping-particle":"","family":"Lahrouchi","given":"Najim","non-dropping-particle":"","parse-names":false,"suffix":""},{"dropping-particle":"","family":"Raju","given":"Hariharan","non-dropping-particle":"","parse-names":false,"suffix":""},{"dropping-particle":"","family":"Lodder","given":"Elisabeth M.","non-dropping-particle":"","parse-names":false,"suffix":""},{"dropping-particle":"","family":"Papatheodorou","given":"Efstathios","non-dropping-particle":"","parse-names":false,"suffix":""},{"dropping-particle":"","family":"Ware","given":"James S.","non-dropping-particle":"","parse-names":false,"suffix":""},{"dropping-particle":"","family":"Papadakis","given":"Michael","non-dropping-particle":"","parse-names":false,"suffix":""},{"dropping-particle":"","family":"Tadros","given":"Rafik","non-dropping-particle":"","parse-names":false,"suffix":""},{"dropping-particle":"","family":"Cole","given":"Della","non-dropping-particle":"","parse-names":false,"suffix":""},{"dropping-particle":"","family":"Skinner","given":"Jonathan R.","non-dropping-particle":"","parse-names":false,"suffix":""},{"dropping-particle":"","family":"Crawford","given":"Jackie","non-dropping-particle":"","parse-names":false,"suffix":""},{"dropping-particle":"","family":"Love","given":"Donald R.","non-dropping-particle":"","parse-names":false,"suffix":""},{"dropping-particle":"","family":"Pua","given":"Chee J.","non-dropping-particle":"","parse-names":false,"suffix":""},{"dropping-particle":"","family":"Soh","given":"Bee Y.","non-dropping-particle":"","parse-names":false,"suffix":""},{"dropping-particle":"","family":"Bhalshankar","given":"Jaydutt D.","non-dropping-particle":"","parse-names":false,"suffix":""},{"dropping-particle":"","family":"Govind","given":"Risha","non-dropping-particle":"","parse-names":false,"suffix":""},{"dropping-particle":"","family":"Tfelt-Hansen","given":"Jacob","non-dropping-particle":"","parse-names":false,"suffix":""},{"dropping-particle":"","family":"Winkel","given":"Bo G.","non-dropping-particle":"","parse-names":false,"suffix":""},{"dropping-particle":"","family":"Werf","given":"Christian","non-dropping-particle":"van der","parse-names":false,"suffix":""},{"dropping-particle":"","family":"Wijeyeratne","given":"Yanushi D.","non-dropping-particle":"","parse-names":false,"suffix":""},{"dropping-particle":"","family":"Mellor","given":"Greg","non-dropping-particle":"","parse-names":false,"suffix":""},{"dropping-particle":"","family":"Till","given":"Jan","non-dropping-particle":"","parse-names":false,"suffix":""},{"dropping-particle":"","family":"Cohen","given":"Marta C.","non-dropping-particle":"","parse-names":false,"suffix":""},{"dropping-particle":"","family":"Tome-Esteban","given":"Maria","non-dropping-particle":"","parse-names":false,"suffix":""},{"dropping-particle":"","family":"Sharma","given":"Sanjay","non-dropping-particle":"","parse-names":false,"suffix":""},{"dropping-particle":"","family":"Wilde","given":"Arthur A.M.","non-dropping-particle":"","parse-names":false,"suffix":""},{"dropping-particle":"","family":"Cook","given":"Stuart A.","non-dropping-particle":"","parse-names":false,"suffix":""},{"dropping-particle":"","family":"Bezzina","given":"Connie R.","non-dropping-particle":"","parse-names":false,"suffix":""},{"dropping-particle":"","family":"Sheppard","given":"Mary N.","non-dropping-particle":"","parse-names":false,"suffix":""},{"dropping-particle":"","family":"Behr","given":"Elijah R.","non-dropping-particle":"","parse-names":false,"suffix":""}],"container-title":"Journal of the American College of Cardiology","id":"ITEM-1","issue":"17","issued":{"date-parts":[["2017","5","2"]]},"page":"2134-2145","publisher":"Elsevier USA","title":"Utility of Post-Mortem Genetic Testing in Cases of Sudden Arrhythmic Death Syndrome","type":"article-journal","volume":"69"},"uris":["http://www.mendeley.com/documents/?uuid=3a7fcbc0-933f-30e0-8ea8-2868f3087807"]}],"mendeley":{"formattedCitation":"(31)","plainTextFormattedCitation":"(31)","previouslyFormattedCitation":"(31)"},"properties":{"noteIndex":0},"schema":"https://github.com/citation-style-language/schema/raw/master/csl-citation.json"}</w:instrText>
      </w:r>
      <w:r w:rsidR="00775CD7">
        <w:rPr>
          <w:rFonts w:eastAsia="Calibri" w:cs="Arial"/>
          <w:sz w:val="28"/>
          <w:szCs w:val="28"/>
        </w:rPr>
        <w:fldChar w:fldCharType="separate"/>
      </w:r>
      <w:r w:rsidR="00775CD7" w:rsidRPr="00775CD7">
        <w:rPr>
          <w:rFonts w:eastAsia="Calibri" w:cs="Arial"/>
          <w:noProof/>
          <w:sz w:val="28"/>
          <w:szCs w:val="28"/>
        </w:rPr>
        <w:t>(31)</w:t>
      </w:r>
      <w:r w:rsidR="00775CD7">
        <w:rPr>
          <w:rFonts w:eastAsia="Calibri" w:cs="Arial"/>
          <w:sz w:val="28"/>
          <w:szCs w:val="28"/>
        </w:rPr>
        <w:fldChar w:fldCharType="end"/>
      </w:r>
      <w:r w:rsidR="00775CD7">
        <w:rPr>
          <w:rFonts w:eastAsia="Calibri" w:cs="Arial"/>
          <w:sz w:val="28"/>
          <w:szCs w:val="28"/>
        </w:rPr>
        <w:t>.</w:t>
      </w:r>
    </w:p>
    <w:p w14:paraId="124B5217" w14:textId="77777777" w:rsidR="00C07578" w:rsidRPr="00184204" w:rsidRDefault="00C07578" w:rsidP="00C07578">
      <w:pPr>
        <w:rPr>
          <w:rFonts w:eastAsia="Calibri" w:cs="Arial"/>
          <w:sz w:val="28"/>
          <w:szCs w:val="28"/>
        </w:rPr>
      </w:pPr>
    </w:p>
    <w:bookmarkEnd w:id="9"/>
    <w:p w14:paraId="6E98ED82" w14:textId="77777777" w:rsidR="00752A47" w:rsidRPr="00184204" w:rsidRDefault="00752A47" w:rsidP="00C07578">
      <w:pPr>
        <w:rPr>
          <w:rFonts w:eastAsia="Calibri" w:cs="Arial"/>
          <w:sz w:val="28"/>
          <w:szCs w:val="28"/>
          <w:u w:val="single"/>
        </w:rPr>
      </w:pPr>
      <w:r w:rsidRPr="00184204">
        <w:rPr>
          <w:rFonts w:eastAsia="Calibri" w:cs="Arial"/>
          <w:sz w:val="28"/>
          <w:szCs w:val="28"/>
          <w:u w:val="single"/>
        </w:rPr>
        <w:t xml:space="preserve">Cardiomyopathies </w:t>
      </w:r>
    </w:p>
    <w:p w14:paraId="7BDC740E" w14:textId="00707C31" w:rsidR="00231894" w:rsidRPr="00184204" w:rsidRDefault="00396466" w:rsidP="00396466">
      <w:pPr>
        <w:rPr>
          <w:rFonts w:eastAsia="Calibri" w:cs="Arial"/>
          <w:noProof/>
          <w:sz w:val="28"/>
          <w:szCs w:val="28"/>
        </w:rPr>
      </w:pPr>
      <w:r w:rsidRPr="00184204">
        <w:rPr>
          <w:rFonts w:eastAsia="Calibri" w:cs="Arial"/>
          <w:sz w:val="28"/>
          <w:szCs w:val="28"/>
        </w:rPr>
        <w:t>Our study identified cardiomyopathies in 22% of SCD cases</w:t>
      </w:r>
      <w:r w:rsidR="00231894" w:rsidRPr="00184204">
        <w:rPr>
          <w:rFonts w:eastAsia="Calibri" w:cs="Arial"/>
          <w:sz w:val="28"/>
          <w:szCs w:val="28"/>
        </w:rPr>
        <w:t xml:space="preserve"> and all with a male predominance</w:t>
      </w:r>
      <w:r w:rsidR="00A54F20" w:rsidRPr="00184204">
        <w:rPr>
          <w:rFonts w:eastAsia="Calibri" w:cs="Arial"/>
          <w:sz w:val="28"/>
          <w:szCs w:val="28"/>
        </w:rPr>
        <w:t xml:space="preserve"> and older age group</w:t>
      </w:r>
      <w:r w:rsidRPr="00184204">
        <w:rPr>
          <w:rFonts w:eastAsia="Calibri" w:cs="Arial"/>
          <w:sz w:val="28"/>
          <w:szCs w:val="28"/>
        </w:rPr>
        <w:t>.</w:t>
      </w:r>
      <w:r w:rsidR="00FD23E0" w:rsidRPr="00184204">
        <w:rPr>
          <w:rFonts w:eastAsia="Calibri" w:cs="Arial"/>
          <w:sz w:val="28"/>
          <w:szCs w:val="28"/>
        </w:rPr>
        <w:t xml:space="preserve"> </w:t>
      </w:r>
      <w:r w:rsidR="00977645" w:rsidRPr="00184204">
        <w:rPr>
          <w:rFonts w:eastAsia="Calibri" w:cs="Arial"/>
          <w:sz w:val="28"/>
          <w:szCs w:val="28"/>
        </w:rPr>
        <w:t xml:space="preserve">Other studies </w:t>
      </w:r>
      <w:r w:rsidR="002B7167" w:rsidRPr="00184204">
        <w:rPr>
          <w:rFonts w:eastAsia="Calibri" w:cs="Arial"/>
          <w:sz w:val="28"/>
          <w:szCs w:val="28"/>
        </w:rPr>
        <w:t xml:space="preserve">show </w:t>
      </w:r>
      <w:r w:rsidR="00C63658" w:rsidRPr="00184204">
        <w:rPr>
          <w:rFonts w:eastAsia="Calibri" w:cs="Arial"/>
          <w:sz w:val="28"/>
          <w:szCs w:val="28"/>
        </w:rPr>
        <w:t>c</w:t>
      </w:r>
      <w:r w:rsidR="00977645" w:rsidRPr="00184204">
        <w:rPr>
          <w:rFonts w:eastAsia="Calibri" w:cs="Arial"/>
          <w:sz w:val="28"/>
          <w:szCs w:val="28"/>
        </w:rPr>
        <w:t xml:space="preserve">ardiomyopathies </w:t>
      </w:r>
      <w:r w:rsidR="00C63658" w:rsidRPr="00184204">
        <w:rPr>
          <w:rFonts w:eastAsia="Calibri" w:cs="Arial"/>
          <w:sz w:val="28"/>
          <w:szCs w:val="28"/>
        </w:rPr>
        <w:t xml:space="preserve">range </w:t>
      </w:r>
      <w:r w:rsidR="00977645" w:rsidRPr="00184204">
        <w:rPr>
          <w:rFonts w:eastAsia="Calibri" w:cs="Arial"/>
          <w:sz w:val="28"/>
          <w:szCs w:val="28"/>
        </w:rPr>
        <w:t xml:space="preserve">from 15-30% </w:t>
      </w:r>
      <w:r w:rsidR="00C63658" w:rsidRPr="00184204">
        <w:rPr>
          <w:rFonts w:eastAsia="Calibri" w:cs="Arial"/>
          <w:sz w:val="28"/>
          <w:szCs w:val="28"/>
        </w:rPr>
        <w:t xml:space="preserve">of SCD cases </w:t>
      </w:r>
      <w:r w:rsidR="000878AE" w:rsidRPr="00184204">
        <w:rPr>
          <w:rFonts w:eastAsia="Calibri" w:cs="Arial"/>
          <w:sz w:val="28"/>
          <w:szCs w:val="28"/>
        </w:rPr>
        <w:fldChar w:fldCharType="begin" w:fldLock="1"/>
      </w:r>
      <w:r w:rsidR="00775CD7">
        <w:rPr>
          <w:rFonts w:eastAsia="Calibri" w:cs="Arial"/>
          <w:sz w:val="28"/>
          <w:szCs w:val="28"/>
        </w:rPr>
        <w:instrText>ADDIN CSL_CITATION {"citationItems":[{"id":"ITEM-1","itemData":{"DOI":"10.1016/j.hrthm.2021.05.005","ISSN":"15563871","PMID":"33965606","abstract":"Background: A large proportion of all deaths are sudden cardiac deaths (SCDs). Reliable estimates of nationwide incidence of SCD, however, are missing. Objectives: The goals of this study were to estimate SCD burden across all age groups in Denmark and to compare it with the estimates of other common causes of death. Methods: All deaths in Denmark (population of 5.5 million) in 2010 were manually reviewed case by case. Autopsy reports, death certificates, and information from nationwide health registries were systematically examined to identify all SCD cases in 2010. According to the level of detail of the available information, all deaths were categorized as either non-SCD, definite SCD, probable SCD, or possible SCD. Results: There were 54,028 deaths in Denmark in 2010, of which 6867 (13%) were categorized as SCD (591 (9%) definite SCD, 1568 (23%) probable SCD, and 4708 (68%) possible SCD). The incidence rate of definite SCD was 11 (95% confidence interval 10–12) per 100,000 person-years. Including definite, probable, and possible SCD cases, the highest possible overall SCD incidence rate was 124 (95% confidence interval 121–127) per 100,000 person-years. Estimated SCD burden was similar to or greater than the estimates of all other common causes of death. Of all SCD cases, 49% were not diagnosed with cardiovascular disease before death. Conclusion: SCD accounted for up to 13% of all deaths. Almost half of all SCD cases occurred in persons without a history of cardiovascular disease. Consequently, the optimization of risk stratification and prevention of SCD in the general population should be given high priority.","author":[{"dropping-particle":"","family":"Lynge","given":"Thomas Hadberg","non-dropping-particle":"","parse-names":false,"suffix":""},{"dropping-particle":"","family":"Risgaard","given":"Bjarke","non-dropping-particle":"","parse-names":false,"suffix":""},{"dropping-particle":"","family":"Banner","given":"Jytte","non-dropping-particle":"","parse-names":false,"suffix":""},{"dropping-particle":"","family":"Nielsen","given":"Jakob Lund","non-dropping-particle":"","parse-names":false,"suffix":""},{"dropping-particle":"","family":"Jespersen","given":"Thomas","non-dropping-particle":"","parse-names":false,"suffix":""},{"dropping-particle":"","family":"Stampe","given":"Niels Kjær","non-dropping-particle":"","parse-names":false,"suffix":""},{"dropping-particle":"","family":"Albert","given":"Christine M.","non-dropping-particle":"","parse-names":false,"suffix":""},{"dropping-particle":"","family":"Winkel","given":"Bo Gregers","non-dropping-particle":"","parse-names":false,"suffix":""},{"dropping-particle":"","family":"Tfelt-Hansen","given":"Jacob","non-dropping-particle":"","parse-names":false,"suffix":""}],"container-title":"Heart Rhythm","id":"ITEM-1","issue":"10","issued":{"date-parts":[["2021","10","1"]]},"page":"1657-1665","publisher":"Heart Rhythm","title":"Nationwide burden of sudden cardiac death: A study of 54,028 deaths in Denmark","type":"article-journal","volume":"18"},"uris":["http://www.mendeley.com/documents/?uuid=b460b29b-c0b1-3669-baa9-4c9b5a358f8c"]},{"id":"ITEM-2","itemData":{"DOI":"10.1016/J.JFLM.2015.07.004","ISSN":"1752-928X","PMID":"26344462","abstract":"Purpose The goal of the study was to assess the causes and analyze the cases of sudden cardiac death (SCD) victims referred to the department of forensic medicine in Lausanne, with a particular focus on sports-related fatalities including also leisure sporting activities. To date, no such published assessment has been done nor for Switzerland nor for the central Europe. Methods This is a retrospective study based on autopsy records of SCD victims, from 10 to 50 years of age, performed at the University Centre of Legal Medicine in Lausanne from 1995 to 2010. The study population was divided into two groups: sport-related (SR) and not sport-related (NSR) SCDs. Results During the study period, 188 cases of SCD were recorded: 166 (88%) were NSR and 22 (12%) SR. The mean age of the 188 victims was 37.3 ± 10.1 years, with the majority of the cases being male (79%). A cause of death was established in 84%, and the pathology responsible for death varied according to the age of the victims. In the NSR group, the mean age was 38.2 ± 9.2 years and there was 82% of male. Coronary artery disease (CAD) was the main diagnosis in the victims aged 30-50 years. The majority of morphologically normal hearts were observed in the 15-29 year age range. There was no case in the 10-14 year age range. In the SR group, 91% of victims died during leisure sporting activities. In this group the mean age was 30.5 ± 13.5 years, with the majority being male (82%). The main cause of death was CAD, with 6 cases (27%) and a mean age of 40.8 ± 5.5 years. The youngest victim with CAD was 33 years old. A morphologically normal heart was observed in 5 cases (23%), with a mean age of 24.4 ± 14.9 years. The most frequently implicated sporting activities were hiking (26%) and swimming (17%). Conclusion In this study, CAD was the most common cause of death in both groups. Although this pathology most often affects adults over 35 years of age, there were also some victims under 35 years of age in both groups. SCDs during sport are mostly related to leisure sporting activities, for which preventive measures are not yet usually established. This study highlights also the need to inform both athletes and non athletes of the cardiovascular risks during sport activities and the role of a forensic autopsy and registries involving forensic pathologists for SR SCD.","author":[{"dropping-particle":"","family":"Chappex","given":"Nina","non-dropping-particle":"","parse-names":false,"suffix":""},{"dropping-particle":"","family":"Schlaepfer","given":"Jürg","non-dropping-particle":"","parse-names":false,"suffix":""},{"dropping-particle":"","family":"Fellmann","given":"Florence","non-dropping-particle":"","parse-names":false,"suffix":""},{"dropping-particle":"","family":"Bhuiyan","given":"Zahurul A.","non-dropping-particle":"","parse-names":false,"suffix":""},{"dropping-particle":"","family":"Wilhelm","given":"Matthias","non-dropping-particle":"","parse-names":false,"suffix":""},{"dropping-particle":"","family":"Michaud","given":"Katarzyna","non-dropping-particle":"","parse-names":false,"suffix":""}],"container-title":"Journal of Forensic and Legal Medicine","id":"ITEM-2","issued":{"date-parts":[["2015","10","1"]]},"page":"62-68","publisher":"Elsevier","title":"Sudden cardiac death among general population and sport related population in forensic experience","type":"article-journal","volume":"35"},"uris":["http://www.mendeley.com/documents/?uuid=8df0fb69-63bd-3247-8efc-689f141d512f"]},{"id":"ITEM-3","itemData":{"DOI":"10.1093/eurheartj/ehq428","ISSN":"0195668X","PMID":"21131293","abstract":"AimsThe aim of this investigation was to study the incidence of sudden cardiac death (SCD) in persons aged 135 years in a nationwide setting (5.38 million people) by systematic evaluation of all deaths.Methods and resultsAll deaths in persons aged 135 years in Denmark in 200006 were included. Death certificates were read independently by two physicians. The National Patient Registry was used to retrieve information on prior medical history. All autopsy reports were read and the cause of death was revised based on autopsy findings. We identified 625 cases of sudden unexpected death (10 of all deaths), of which 156 (25) were not autopsied. Of the 469 autopsied cases, 314 (67) were SCD. The most common cardiac cause of death was ischaemic heart disease (13); 29 of autopsied sudden unexpected death cases were unexplained. In 45 of SCD cases, the death was witnessed; 34 died during sleep; 89 were out-of-hospital deaths. Highest possible incidence rate of SCD in the young was 2.8 per 100 000 person-years including non-autopsied cases of sudden unexpected death. Excluding those, the incidence rate declined to 1.9 per 100 000 person-years.ConclusionsA total of 7 of all deaths in the young can be attributed to SCD, when including non-autopsied cases (autopsy ratio 75). The incidence rate of SCD in the young of 2.8 per 100 000 person-years is higher than previously reported. © 2010 The Author.","author":[{"dropping-particle":"","family":"Winkel","given":"Bo Gregers","non-dropping-particle":"","parse-names":false,"suffix":""},{"dropping-particle":"","family":"Holst","given":"Anders Gaarsdal","non-dropping-particle":"","parse-names":false,"suffix":""},{"dropping-particle":"","family":"Theilade","given":"Juliane","non-dropping-particle":"","parse-names":false,"suffix":""},{"dropping-particle":"","family":"Kristensen","given":"Ingrid Bayer","non-dropping-particle":"","parse-names":false,"suffix":""},{"dropping-particle":"","family":"Thomsen","given":"Jørgen Lange","non-dropping-particle":"","parse-names":false,"suffix":""},{"dropping-particle":"","family":"Ottesen","given":"Gyda Lolk","non-dropping-particle":"","parse-names":false,"suffix":""},{"dropping-particle":"","family":"Bundgaard","given":"Henning","non-dropping-particle":"","parse-names":false,"suffix":""},{"dropping-particle":"","family":"Svendsen","given":"Jesper Hastrup","non-dropping-particle":"","parse-names":false,"suffix":""},{"dropping-particle":"","family":"Haunsø","given":"Stig","non-dropping-particle":"","parse-names":false,"suffix":""},{"dropping-particle":"","family":"Tfelt-Hansen","given":"Jacob","non-dropping-particle":"","parse-names":false,"suffix":""}],"container-title":"European Heart Journal","id":"ITEM-3","issue":"8","issued":{"date-parts":[["2011","4"]]},"page":"983-990","publisher":"Eur Heart J","title":"Nationwide study of sudden cardiac death in persons aged 1-35 years","type":"article-journal","volume":"32"},"uris":["http://www.mendeley.com/documents/?uuid=1edb0908-a68c-31b0-9af2-331009170f55"]},{"id":"ITEM-4","itemData":{"DOI":"10.1093/europace/eur161","ISSN":"10995129","PMID":"21798877","abstract":"IntroductionSudden cardiac death (SCD) in young people is a rare but devastating event for families and communities. Ireland has previously had no measure of the incidence of SCD in young people. We report the incidence and causes of SCD in persons &lt;35 years of age.Methods and results: We undertook a retrospective study of SCD between 2005 and 2007 in persons aged 1535 years in the Republic of Ireland. We identified potential cases of out of hospital SCD through the Central Statistics Office (CSO) death certificate records. Autopsy, toxicology, and inquest reports were then obtained and analysed by an expert panel who adjudicated on the cause of death. A total of 342 potential SCD cases were identified through the CSO. Fifty were younger than 15 years of age, and 86 had either incomplete or unavailable post-mortem reports. Of 206 full reports obtained, 116 were adjudicated as cases of SCD. Cases were predominantly male (75), with a mean age of 25.8 years (standard deviation 6.3). The incidence of SCD in this age range was 2.85 per 100 000 person-years (4.36 for males and 1.30 for females) and the incidence of sudden arrhythmic death syndrome (SADS) was 0.76 per 100 000 person-years. The commonest causes were SADS, 26.7 (31 of 116), followed by coronary artery disease, 20.7 (24 of 116), hypertrophic cardiomyopathy (HCM), 14.7 (17 of 116), and idiopathic left ventricular hypertrophy not fulfilling criteria for HCM, 10.3 (12 of 116).Conclusion: sThe incidence of SCD in the young in Ireland was 4.96 (95 CI 3.06, 6.4) for males and 1.3 (95 CI 0.62, 2.56) for females per 100 000 person-years. Sudden arrhythmic death syndrome was the commonest cause of SCD in the young, and the incidence of SADS was more than five times that in official reports of the Irish CSO. © 2011 The Author.","author":[{"dropping-particle":"","family":"Margey","given":"Ronan","non-dropping-particle":"","parse-names":false,"suffix":""},{"dropping-particle":"","family":"Roy","given":"Andrew","non-dropping-particle":"","parse-names":false,"suffix":""},{"dropping-particle":"","family":"Tobin","given":"Sandra","non-dropping-particle":"","parse-names":false,"suffix":""},{"dropping-particle":"","family":"Okeane","given":"Conor J.","non-dropping-particle":"","parse-names":false,"suffix":""},{"dropping-particle":"","family":"McGorrian","given":"Catherine","non-dropping-particle":"","parse-names":false,"suffix":""},{"dropping-particle":"","family":"Morris","given":"Valerie","non-dropping-particle":"","parse-names":false,"suffix":""},{"dropping-particle":"","family":"Jennings","given":"Siobhan","non-dropping-particle":"","parse-names":false,"suffix":""},{"dropping-particle":"","family":"Galvin","given":"Joseph","non-dropping-particle":"","parse-names":false,"suffix":""}],"container-title":"Europace","id":"ITEM-4","issue":"10","issued":{"date-parts":[["2011","10"]]},"page":"1411-1418","publisher":"Europace","title":"Sudden cardiac death in 14- to 35-year olds in Ireland from 2005 to 2007: A retrospective registry","type":"article-journal","volume":"13"},"uris":["http://www.mendeley.com/documents/?uuid=77e04be6-9d86-3af4-af38-66eebf0c6657"]},{"id":"ITEM-5","itemData":{"DOI":"10.1016/J.JACC.2011.01.049","ISSN":"1558-3597","PMID":"21903060","abstract":"Objectives: The purpose of this study was to define the incidence and characterization of cardiovascular cause of sudden death in the young. Background: The epidemiology of sudden cardiac death (SCD) in young adults is based on small studies and uncontrolled observations. Identifying causes of sudden death in this population is important for guiding approaches to prevention. Methods: We performed a retrospective cohort study using demographic and autopsy data from the Department of Defense Cardiovascular Death Registry over a 10-year period comprising 15.2 million person-years of active surveillance. Results: We reviewed all nontraumatic sudden deaths in persons 18 years of age and over. We identified 902 subjects in whom the adjudicated cause of death was of potential cardiac etiology, with a mean age of 38 ± 11 years. The mortality rate for SCD per 100,000 person-years for the study period was 6.7 for males and 1.4 for females (p &lt; 0.0001). Sudden death was attributed to a cardiac condition in 715 (79.3%) and was unexplained in 187 (20.7%). The incidence of sudden unexplained death (SUD) was 1.2 per 100,000 person-years for persons &lt;35 years of age, and 2.0 per 100,000 person-years for those &lt;35 years of age (p &lt; 0.001). The incidence of fatal atherosclerotic coronary artery disease was 0.7 per 100,000 person-years for those &lt;35 years of age, and 13.7 per 100,000 person-years for those &lt;35 years of age (p &lt; 0.001). Conclusions: Prevention of sudden death in the young adult should focus on evaluation for causes known to be associated with SUD (e.g., primary arrhythmia) among persons &lt;35 years of age, with an emphasis on atherosclerotic coronary disease in those &lt;35 years of age. © 2011 American College of Cardiology Foundation.","author":[{"dropping-particle":"","family":"Eckart","given":"Robert E.","non-dropping-particle":"","parse-names":false,"suffix":""},{"dropping-particle":"","family":"Shry","given":"Eric A.","non-dropping-particle":"","parse-names":false,"suffix":""},{"dropping-particle":"","family":"Burke","given":"Allen P.","non-dropping-particle":"","parse-names":false,"suffix":""},{"dropping-particle":"","family":"McNear","given":"Jennifer A.","non-dropping-particle":"","parse-names":false,"suffix":""},{"dropping-particle":"","family":"Appel","given":"David A.","non-dropping-particle":"","parse-names":false,"suffix":""},{"dropping-particle":"","family":"Castillo-Rojas","given":"Laudino M.","non-dropping-particle":"","parse-names":false,"suffix":""},{"dropping-particle":"","family":"Avedissian","given":"Lena","non-dropping-particle":"","parse-names":false,"suffix":""},{"dropping-particle":"","family":"Pearse","given":"Lisa A.","non-dropping-particle":"","parse-names":false,"suffix":""},{"dropping-particle":"","family":"Potter","given":"Robert N.","non-dropping-particle":"","parse-names":false,"suffix":""},{"dropping-particle":"","family":"Tremaine","given":"Ladd","non-dropping-particle":"","parse-names":false,"suffix":""},{"dropping-particle":"","family":"Gentlesk","given":"Philip J.","non-dropping-particle":"","parse-names":false,"suffix":""},{"dropping-particle":"","family":"Huffer","given":"Linda","non-dropping-particle":"","parse-names":false,"suffix":""},{"dropping-particle":"","family":"Reich","given":"Stephen S.","non-dropping-particle":"","parse-names":false,"suffix":""},{"dropping-particle":"","family":"Stevenson","given":"William G.","non-dropping-particle":"","parse-names":false,"suffix":""}],"container-title":"Journal of the American College of Cardiology","id":"ITEM-5","issue":"12","issued":{"date-parts":[["2011","9","13"]]},"page":"1254-1261","publisher":"J Am Coll Cardiol","title":"Sudden death in young adults: an autopsy-based series of a population undergoing active surveillance","type":"article-journal","volume":"58"},"uris":["http://www.mendeley.com/documents/?uuid=da62cab0-de37-3baa-94ea-82b62681f050"]},{"id":"ITEM-6","itemData":{"DOI":"10.1016/S0379-0738(03)00212-3","ISSN":"03790738","PMID":"12927399","abstract":"Sudden unexplained death (SUD) on children and young people is unusual, although the real magnitude is unknown. The clinical and physiopathological characteristics are poorly defined. The aim of this work is to analyse the epidemiological, clinical and pathological characteristics of SUD on children and young people. In this population observational study, all sudden non-violent deaths between 1 and 35 years occurred in Bizkaia (north Spain) from 1991 to 1998 were investigated, analysing those diagnosed as SUD. Pathological records, circumstances of death and autopsy findings were obtained. Out of 107 cases of sudden death (SD), 19 were SUD. The mortality rate of SUD was 0.43/100,000 persons per year. Five had pathological antecedents: syncopal episodes in three cases and tachycardia and ventricular extrasystoles one each. The initial symptom was sudden collapse (N=13). In four cases, a precipitating factor was identified (two physical exercise and two emotional stress). Six cases died during sleep. Minimal pathological findings in coronary arteries, myocardium or conduction system was found in nine cases. Heart weight increased (under interval of confidence of 95%) was present in 12 cases. In conclusion, the SUD is very infrequent in children and young people. However, it has great clinical significance because it affects people in good health and occurs without warning symptoms. Some of these cases can be due to cardiac arrhythmias. In deaths in bed there is a high frequency of SUD. In the future, it may be possible that abnormalities at a molecular level will be detected in some of the cases identified today as SUD. © 2003 Elsevier Ireland Ltd. All rights reserved.","author":[{"dropping-particle":"","family":"Morentin","given":"Benito","non-dropping-particle":"","parse-names":false,"suffix":""},{"dropping-particle":"","family":"Suárez-Mier","given":"Ma Paz","non-dropping-particle":"","parse-names":false,"suffix":""},{"dropping-particle":"","family":"Aguilera","given":"Beatriz","non-dropping-particle":"","parse-names":false,"suffix":""}],"container-title":"Forensic Science International","id":"ITEM-6","issue":"3","issued":{"date-parts":[["2003","8","27"]]},"page":"213-217","publisher":"Forensic Sci Int","title":"Sudden unexplained death among persons 1-35 years old","type":"article-journal","volume":"135"},"uris":["http://www.mendeley.com/documents/?uuid=effff023-86c9-30ee-bb34-14fa821ce6e2"]},{"id":"ITEM-7","itemData":{"DOI":"10.1016/S0008-6363(01)00254-1","ISSN":"00086363","PMID":"11334844","abstract":"Objective: The aim of the present study was to assess the prevalence of subtle morphologic substrates, clinically unrecognizable, underlying sudden cardiac death (SCD) in young people with apparently normal heart. Methods: In the time interval 1979-1998, 273 consecutive cases of SCD in young people (≤35 years) which occurred in the Veneto Region of Italy were prospectively studied. Following exclusion of extracardiac causes of sudden death, the heart was examined according to a detailed morphologic protocol consisting of macroscopic and histologic examination, including study of the specialized conduction system by serial sections. Results: At macroscopic examination, 197 SCD victims (72%) had an overt underlying structural heart disease such as cardiomyopathy in 56, obstructive coronary atherosclerosis in 54, valve disease in 32, non-atherosclerotic coronary artery disease in 28, aortic rupture in 13, postoperative congenital heart disease in five, and other disease in nine. The remaining 76 cases (28%) (50 males and 26 females, aged 4-35 years, mean 23±5 years) had a macroscopically normal heart. A total of 28 of them (37%) had experienced one or more of the following prodroma: syncope, palpitations or both in 20, ECG abnormalities in 18 and arrhythmias in ten. In 79% of them, histologic examination disclosed concealed pathologic substrates consisting of focal myocarditis in 27 cases, regional arrhythmogenic right ventricular cardiomyopathy, mostly localized to RV outflow tract, in nine, and conduction system abnormalities in 24 (leading to ventricular preexcitation in 18 and heart block in six). In 16 hearts (6%) there was no evidence of structural heart disease even after histologic study. Conclusion: Macroscopic heart features were normal in nearly one-third of young SCD victims. In 79% of them, however, histologic study unmasked concealed pathologic substrates such as focal myocarditis or cardiomyopathy and conduction system diseases. A total of 16 victims (6%) had no evidence of structural heart disease and the mechanism of their SCD remained unexplained. © 2001 Elsevier Science B.V.","author":[{"dropping-particle":"","family":"Corrado","given":"Domenico","non-dropping-particle":"","parse-names":false,"suffix":""},{"dropping-particle":"","family":"Basso","given":"Cristina","non-dropping-particle":"","parse-names":false,"suffix":""},{"dropping-particle":"","family":"Thiene","given":"Gaetano","non-dropping-particle":"","parse-names":false,"suffix":""}],"container-title":"Cardiovascular Research","id":"ITEM-7","issue":"2","issued":{"date-parts":[["2001"]]},"page":"399-408","publisher":"Cardiovasc Res","title":"Sudden cardiac death in young people with apparently normal heart","type":"article-journal","volume":"50"},"uris":["http://www.mendeley.com/documents/?uuid=6cf5fe81-ef6c-3504-9743-e9524fae059c"]}],"mendeley":{"formattedCitation":"(16,17,22,23,26–28)","plainTextFormattedCitation":"(16,17,22,23,26–28)","previouslyFormattedCitation":"(16,17,22,23,26–28)"},"properties":{"noteIndex":0},"schema":"https://github.com/citation-style-language/schema/raw/master/csl-citation.json"}</w:instrText>
      </w:r>
      <w:r w:rsidR="000878AE" w:rsidRPr="00184204">
        <w:rPr>
          <w:rFonts w:eastAsia="Calibri" w:cs="Arial"/>
          <w:sz w:val="28"/>
          <w:szCs w:val="28"/>
        </w:rPr>
        <w:fldChar w:fldCharType="separate"/>
      </w:r>
      <w:r w:rsidR="00E47578" w:rsidRPr="00E47578">
        <w:rPr>
          <w:rFonts w:eastAsia="Calibri" w:cs="Arial"/>
          <w:noProof/>
          <w:sz w:val="28"/>
          <w:szCs w:val="28"/>
        </w:rPr>
        <w:t>(16,17,22,23,26–28)</w:t>
      </w:r>
      <w:r w:rsidR="000878AE" w:rsidRPr="00184204">
        <w:rPr>
          <w:rFonts w:eastAsia="Calibri" w:cs="Arial"/>
          <w:sz w:val="28"/>
          <w:szCs w:val="28"/>
        </w:rPr>
        <w:fldChar w:fldCharType="end"/>
      </w:r>
      <w:r w:rsidR="00C63658" w:rsidRPr="00184204">
        <w:rPr>
          <w:rFonts w:eastAsia="Calibri" w:cs="Arial"/>
          <w:noProof/>
          <w:sz w:val="28"/>
          <w:szCs w:val="28"/>
        </w:rPr>
        <w:t>.</w:t>
      </w:r>
      <w:r w:rsidR="00752A47" w:rsidRPr="00184204">
        <w:rPr>
          <w:rFonts w:eastAsia="Calibri" w:cs="Arial"/>
          <w:noProof/>
          <w:sz w:val="28"/>
          <w:szCs w:val="28"/>
        </w:rPr>
        <w:t xml:space="preserve"> It is vital to diagnose these entities correctly  as most have a genetic cause </w:t>
      </w:r>
      <w:r w:rsidR="007278F7" w:rsidRPr="00184204">
        <w:rPr>
          <w:rFonts w:eastAsia="Calibri" w:cs="Arial"/>
          <w:noProof/>
          <w:sz w:val="28"/>
          <w:szCs w:val="28"/>
        </w:rPr>
        <w:t>and the family</w:t>
      </w:r>
      <w:r w:rsidR="00B34239" w:rsidRPr="00184204">
        <w:rPr>
          <w:rFonts w:eastAsia="Calibri" w:cs="Arial"/>
          <w:noProof/>
          <w:sz w:val="28"/>
          <w:szCs w:val="28"/>
        </w:rPr>
        <w:t xml:space="preserve"> </w:t>
      </w:r>
      <w:r w:rsidR="007278F7" w:rsidRPr="00184204">
        <w:rPr>
          <w:rFonts w:eastAsia="Calibri" w:cs="Arial"/>
          <w:noProof/>
          <w:sz w:val="28"/>
          <w:szCs w:val="28"/>
        </w:rPr>
        <w:t xml:space="preserve">must  undergo cardiological screening and genetic testing </w:t>
      </w:r>
      <w:r w:rsidR="00BA0D34" w:rsidRPr="00184204">
        <w:rPr>
          <w:rFonts w:eastAsia="Calibri" w:cs="Arial"/>
          <w:noProof/>
          <w:sz w:val="28"/>
          <w:szCs w:val="28"/>
        </w:rPr>
        <w:fldChar w:fldCharType="begin" w:fldLock="1"/>
      </w:r>
      <w:r w:rsidR="00775CD7">
        <w:rPr>
          <w:rFonts w:eastAsia="Calibri" w:cs="Arial"/>
          <w:noProof/>
          <w:sz w:val="28"/>
          <w:szCs w:val="28"/>
        </w:rPr>
        <w:instrText>ADDIN CSL_CITATION {"citationItems":[{"id":"ITEM-1","itemData":{"DOI":"10.1093/eurheartj/ehab895","ISSN":"1522-9645 (Electronic)","PMID":"35089333","abstract":"This document describes the contribution of clinical criteria to the interpretation  of genetic variants using heritable Mendelian cardiomyopathies as an example. The aim is to assist cardiologists in defining the clinical contribution to a genetic diagnosis and the interpretation of molecular genetic reports. The identification of a genetic variant of unknown or uncertain significance is a limitation of genetic testing, but current guidelines for the interpretation of genetic variants include essential contributions from clinical family screening that can establish a de novo assignment of the variant or its segregation with the phenotype in the family. A partnership between clinicians and patients helps to solve major uncertainties and provides reliable and clinically actionable information.","author":[{"dropping-particle":"","family":"Arbustini","given":"Eloisa","non-dropping-particle":"","parse-names":false,"suffix":""},{"dropping-particle":"","family":"Behr","given":"Elijah R","non-dropping-particle":"","parse-names":false,"suffix":""},{"dropping-particle":"","family":"Carrier","given":"Lucie","non-dropping-particle":"","parse-names":false,"suffix":""},{"dropping-particle":"","family":"Duijn","given":"Cornelia","non-dropping-particle":"van","parse-names":false,"suffix":""},{"dropping-particle":"","family":"Evans","given":"Paul","non-dropping-particle":"","parse-names":false,"suffix":""},{"dropping-particle":"","family":"Favalli","given":"Valentina","non-dropping-particle":"","parse-names":false,"suffix":""},{"dropping-particle":"","family":"Harst","given":"Pim","non-dropping-particle":"van der","parse-names":false,"suffix":""},{"dropping-particle":"","family":"Haugaa","given":"Kristina Hermann","non-dropping-particle":"","parse-names":false,"suffix":""},{"dropping-particle":"","family":"Jondeau","given":"Guillaume","non-dropping-particle":"","parse-names":false,"suffix":""},{"dropping-particle":"","family":"Kääb","given":"Stefan","non-dropping-particle":"","parse-names":false,"suffix":""},{"dropping-particle":"","family":"Kaski","given":"Juan Pablo","non-dropping-particle":"","parse-names":false,"suffix":""},{"dropping-particle":"","family":"Kavousi","given":"Maryam","non-dropping-particle":"","parse-names":false,"suffix":""},{"dropping-particle":"","family":"Loeys","given":"Bart","non-dropping-particle":"","parse-names":false,"suffix":""},{"dropping-particle":"","family":"Pantazis","given":"Antonis","non-dropping-particle":"","parse-names":false,"suffix":""},{"dropping-particle":"","family":"Pinto","given":"Yigal","non-dropping-particle":"","parse-names":false,"suffix":""},{"dropping-particle":"","family":"Schunkert","given":"Heribert","non-dropping-particle":"","parse-names":false,"suffix":""},{"dropping-particle":"","family":"Toro","given":"Alessandro","non-dropping-particle":"Di","parse-names":false,"suffix":""},{"dropping-particle":"","family":"Thum","given":"Thomas","non-dropping-particle":"","parse-names":false,"suffix":""},{"dropping-particle":"","family":"Urtis","given":"Mario","non-dropping-particle":"","parse-names":false,"suffix":""},{"dropping-particle":"","family":"Waltenberger","given":"Johannes","non-dropping-particle":"","parse-names":false,"suffix":""},{"dropping-particle":"","family":"Elliott","given":"Perry","non-dropping-particle":"","parse-names":false,"suffix":""}],"container-title":"European heart journal","id":"ITEM-1","issued":{"date-parts":[["2022","1"]]},"language":"eng","publisher-place":"England","title":"Interpretation and actionability of genetic variants in cardiomyopathies: a position  statement from the European Society of Cardiology Council on cardiovascular genomics.","type":"article-journal"},"uris":["http://www.mendeley.com/documents/?uuid=7c466bf7-afab-4c6e-831d-89e90a0e7030","http://www.mendeley.com/documents/?uuid=59b1022b-a478-4a73-8cf6-74c97ccdef08"]}],"mendeley":{"formattedCitation":"(33)","plainTextFormattedCitation":"(33)","previouslyFormattedCitation":"(33)"},"properties":{"noteIndex":0},"schema":"https://github.com/citation-style-language/schema/raw/master/csl-citation.json"}</w:instrText>
      </w:r>
      <w:r w:rsidR="00BA0D34" w:rsidRPr="00184204">
        <w:rPr>
          <w:rFonts w:eastAsia="Calibri" w:cs="Arial"/>
          <w:noProof/>
          <w:sz w:val="28"/>
          <w:szCs w:val="28"/>
        </w:rPr>
        <w:fldChar w:fldCharType="separate"/>
      </w:r>
      <w:r w:rsidR="00E47578" w:rsidRPr="00E47578">
        <w:rPr>
          <w:rFonts w:eastAsia="Calibri" w:cs="Arial"/>
          <w:noProof/>
          <w:sz w:val="28"/>
          <w:szCs w:val="28"/>
        </w:rPr>
        <w:t>(33)</w:t>
      </w:r>
      <w:r w:rsidR="00BA0D34" w:rsidRPr="00184204">
        <w:rPr>
          <w:rFonts w:eastAsia="Calibri" w:cs="Arial"/>
          <w:noProof/>
          <w:sz w:val="28"/>
          <w:szCs w:val="28"/>
        </w:rPr>
        <w:fldChar w:fldCharType="end"/>
      </w:r>
      <w:r w:rsidR="00B34239" w:rsidRPr="00184204">
        <w:rPr>
          <w:rFonts w:eastAsia="Calibri" w:cs="Arial"/>
          <w:noProof/>
          <w:sz w:val="28"/>
          <w:szCs w:val="28"/>
        </w:rPr>
        <w:t xml:space="preserve">. </w:t>
      </w:r>
    </w:p>
    <w:p w14:paraId="535D4993" w14:textId="08A15C3B" w:rsidR="00396466" w:rsidRPr="00184204" w:rsidRDefault="00C63658" w:rsidP="00396466">
      <w:pPr>
        <w:rPr>
          <w:rFonts w:eastAsia="Calibri" w:cs="Arial"/>
          <w:sz w:val="28"/>
          <w:szCs w:val="28"/>
        </w:rPr>
      </w:pPr>
      <w:r w:rsidRPr="00184204">
        <w:rPr>
          <w:rFonts w:eastAsia="Calibri" w:cs="Arial"/>
          <w:noProof/>
          <w:sz w:val="28"/>
          <w:szCs w:val="28"/>
        </w:rPr>
        <w:t xml:space="preserve"> </w:t>
      </w:r>
      <w:r w:rsidR="00396466" w:rsidRPr="00184204">
        <w:rPr>
          <w:rFonts w:eastAsia="Calibri" w:cs="Arial"/>
          <w:sz w:val="28"/>
          <w:szCs w:val="28"/>
        </w:rPr>
        <w:t xml:space="preserve">When looking specifically at the types of </w:t>
      </w:r>
      <w:r w:rsidR="00F14FEE" w:rsidRPr="00184204">
        <w:rPr>
          <w:rFonts w:eastAsia="Calibri" w:cs="Arial"/>
          <w:sz w:val="28"/>
          <w:szCs w:val="28"/>
        </w:rPr>
        <w:t>cardiomyopathies</w:t>
      </w:r>
      <w:r w:rsidR="00396466" w:rsidRPr="00184204">
        <w:rPr>
          <w:rFonts w:eastAsia="Calibri" w:cs="Arial"/>
          <w:sz w:val="28"/>
          <w:szCs w:val="28"/>
        </w:rPr>
        <w:t xml:space="preserve"> </w:t>
      </w:r>
      <w:r w:rsidR="00585294" w:rsidRPr="00184204">
        <w:rPr>
          <w:rFonts w:eastAsia="Calibri" w:cs="Arial"/>
          <w:sz w:val="28"/>
          <w:szCs w:val="28"/>
        </w:rPr>
        <w:t xml:space="preserve">within the </w:t>
      </w:r>
      <w:r w:rsidR="0061755F" w:rsidRPr="00184204">
        <w:rPr>
          <w:rFonts w:eastAsia="Calibri" w:cs="Arial"/>
          <w:sz w:val="28"/>
          <w:szCs w:val="28"/>
        </w:rPr>
        <w:t xml:space="preserve">cardiomyopathy </w:t>
      </w:r>
      <w:r w:rsidR="00585294" w:rsidRPr="00184204">
        <w:rPr>
          <w:rFonts w:eastAsia="Calibri" w:cs="Arial"/>
          <w:sz w:val="28"/>
          <w:szCs w:val="28"/>
        </w:rPr>
        <w:t xml:space="preserve">category </w:t>
      </w:r>
      <w:r w:rsidR="00396466" w:rsidRPr="00184204">
        <w:rPr>
          <w:rFonts w:eastAsia="Calibri" w:cs="Arial"/>
          <w:sz w:val="28"/>
          <w:szCs w:val="28"/>
        </w:rPr>
        <w:t xml:space="preserve">there is wide variation between our study and </w:t>
      </w:r>
      <w:r w:rsidR="00AB1758" w:rsidRPr="00184204">
        <w:rPr>
          <w:rFonts w:eastAsia="Calibri" w:cs="Arial"/>
          <w:sz w:val="28"/>
          <w:szCs w:val="28"/>
        </w:rPr>
        <w:t>others.</w:t>
      </w:r>
      <w:r w:rsidR="00396466" w:rsidRPr="00184204">
        <w:rPr>
          <w:rFonts w:eastAsia="Calibri" w:cs="Arial"/>
          <w:sz w:val="28"/>
          <w:szCs w:val="28"/>
        </w:rPr>
        <w:t xml:space="preserve"> We report idiopathic hypertrophy in 32%, with ACM in 19%, HCM in 18% and DCM in 16% </w:t>
      </w:r>
      <w:r w:rsidR="00585294" w:rsidRPr="00184204">
        <w:rPr>
          <w:rFonts w:eastAsia="Calibri" w:cs="Arial"/>
          <w:sz w:val="28"/>
          <w:szCs w:val="28"/>
        </w:rPr>
        <w:t xml:space="preserve">and obesity related cardiomyopathy in </w:t>
      </w:r>
      <w:r w:rsidR="000878AE" w:rsidRPr="00184204">
        <w:rPr>
          <w:rFonts w:eastAsia="Calibri" w:cs="Arial"/>
          <w:sz w:val="28"/>
          <w:szCs w:val="28"/>
        </w:rPr>
        <w:t>11</w:t>
      </w:r>
      <w:r w:rsidR="00F14FEE" w:rsidRPr="00184204">
        <w:rPr>
          <w:rFonts w:eastAsia="Calibri" w:cs="Arial"/>
          <w:sz w:val="28"/>
          <w:szCs w:val="28"/>
        </w:rPr>
        <w:t xml:space="preserve">%. </w:t>
      </w:r>
      <w:r w:rsidR="00396466" w:rsidRPr="00184204">
        <w:rPr>
          <w:rFonts w:eastAsia="Calibri" w:cs="Arial"/>
          <w:sz w:val="28"/>
          <w:szCs w:val="28"/>
        </w:rPr>
        <w:t xml:space="preserve">Danish </w:t>
      </w:r>
      <w:r w:rsidR="00585294" w:rsidRPr="00184204">
        <w:rPr>
          <w:rFonts w:eastAsia="Calibri" w:cs="Arial"/>
          <w:sz w:val="28"/>
          <w:szCs w:val="28"/>
        </w:rPr>
        <w:t xml:space="preserve">study found higher proportion of </w:t>
      </w:r>
      <w:r w:rsidR="00396466" w:rsidRPr="00184204">
        <w:rPr>
          <w:rFonts w:eastAsia="Calibri" w:cs="Arial"/>
          <w:sz w:val="28"/>
          <w:szCs w:val="28"/>
        </w:rPr>
        <w:t xml:space="preserve">idiopathic hypertrophy in 60%, ACM in 29%, DCM in 7% and HCM in 4% </w:t>
      </w:r>
      <w:r w:rsidR="00396466" w:rsidRPr="00184204">
        <w:rPr>
          <w:rFonts w:eastAsia="Calibri" w:cs="Arial"/>
          <w:sz w:val="28"/>
          <w:szCs w:val="28"/>
        </w:rPr>
        <w:fldChar w:fldCharType="begin" w:fldLock="1"/>
      </w:r>
      <w:r w:rsidR="00775CD7">
        <w:rPr>
          <w:rFonts w:eastAsia="Calibri" w:cs="Arial"/>
          <w:sz w:val="28"/>
          <w:szCs w:val="28"/>
        </w:rPr>
        <w:instrText>ADDIN CSL_CITATION {"citationItems":[{"id":"ITEM-1","itemData":{"DOI":"10.1093/eurheartj/ehq428","ISSN":"0195668X","PMID":"21131293","abstract":"AimsThe aim of this investigation was to study the incidence of sudden cardiac death (SCD) in persons aged 135 years in a nationwide setting (5.38 million people) by systematic evaluation of all deaths.Methods and resultsAll deaths in persons aged 135 years in Denmark in 200006 were included. Death certificates were read independently by two physicians. The National Patient Registry was used to retrieve information on prior medical history. All autopsy reports were read and the cause of death was revised based on autopsy findings. We identified 625 cases of sudden unexpected death (10 of all deaths), of which 156 (25) were not autopsied. Of the 469 autopsied cases, 314 (67) were SCD. The most common cardiac cause of death was ischaemic heart disease (13); 29 of autopsied sudden unexpected death cases were unexplained. In 45 of SCD cases, the death was witnessed; 34 died during sleep; 89 were out-of-hospital deaths. Highest possible incidence rate of SCD in the young was 2.8 per 100 000 person-years including non-autopsied cases of sudden unexpected death. Excluding those, the incidence rate declined to 1.9 per 100 000 person-years.ConclusionsA total of 7 of all deaths in the young can be attributed to SCD, when including non-autopsied cases (autopsy ratio 75). The incidence rate of SCD in the young of 2.8 per 100 000 person-years is higher than previously reported. © 2010 The Author.","author":[{"dropping-particle":"","family":"Winkel","given":"Bo Gregers","non-dropping-particle":"","parse-names":false,"suffix":""},{"dropping-particle":"","family":"Holst","given":"Anders Gaarsdal","non-dropping-particle":"","parse-names":false,"suffix":""},{"dropping-particle":"","family":"Theilade","given":"Juliane","non-dropping-particle":"","parse-names":false,"suffix":""},{"dropping-particle":"","family":"Kristensen","given":"Ingrid Bayer","non-dropping-particle":"","parse-names":false,"suffix":""},{"dropping-particle":"","family":"Thomsen","given":"Jørgen Lange","non-dropping-particle":"","parse-names":false,"suffix":""},{"dropping-particle":"","family":"Ottesen","given":"Gyda Lolk","non-dropping-particle":"","parse-names":false,"suffix":""},{"dropping-particle":"","family":"Bundgaard","given":"Henning","non-dropping-particle":"","parse-names":false,"suffix":""},{"dropping-particle":"","family":"Svendsen","given":"Jesper Hastrup","non-dropping-particle":"","parse-names":false,"suffix":""},{"dropping-particle":"","family":"Haunsø","given":"Stig","non-dropping-particle":"","parse-names":false,"suffix":""},{"dropping-particle":"","family":"Tfelt-Hansen","given":"Jacob","non-dropping-particle":"","parse-names":false,"suffix":""}],"container-title":"European Heart Journal","id":"ITEM-1","issue":"8","issued":{"date-parts":[["2011","4"]]},"page":"983-990","publisher":"Eur Heart J","title":"Nationwide study of sudden cardiac death in persons aged 1-35 years","type":"article-journal","volume":"32"},"uris":["http://www.mendeley.com/documents/?uuid=1edb0908-a68c-31b0-9af2-331009170f55"]}],"mendeley":{"formattedCitation":"(22)","plainTextFormattedCitation":"(22)","previouslyFormattedCitation":"(22)"},"properties":{"noteIndex":0},"schema":"https://github.com/citation-style-language/schema/raw/master/csl-citation.json"}</w:instrText>
      </w:r>
      <w:r w:rsidR="00396466" w:rsidRPr="00184204">
        <w:rPr>
          <w:rFonts w:eastAsia="Calibri" w:cs="Arial"/>
          <w:sz w:val="28"/>
          <w:szCs w:val="28"/>
        </w:rPr>
        <w:fldChar w:fldCharType="separate"/>
      </w:r>
      <w:r w:rsidR="00E47578" w:rsidRPr="00E47578">
        <w:rPr>
          <w:rFonts w:eastAsia="Calibri" w:cs="Arial"/>
          <w:noProof/>
          <w:sz w:val="28"/>
          <w:szCs w:val="28"/>
        </w:rPr>
        <w:t>(22)</w:t>
      </w:r>
      <w:r w:rsidR="00396466" w:rsidRPr="00184204">
        <w:rPr>
          <w:rFonts w:eastAsia="Calibri" w:cs="Arial"/>
          <w:sz w:val="28"/>
          <w:szCs w:val="28"/>
        </w:rPr>
        <w:fldChar w:fldCharType="end"/>
      </w:r>
      <w:r w:rsidR="00396466" w:rsidRPr="00184204">
        <w:rPr>
          <w:rFonts w:eastAsia="Calibri" w:cs="Arial"/>
          <w:sz w:val="28"/>
          <w:szCs w:val="28"/>
        </w:rPr>
        <w:t xml:space="preserve">. The Irish study identified </w:t>
      </w:r>
      <w:r w:rsidR="00585294" w:rsidRPr="00184204">
        <w:rPr>
          <w:rFonts w:eastAsia="Calibri" w:cs="Arial"/>
          <w:sz w:val="28"/>
          <w:szCs w:val="28"/>
        </w:rPr>
        <w:t xml:space="preserve">much higher proportion of </w:t>
      </w:r>
      <w:r w:rsidR="00396466" w:rsidRPr="00184204">
        <w:rPr>
          <w:rFonts w:eastAsia="Calibri" w:cs="Arial"/>
          <w:sz w:val="28"/>
          <w:szCs w:val="28"/>
        </w:rPr>
        <w:t xml:space="preserve">HCM </w:t>
      </w:r>
      <w:r w:rsidR="00585294" w:rsidRPr="00184204">
        <w:rPr>
          <w:rFonts w:eastAsia="Calibri" w:cs="Arial"/>
          <w:sz w:val="28"/>
          <w:szCs w:val="28"/>
        </w:rPr>
        <w:t>at</w:t>
      </w:r>
      <w:r w:rsidR="00396466" w:rsidRPr="00184204">
        <w:rPr>
          <w:rFonts w:eastAsia="Calibri" w:cs="Arial"/>
          <w:sz w:val="28"/>
          <w:szCs w:val="28"/>
        </w:rPr>
        <w:t xml:space="preserve"> 49%, idiopathic  hypertrophy in 34% with DCM making up 9% and ACM 6% </w:t>
      </w:r>
      <w:r w:rsidR="00396466" w:rsidRPr="00184204">
        <w:rPr>
          <w:rFonts w:eastAsia="Calibri" w:cs="Arial"/>
          <w:sz w:val="28"/>
          <w:szCs w:val="28"/>
        </w:rPr>
        <w:fldChar w:fldCharType="begin" w:fldLock="1"/>
      </w:r>
      <w:r w:rsidR="00775CD7">
        <w:rPr>
          <w:rFonts w:eastAsia="Calibri" w:cs="Arial"/>
          <w:sz w:val="28"/>
          <w:szCs w:val="28"/>
        </w:rPr>
        <w:instrText>ADDIN CSL_CITATION {"citationItems":[{"id":"ITEM-1","itemData":{"DOI":"10.1093/europace/eur161","ISSN":"10995129","PMID":"21798877","abstract":"IntroductionSudden cardiac death (SCD) in young people is a rare but devastating event for families and communities. Ireland has previously had no measure of the incidence of SCD in young people. We report the incidence and causes of SCD in persons &lt;35 years of age.Methods and results: We undertook a retrospective study of SCD between 2005 and 2007 in persons aged 1535 years in the Republic of Ireland. We identified potential cases of out of hospital SCD through the Central Statistics Office (CSO) death certificate records. Autopsy, toxicology, and inquest reports were then obtained and analysed by an expert panel who adjudicated on the cause of death. A total of 342 potential SCD cases were identified through the CSO. Fifty were younger than 15 years of age, and 86 had either incomplete or unavailable post-mortem reports. Of 206 full reports obtained, 116 were adjudicated as cases of SCD. Cases were predominantly male (75), with a mean age of 25.8 years (standard deviation 6.3). The incidence of SCD in this age range was 2.85 per 100 000 person-years (4.36 for males and 1.30 for females) and the incidence of sudden arrhythmic death syndrome (SADS) was 0.76 per 100 000 person-years. The commonest causes were SADS, 26.7 (31 of 116), followed by coronary artery disease, 20.7 (24 of 116), hypertrophic cardiomyopathy (HCM), 14.7 (17 of 116), and idiopathic left ventricular hypertrophy not fulfilling criteria for HCM, 10.3 (12 of 116).Conclusion: sThe incidence of SCD in the young in Ireland was 4.96 (95 CI 3.06, 6.4) for males and 1.3 (95 CI 0.62, 2.56) for females per 100 000 person-years. Sudden arrhythmic death syndrome was the commonest cause of SCD in the young, and the incidence of SADS was more than five times that in official reports of the Irish CSO. © 2011 The Author.","author":[{"dropping-particle":"","family":"Margey","given":"Ronan","non-dropping-particle":"","parse-names":false,"suffix":""},{"dropping-particle":"","family":"Roy","given":"Andrew","non-dropping-particle":"","parse-names":false,"suffix":""},{"dropping-particle":"","family":"Tobin","given":"Sandra","non-dropping-particle":"","parse-names":false,"suffix":""},{"dropping-particle":"","family":"Okeane","given":"Conor J.","non-dropping-particle":"","parse-names":false,"suffix":""},{"dropping-particle":"","family":"McGorrian","given":"Catherine","non-dropping-particle":"","parse-names":false,"suffix":""},{"dropping-particle":"","family":"Morris","given":"Valerie","non-dropping-particle":"","parse-names":false,"suffix":""},{"dropping-particle":"","family":"Jennings","given":"Siobhan","non-dropping-particle":"","parse-names":false,"suffix":""},{"dropping-particle":"","family":"Galvin","given":"Joseph","non-dropping-particle":"","parse-names":false,"suffix":""}],"container-title":"Europace","id":"ITEM-1","issue":"10","issued":{"date-parts":[["2011","10"]]},"page":"1411-1418","publisher":"Europace","title":"Sudden cardiac death in 14- to 35-year olds in Ireland from 2005 to 2007: A retrospective registry","type":"article-journal","volume":"13"},"uris":["http://www.mendeley.com/documents/?uuid=77e04be6-9d86-3af4-af38-66eebf0c6657"]}],"mendeley":{"formattedCitation":"(23)","plainTextFormattedCitation":"(23)","previouslyFormattedCitation":"(23)"},"properties":{"noteIndex":0},"schema":"https://github.com/citation-style-language/schema/raw/master/csl-citation.json"}</w:instrText>
      </w:r>
      <w:r w:rsidR="00396466" w:rsidRPr="00184204">
        <w:rPr>
          <w:rFonts w:eastAsia="Calibri" w:cs="Arial"/>
          <w:sz w:val="28"/>
          <w:szCs w:val="28"/>
        </w:rPr>
        <w:fldChar w:fldCharType="separate"/>
      </w:r>
      <w:r w:rsidR="00E47578" w:rsidRPr="00E47578">
        <w:rPr>
          <w:rFonts w:eastAsia="Calibri" w:cs="Arial"/>
          <w:noProof/>
          <w:sz w:val="28"/>
          <w:szCs w:val="28"/>
        </w:rPr>
        <w:t>(23)</w:t>
      </w:r>
      <w:r w:rsidR="00396466" w:rsidRPr="00184204">
        <w:rPr>
          <w:rFonts w:eastAsia="Calibri" w:cs="Arial"/>
          <w:sz w:val="28"/>
          <w:szCs w:val="28"/>
        </w:rPr>
        <w:fldChar w:fldCharType="end"/>
      </w:r>
      <w:r w:rsidR="00396466" w:rsidRPr="00184204">
        <w:rPr>
          <w:rFonts w:eastAsia="Calibri" w:cs="Arial"/>
          <w:sz w:val="28"/>
          <w:szCs w:val="28"/>
        </w:rPr>
        <w:t xml:space="preserve">. The Italian study identified a much higher proportion of ACM at 55% with 27% being HCM and 18% being DCM </w:t>
      </w:r>
      <w:r w:rsidR="003F3724" w:rsidRPr="00184204">
        <w:rPr>
          <w:rFonts w:eastAsia="Calibri" w:cs="Arial"/>
          <w:sz w:val="28"/>
          <w:szCs w:val="28"/>
        </w:rPr>
        <w:t>with no cases of idiopathic  hypertrophy</w:t>
      </w:r>
      <w:r w:rsidR="00396466" w:rsidRPr="00184204">
        <w:rPr>
          <w:rFonts w:eastAsia="Calibri" w:cs="Arial"/>
          <w:sz w:val="28"/>
          <w:szCs w:val="28"/>
        </w:rPr>
        <w:t xml:space="preserve"> </w:t>
      </w:r>
      <w:r w:rsidR="00396466" w:rsidRPr="00184204">
        <w:rPr>
          <w:rFonts w:eastAsia="Calibri" w:cs="Arial"/>
          <w:sz w:val="28"/>
          <w:szCs w:val="28"/>
        </w:rPr>
        <w:fldChar w:fldCharType="begin" w:fldLock="1"/>
      </w:r>
      <w:r w:rsidR="00775CD7">
        <w:rPr>
          <w:rFonts w:eastAsia="Calibri" w:cs="Arial"/>
          <w:sz w:val="28"/>
          <w:szCs w:val="28"/>
        </w:rPr>
        <w:instrText>ADDIN CSL_CITATION {"citationItems":[{"id":"ITEM-1","itemData":{"DOI":"10.1016/S0008-6363(01)00254-1","ISSN":"00086363","PMID":"11334844","abstract":"Objective: The aim of the present study was to assess the prevalence of subtle morphologic substrates, clinically unrecognizable, underlying sudden cardiac death (SCD) in young people with apparently normal heart. Methods: In the time interval 1979-1998, 273 consecutive cases of SCD in young people (≤35 years) which occurred in the Veneto Region of Italy were prospectively studied. Following exclusion of extracardiac causes of sudden death, the heart was examined according to a detailed morphologic protocol consisting of macroscopic and histologic examination, including study of the specialized conduction system by serial sections. Results: At macroscopic examination, 197 SCD victims (72%) had an overt underlying structural heart disease such as cardiomyopathy in 56, obstructive coronary atherosclerosis in 54, valve disease in 32, non-atherosclerotic coronary artery disease in 28, aortic rupture in 13, postoperative congenital heart disease in five, and other disease in nine. The remaining 76 cases (28%) (50 males and 26 females, aged 4-35 years, mean 23±5 years) had a macroscopically normal heart. A total of 28 of them (37%) had experienced one or more of the following prodroma: syncope, palpitations or both in 20, ECG abnormalities in 18 and arrhythmias in ten. In 79% of them, histologic examination disclosed concealed pathologic substrates consisting of focal myocarditis in 27 cases, regional arrhythmogenic right ventricular cardiomyopathy, mostly localized to RV outflow tract, in nine, and conduction system abnormalities in 24 (leading to ventricular preexcitation in 18 and heart block in six). In 16 hearts (6%) there was no evidence of structural heart disease even after histologic study. Conclusion: Macroscopic heart features were normal in nearly one-third of young SCD victims. In 79% of them, however, histologic study unmasked concealed pathologic substrates such as focal myocarditis or cardiomyopathy and conduction system diseases. A total of 16 victims (6%) had no evidence of structural heart disease and the mechanism of their SCD remained unexplained. © 2001 Elsevier Science B.V.","author":[{"dropping-particle":"","family":"Corrado","given":"Domenico","non-dropping-particle":"","parse-names":false,"suffix":""},{"dropping-particle":"","family":"Basso","given":"Cristina","non-dropping-particle":"","parse-names":false,"suffix":""},{"dropping-particle":"","family":"Thiene","given":"Gaetano","non-dropping-particle":"","parse-names":false,"suffix":""}],"container-title":"Cardiovascular Research","id":"ITEM-1","issue":"2","issued":{"date-parts":[["2001"]]},"page":"399-408","publisher":"Cardiovasc Res","title":"Sudden cardiac death in young people with apparently normal heart","type":"article-journal","volume":"50"},"uris":["http://www.mendeley.com/documents/?uuid=6cf5fe81-ef6c-3504-9743-e9524fae059c"]}],"mendeley":{"formattedCitation":"(28)","plainTextFormattedCitation":"(28)","previouslyFormattedCitation":"(28)"},"properties":{"noteIndex":0},"schema":"https://github.com/citation-style-language/schema/raw/master/csl-citation.json"}</w:instrText>
      </w:r>
      <w:r w:rsidR="00396466" w:rsidRPr="00184204">
        <w:rPr>
          <w:rFonts w:eastAsia="Calibri" w:cs="Arial"/>
          <w:sz w:val="28"/>
          <w:szCs w:val="28"/>
        </w:rPr>
        <w:fldChar w:fldCharType="separate"/>
      </w:r>
      <w:r w:rsidR="00E47578" w:rsidRPr="00E47578">
        <w:rPr>
          <w:rFonts w:eastAsia="Calibri" w:cs="Arial"/>
          <w:noProof/>
          <w:sz w:val="28"/>
          <w:szCs w:val="28"/>
        </w:rPr>
        <w:t>(28)</w:t>
      </w:r>
      <w:r w:rsidR="00396466" w:rsidRPr="00184204">
        <w:rPr>
          <w:rFonts w:eastAsia="Calibri" w:cs="Arial"/>
          <w:sz w:val="28"/>
          <w:szCs w:val="28"/>
        </w:rPr>
        <w:fldChar w:fldCharType="end"/>
      </w:r>
      <w:r w:rsidR="00396466" w:rsidRPr="00184204">
        <w:rPr>
          <w:rFonts w:eastAsia="Calibri" w:cs="Arial"/>
          <w:sz w:val="28"/>
          <w:szCs w:val="28"/>
        </w:rPr>
        <w:t xml:space="preserve">. </w:t>
      </w:r>
      <w:r w:rsidR="007B4E4B" w:rsidRPr="00184204">
        <w:rPr>
          <w:rFonts w:eastAsia="Calibri" w:cs="Arial"/>
          <w:sz w:val="28"/>
          <w:szCs w:val="28"/>
        </w:rPr>
        <w:t>HCM has been reported</w:t>
      </w:r>
      <w:r w:rsidR="00585294" w:rsidRPr="00184204">
        <w:rPr>
          <w:rFonts w:eastAsia="Calibri" w:cs="Arial"/>
          <w:sz w:val="28"/>
          <w:szCs w:val="28"/>
        </w:rPr>
        <w:t xml:space="preserve"> </w:t>
      </w:r>
      <w:r w:rsidR="00231894" w:rsidRPr="00184204">
        <w:rPr>
          <w:rFonts w:eastAsia="Calibri" w:cs="Arial"/>
          <w:sz w:val="28"/>
          <w:szCs w:val="28"/>
        </w:rPr>
        <w:t xml:space="preserve"> </w:t>
      </w:r>
      <w:r w:rsidR="00585294" w:rsidRPr="00184204">
        <w:rPr>
          <w:rFonts w:eastAsia="Calibri" w:cs="Arial"/>
          <w:sz w:val="28"/>
          <w:szCs w:val="28"/>
        </w:rPr>
        <w:t xml:space="preserve">in </w:t>
      </w:r>
      <w:r w:rsidR="00231894" w:rsidRPr="00184204">
        <w:rPr>
          <w:rFonts w:eastAsia="Calibri" w:cs="Arial"/>
          <w:sz w:val="28"/>
          <w:szCs w:val="28"/>
        </w:rPr>
        <w:t xml:space="preserve">36% of 842 </w:t>
      </w:r>
      <w:r w:rsidR="00585294" w:rsidRPr="00184204">
        <w:rPr>
          <w:rFonts w:eastAsia="Calibri" w:cs="Arial"/>
          <w:sz w:val="28"/>
          <w:szCs w:val="28"/>
        </w:rPr>
        <w:t xml:space="preserve">SCD </w:t>
      </w:r>
      <w:r w:rsidR="007B4E4B" w:rsidRPr="00184204">
        <w:rPr>
          <w:rFonts w:eastAsia="Calibri" w:cs="Arial"/>
          <w:sz w:val="28"/>
          <w:szCs w:val="28"/>
        </w:rPr>
        <w:t xml:space="preserve"> in young USA Athletes</w:t>
      </w:r>
      <w:r w:rsidR="00231894" w:rsidRPr="00184204">
        <w:rPr>
          <w:rFonts w:eastAsia="Calibri" w:cs="Arial"/>
          <w:sz w:val="28"/>
          <w:szCs w:val="28"/>
        </w:rPr>
        <w:t xml:space="preserve"> with again male predominance</w:t>
      </w:r>
      <w:r w:rsidR="00AC49CC" w:rsidRPr="00184204">
        <w:rPr>
          <w:rFonts w:eastAsia="Calibri" w:cs="Arial"/>
          <w:sz w:val="28"/>
          <w:szCs w:val="28"/>
        </w:rPr>
        <w:t xml:space="preserve"> </w:t>
      </w:r>
      <w:r w:rsidR="00231894" w:rsidRPr="00184204">
        <w:rPr>
          <w:rFonts w:eastAsia="Calibri" w:cs="Arial"/>
          <w:sz w:val="28"/>
          <w:szCs w:val="28"/>
        </w:rPr>
        <w:fldChar w:fldCharType="begin" w:fldLock="1"/>
      </w:r>
      <w:r w:rsidR="00775CD7">
        <w:rPr>
          <w:rFonts w:eastAsia="Calibri" w:cs="Arial"/>
          <w:sz w:val="28"/>
          <w:szCs w:val="28"/>
        </w:rPr>
        <w:instrText>ADDIN CSL_CITATION {"citationItems":[{"id":"ITEM-1","itemData":{"DOI":"10.1016/J.AMJMED.2016.02.031","ISSN":"1555-7162","PMID":"27039955","abstract":"Background Sudden deaths in young competitive athletes are tragic events, with high public visibility. The importance of race and gender with respect to sport and the diagnosis and causes of sudden death in athletes has generated substantial interest. Methods The US National Registry of Sudden Death in Athletes, 1980-2011, was accessed to define the epidemiology and causes of sudden deaths in competitive athletes. A total of 2406 deaths were identified in young athletes aged 19 ± 6 years engaged in 29 diverse sports. Results Among the 842 athletes with autopsy-confirmed cardiovascular diagnoses, the incidence in males exceeded that in females by 6.5-fold (1:121; 691 vs 1:787,392 athlete-years; P ≤.001). Hypertrophic cardiomyopathy was the single most common cause of sudden death, occurring in 302 of 842 athletes (36%) and accounting for 39% of male sudden deaths, almost 4-fold more common than among females (11%; P ≤.001). More frequent among females were congenital coronary artery anomalies (33% vs 17% of males; P ≤.001), arrhythmogenic right ventricular cardiomyopathy (13% vs 4%; P =.002), and clinically diagnosed long QT syndrome (7% vs 1.5%; P ≤.002). The cardiovascular death rate among African Americans/other minorities exceeded whites by almost 5-fold (1:12,778 vs 1:60; 746 athlete-years; P &lt;.001), and hypertrophic cardiomyopathy was more common among African Americans/other minorities (42%) than in whites (31%; P ≤.001). Male and female basketball players were 3-fold more likely to be African American/other minorities than white. Conclusions Within this large forensic registry of competitive athletes, cardiovascular sudden deaths due to genetic and/or congenital heart diseases were uncommon in females and more common in African Americans/other minorities than in whites. Hypertrophic cardiomyopathy is an under-appreciated cause of sudden death in male minority athletes.","author":[{"dropping-particle":"","family":"Maron","given":"Barry J.","non-dropping-particle":"","parse-names":false,"suffix":""},{"dropping-particle":"","family":"Haas","given":"Tammy S.","non-dropping-particle":"","parse-names":false,"suffix":""},{"dropping-particle":"","family":"Ahluwalia","given":"Aneesha","non-dropping-particle":"","parse-names":false,"suffix":""},{"dropping-particle":"","family":"Murphy","given":"Caleb J.","non-dropping-particle":"","parse-names":false,"suffix":""},{"dropping-particle":"","family":"Garberich","given":"Ross F.","non-dropping-particle":"","parse-names":false,"suffix":""}],"container-title":"The American journal of medicine","id":"ITEM-1","issue":"11","issued":{"date-parts":[["2016","11","1"]]},"page":"1170-1177","publisher":"Am J Med","title":"Demographics and Epidemiology of Sudden Deaths in Young Competitive Athletes: From the United States National Registry","type":"article-journal","volume":"129"},"uris":["http://www.mendeley.com/documents/?uuid=221140c9-1bb3-355a-b0ed-99d0f7699866"]}],"mendeley":{"formattedCitation":"(34)","plainTextFormattedCitation":"(34)","previouslyFormattedCitation":"(34)"},"properties":{"noteIndex":0},"schema":"https://github.com/citation-style-language/schema/raw/master/csl-citation.json"}</w:instrText>
      </w:r>
      <w:r w:rsidR="00231894" w:rsidRPr="00184204">
        <w:rPr>
          <w:rFonts w:eastAsia="Calibri" w:cs="Arial"/>
          <w:sz w:val="28"/>
          <w:szCs w:val="28"/>
        </w:rPr>
        <w:fldChar w:fldCharType="separate"/>
      </w:r>
      <w:r w:rsidR="00E47578" w:rsidRPr="00E47578">
        <w:rPr>
          <w:rFonts w:eastAsia="Calibri" w:cs="Arial"/>
          <w:noProof/>
          <w:sz w:val="28"/>
          <w:szCs w:val="28"/>
        </w:rPr>
        <w:t>(34)</w:t>
      </w:r>
      <w:r w:rsidR="00231894" w:rsidRPr="00184204">
        <w:rPr>
          <w:rFonts w:eastAsia="Calibri" w:cs="Arial"/>
          <w:sz w:val="28"/>
          <w:szCs w:val="28"/>
        </w:rPr>
        <w:fldChar w:fldCharType="end"/>
      </w:r>
      <w:r w:rsidR="00231894" w:rsidRPr="00184204">
        <w:rPr>
          <w:rFonts w:eastAsia="Calibri" w:cs="Arial"/>
          <w:sz w:val="28"/>
          <w:szCs w:val="28"/>
        </w:rPr>
        <w:t xml:space="preserve">. </w:t>
      </w:r>
      <w:r w:rsidR="00276D1C" w:rsidRPr="00184204">
        <w:rPr>
          <w:rFonts w:eastAsia="Calibri" w:cs="Arial"/>
          <w:sz w:val="28"/>
          <w:szCs w:val="28"/>
        </w:rPr>
        <w:t xml:space="preserve">In a </w:t>
      </w:r>
      <w:r w:rsidR="00BA0D34" w:rsidRPr="00184204">
        <w:rPr>
          <w:rFonts w:eastAsia="Calibri" w:cs="Arial"/>
          <w:sz w:val="28"/>
          <w:szCs w:val="28"/>
        </w:rPr>
        <w:t>F</w:t>
      </w:r>
      <w:r w:rsidR="00276D1C" w:rsidRPr="00184204">
        <w:rPr>
          <w:rFonts w:eastAsia="Calibri" w:cs="Arial"/>
          <w:sz w:val="28"/>
          <w:szCs w:val="28"/>
        </w:rPr>
        <w:t>innish study of non ischaemic cardiac deaths cardiomyopathy made up 80% of cases</w:t>
      </w:r>
      <w:r w:rsidR="00AC49CC" w:rsidRPr="00184204">
        <w:rPr>
          <w:rFonts w:eastAsia="Calibri" w:cs="Arial"/>
          <w:sz w:val="28"/>
          <w:szCs w:val="28"/>
        </w:rPr>
        <w:t xml:space="preserve"> </w:t>
      </w:r>
      <w:r w:rsidR="00276D1C" w:rsidRPr="00184204">
        <w:rPr>
          <w:rFonts w:eastAsia="Calibri" w:cs="Arial"/>
          <w:sz w:val="28"/>
          <w:szCs w:val="28"/>
        </w:rPr>
        <w:fldChar w:fldCharType="begin" w:fldLock="1"/>
      </w:r>
      <w:r w:rsidR="00775CD7">
        <w:rPr>
          <w:rFonts w:eastAsia="Calibri" w:cs="Arial"/>
          <w:sz w:val="28"/>
          <w:szCs w:val="28"/>
        </w:rPr>
        <w:instrText>ADDIN CSL_CITATION {"citationItems":[{"id":"ITEM-1","itemData":{"DOI":"10.1016/J.HRTHM.2011.06.031","ISSN":"1556-3871","PMID":"21740887","abstract":"Background: Previous data have shown that various nonischemic cardiac diseases account for about 20% of sudden cardiac deaths (SCDs) and that dilated and hypertrophic cardiomyopathy (CM) are major causes of nonischemic SCD. Objective: The purpose of this study was to define the prevalence and causes of SCD due to nonischemic CM in the current era given the substantial change in the diagnosis and treatment of cardiac diseases and in lifestyle patterns. Methods: A total of 2661 consecutive victims of SCD from among a population of approximately 470,000 inhabitants in the Province of Oulu, Northern Finland, were included in the study. The causes of deaths were determined from the uniformly required autopsies of SCD victims in Finland, plus available medical records and standardized questionnaires. Results: Nonischemic cause of SCD was found in 579 victims (21.8% of all the SCDs). Mean age (± SD) was 55 (±12) years; 78% were males. After subgrouping the nonischemic SCDs into various categories, SCDs associated most closely with obesity (23.7%), followed by alcoholic CM (19.0%), hypertensive CM (15.5%), and fibrotic CM (13.6%). Fibrotic CM was the most common association with SCD in subjects younger than 40 years (28.3%), whereas alcoholic CM was the most common cause of death in subjects between 40 and 59 years of age (25.8%). Conclusion: CM related to obesity, fibrotic CM, and alcoholic CM are commonly associated with nonischemic SCD in the current era. The association of SCD with fibrotic CM is notably frequent among victims younger than 40 years. © 2011 Heart Rhythm Society.","author":[{"dropping-particle":"","family":"Hookana","given":"Eeva","non-dropping-particle":"","parse-names":false,"suffix":""},{"dropping-particle":"","family":"Junttila","given":"M. Juhani","non-dropping-particle":"","parse-names":false,"suffix":""},{"dropping-particle":"","family":"Puurunen","given":"Veli Pekka","non-dropping-particle":"","parse-names":false,"suffix":""},{"dropping-particle":"","family":"Tikkanen","given":"Jani T.","non-dropping-particle":"","parse-names":false,"suffix":""},{"dropping-particle":"","family":"Kaikkonen","given":"Kari S.","non-dropping-particle":"","parse-names":false,"suffix":""},{"dropping-particle":"","family":"Kortelainen","given":"Marja Leena","non-dropping-particle":"","parse-names":false,"suffix":""},{"dropping-particle":"","family":"Myerburg","given":"Robert J.","non-dropping-particle":"","parse-names":false,"suffix":""},{"dropping-particle":"V.","family":"Huikuri","given":"Heikki","non-dropping-particle":"","parse-names":false,"suffix":""}],"container-title":"Heart rhythm","id":"ITEM-1","issue":"10","issued":{"date-parts":[["2011"]]},"page":"1570-1575","publisher":"Heart Rhythm","title":"Causes of nonischemic sudden cardiac death in the current era","type":"article-journal","volume":"8"},"uris":["http://www.mendeley.com/documents/?uuid=b2243671-21e3-340f-85e2-bf14f43f7391"]}],"mendeley":{"formattedCitation":"(35)","plainTextFormattedCitation":"(35)","previouslyFormattedCitation":"(35)"},"properties":{"noteIndex":0},"schema":"https://github.com/citation-style-language/schema/raw/master/csl-citation.json"}</w:instrText>
      </w:r>
      <w:r w:rsidR="00276D1C" w:rsidRPr="00184204">
        <w:rPr>
          <w:rFonts w:eastAsia="Calibri" w:cs="Arial"/>
          <w:sz w:val="28"/>
          <w:szCs w:val="28"/>
        </w:rPr>
        <w:fldChar w:fldCharType="separate"/>
      </w:r>
      <w:r w:rsidR="00E47578" w:rsidRPr="00E47578">
        <w:rPr>
          <w:rFonts w:eastAsia="Calibri" w:cs="Arial"/>
          <w:noProof/>
          <w:sz w:val="28"/>
          <w:szCs w:val="28"/>
        </w:rPr>
        <w:t>(35)</w:t>
      </w:r>
      <w:r w:rsidR="00276D1C" w:rsidRPr="00184204">
        <w:rPr>
          <w:rFonts w:eastAsia="Calibri" w:cs="Arial"/>
          <w:sz w:val="28"/>
          <w:szCs w:val="28"/>
        </w:rPr>
        <w:fldChar w:fldCharType="end"/>
      </w:r>
      <w:r w:rsidR="00276D1C" w:rsidRPr="00184204">
        <w:rPr>
          <w:rFonts w:eastAsia="Calibri" w:cs="Arial"/>
          <w:sz w:val="28"/>
          <w:szCs w:val="28"/>
        </w:rPr>
        <w:t xml:space="preserve">. </w:t>
      </w:r>
      <w:r w:rsidR="00231894" w:rsidRPr="00184204">
        <w:rPr>
          <w:rFonts w:eastAsia="Calibri" w:cs="Arial"/>
          <w:sz w:val="28"/>
          <w:szCs w:val="28"/>
        </w:rPr>
        <w:t xml:space="preserve">This variation between national studies </w:t>
      </w:r>
      <w:r w:rsidR="00F14FEE" w:rsidRPr="00184204">
        <w:rPr>
          <w:rFonts w:eastAsia="Calibri" w:cs="Arial"/>
          <w:sz w:val="28"/>
          <w:szCs w:val="28"/>
        </w:rPr>
        <w:t>merits</w:t>
      </w:r>
      <w:r w:rsidR="00231894" w:rsidRPr="00184204">
        <w:rPr>
          <w:rFonts w:eastAsia="Calibri" w:cs="Arial"/>
          <w:sz w:val="28"/>
          <w:szCs w:val="28"/>
        </w:rPr>
        <w:t xml:space="preserve"> further investigation.</w:t>
      </w:r>
      <w:r w:rsidR="007B4E4B" w:rsidRPr="00184204">
        <w:rPr>
          <w:rFonts w:eastAsia="Calibri" w:cs="Arial"/>
          <w:sz w:val="28"/>
          <w:szCs w:val="28"/>
        </w:rPr>
        <w:t xml:space="preserve"> </w:t>
      </w:r>
      <w:r w:rsidR="003F3724" w:rsidRPr="00184204">
        <w:rPr>
          <w:rFonts w:eastAsia="Calibri" w:cs="Arial"/>
          <w:sz w:val="28"/>
          <w:szCs w:val="28"/>
        </w:rPr>
        <w:t xml:space="preserve">The entity of idiopathic left ventricular hypertrophy is only now being included in SCD studies and on family follow up </w:t>
      </w:r>
      <w:r w:rsidR="007B4E4B" w:rsidRPr="00184204">
        <w:rPr>
          <w:rFonts w:eastAsia="Calibri" w:cs="Arial"/>
          <w:sz w:val="28"/>
          <w:szCs w:val="28"/>
        </w:rPr>
        <w:t xml:space="preserve">does not appear </w:t>
      </w:r>
      <w:r w:rsidR="003F3724" w:rsidRPr="00184204">
        <w:rPr>
          <w:rFonts w:eastAsia="Calibri" w:cs="Arial"/>
          <w:sz w:val="28"/>
          <w:szCs w:val="28"/>
        </w:rPr>
        <w:t xml:space="preserve">related to HCM </w:t>
      </w:r>
      <w:r w:rsidR="003F3724" w:rsidRPr="00184204">
        <w:rPr>
          <w:rFonts w:eastAsia="Calibri" w:cs="Arial"/>
          <w:sz w:val="28"/>
          <w:szCs w:val="28"/>
        </w:rPr>
        <w:fldChar w:fldCharType="begin" w:fldLock="1"/>
      </w:r>
      <w:r w:rsidR="00775CD7">
        <w:rPr>
          <w:rFonts w:eastAsia="Calibri" w:cs="Arial"/>
          <w:sz w:val="28"/>
          <w:szCs w:val="28"/>
        </w:rPr>
        <w:instrText>ADDIN CSL_CITATION {"citationItems":[{"id":"ITEM-1","itemData":{"DOI":"10.1093/europace/euaa012","ISSN":"15322092","PMID":"32011662","abstract":"Aims: Idiopathic left ventricular hypertrophy (LVH) is defined as LVH in the absence of myocyte disarray or secondary causes. It is unclear whether idiopathic LVH represents the phenotypic spectrum of hypertrophic cardiomyopathy (HCM) or whether it is a unique disease entity. We aimed to ascertain the prevalence of HCM in first-degree relatives of decedents from sudden death with idiopathic LVH at autopsy. Decedents also underwent molecular autopsy to identify the presence of pathogenic variants in genes implicated in HCM. Methods and results: Families of 46 decedents with idiopathic LVH (125 first-degree relatives) were investigated with electrocardiogram, echocardiogram exercise tolerance test, cardiovascular magnetic resonance imaging, 24-h Holter, and ajmaline provocation test. Next-generation sequencing molecular autopsy was performed in 14 (30%) cases. Decedents with idiopathic LVH were aged 33 ± 14 years and 40 (87%) were male. Fourteen families (30%) comprising 16 individuals were diagnosed with cardiac disease, including Brugada syndrome (n = 8), long QT syndrome (n = 3), cardiomyopathy (n = 2), and Wolff-Parkinson-White syndrome (n = 1). None of the family members were diagnosed with HCM. Molecular autopsy did not identify any pathogenic or likely pathogenic variants in genes encoding sarcomeric proteins. Two decedents had pathogenic variants associated with long QT syndrome, which were confirmed in relatives with the clinical phenotype. One decedent had a pathogenic variant associated with Danon disease in the absence of any histopathological findings of the condition or clinical phenotype in the family. Conclusion: Idiopathic LVH appears to be a distinct disease entity from HCM and is associated with fatal arrhythmias in individuals with primary arrhythmia syndromes. Family screening in relatives of decedents with idiopathic LVH should be comprehensive and encompass the broader spectrum of inherited cardiac conditions, including channelopathies.","author":[{"dropping-particle":"","family":"Finocchiaro","given":"Gherardo","non-dropping-particle":"","parse-names":false,"suffix":""},{"dropping-particle":"","family":"Dhutia","given":"Harshil","non-dropping-particle":"","parse-names":false,"suffix":""},{"dropping-particle":"","family":"Gray","given":"Belinda","non-dropping-particle":"","parse-names":false,"suffix":""},{"dropping-particle":"","family":"Ensam","given":"Bode","non-dropping-particle":"","parse-names":false,"suffix":""},{"dropping-particle":"","family":"Papatheodorou","given":"Stathis","non-dropping-particle":"","parse-names":false,"suffix":""},{"dropping-particle":"","family":"Miles","given":"Chris","non-dropping-particle":"","parse-names":false,"suffix":""},{"dropping-particle":"","family":"Malhotra","given":"Aneil","non-dropping-particle":"","parse-names":false,"suffix":""},{"dropping-particle":"","family":"Fanton","given":"Zeph","non-dropping-particle":"","parse-names":false,"suffix":""},{"dropping-particle":"","family":"Bulleros","given":"Paulo","non-dropping-particle":"","parse-names":false,"suffix":""},{"dropping-particle":"","family":"Homfray","given":"Tessa","non-dropping-particle":"","parse-names":false,"suffix":""},{"dropping-particle":"","family":"Witney","given":"Adam A.","non-dropping-particle":"","parse-names":false,"suffix":""},{"dropping-particle":"","family":"Bunce","given":"Nicholas","non-dropping-particle":"","parse-names":false,"suffix":""},{"dropping-particle":"","family":"Anderson","given":"Lisa J.","non-dropping-particle":"","parse-names":false,"suffix":""},{"dropping-particle":"","family":"Ware","given":"James S.","non-dropping-particle":"","parse-names":false,"suffix":""},{"dropping-particle":"","family":"Sharma","given":"Rajan","non-dropping-particle":"","parse-names":false,"suffix":""},{"dropping-particle":"","family":"Tome","given":"Maite","non-dropping-particle":"","parse-names":false,"suffix":""},{"dropping-particle":"","family":"Behr","given":"Elijah R.","non-dropping-particle":"","parse-names":false,"suffix":""},{"dropping-particle":"","family":"Sheppard","given":"Mary N.","non-dropping-particle":"","parse-names":false,"suffix":""},{"dropping-particle":"","family":"Papadakis","given":"Michael","non-dropping-particle":"","parse-names":false,"suffix":""},{"dropping-particle":"","family":"Sharma","given":"Sanjay","non-dropping-particle":"","parse-names":false,"suffix":""}],"container-title":"Europace","id":"ITEM-1","issued":{"date-parts":[["2020"]]},"title":"Diagnostic yield of hypertrophic cardiomyopathy in first-degree relatives of decedents with idiopathic left ventricular hypertrophy","type":"article-journal"},"uris":["http://www.mendeley.com/documents/?uuid=a264359d-3915-4af3-9a84-65ed5e0c0a17"]}],"mendeley":{"formattedCitation":"(36)","plainTextFormattedCitation":"(36)","previouslyFormattedCitation":"(36)"},"properties":{"noteIndex":0},"schema":"https://github.com/citation-style-language/schema/raw/master/csl-citation.json"}</w:instrText>
      </w:r>
      <w:r w:rsidR="003F3724" w:rsidRPr="00184204">
        <w:rPr>
          <w:rFonts w:eastAsia="Calibri" w:cs="Arial"/>
          <w:sz w:val="28"/>
          <w:szCs w:val="28"/>
        </w:rPr>
        <w:fldChar w:fldCharType="separate"/>
      </w:r>
      <w:r w:rsidR="00E47578" w:rsidRPr="00E47578">
        <w:rPr>
          <w:rFonts w:eastAsia="Calibri" w:cs="Arial"/>
          <w:noProof/>
          <w:sz w:val="28"/>
          <w:szCs w:val="28"/>
        </w:rPr>
        <w:t>(36)</w:t>
      </w:r>
      <w:r w:rsidR="003F3724" w:rsidRPr="00184204">
        <w:rPr>
          <w:rFonts w:eastAsia="Calibri" w:cs="Arial"/>
          <w:sz w:val="28"/>
          <w:szCs w:val="28"/>
        </w:rPr>
        <w:fldChar w:fldCharType="end"/>
      </w:r>
      <w:r w:rsidR="003F3724" w:rsidRPr="00184204">
        <w:rPr>
          <w:rFonts w:eastAsia="Calibri" w:cs="Arial"/>
          <w:sz w:val="28"/>
          <w:szCs w:val="28"/>
        </w:rPr>
        <w:t>.</w:t>
      </w:r>
      <w:r w:rsidR="00276D1C" w:rsidRPr="00184204">
        <w:rPr>
          <w:rFonts w:eastAsia="Calibri" w:cs="Arial"/>
          <w:sz w:val="28"/>
          <w:szCs w:val="28"/>
        </w:rPr>
        <w:t xml:space="preserve"> The </w:t>
      </w:r>
      <w:r w:rsidR="00AB1758" w:rsidRPr="00184204">
        <w:rPr>
          <w:rFonts w:eastAsia="Calibri" w:cs="Arial"/>
          <w:sz w:val="28"/>
          <w:szCs w:val="28"/>
        </w:rPr>
        <w:t>entities of</w:t>
      </w:r>
      <w:r w:rsidR="00276D1C" w:rsidRPr="00184204">
        <w:rPr>
          <w:rFonts w:eastAsia="Calibri" w:cs="Arial"/>
          <w:sz w:val="28"/>
          <w:szCs w:val="28"/>
        </w:rPr>
        <w:t xml:space="preserve"> idiopathic cardiac fibrosis and obesity related cardiomyopathy also need further study.</w:t>
      </w:r>
    </w:p>
    <w:p w14:paraId="3CDC7C6C" w14:textId="1055D037" w:rsidR="00396466" w:rsidRDefault="00396466" w:rsidP="00396466">
      <w:pPr>
        <w:rPr>
          <w:rFonts w:eastAsia="Calibri" w:cs="Arial"/>
          <w:sz w:val="28"/>
          <w:szCs w:val="28"/>
        </w:rPr>
      </w:pPr>
      <w:r w:rsidRPr="00184204">
        <w:rPr>
          <w:rFonts w:eastAsia="Calibri" w:cs="Arial"/>
          <w:sz w:val="28"/>
          <w:szCs w:val="28"/>
        </w:rPr>
        <w:t>Cardiomyopathy made up a greater proportion of SCD in those over 35 years in our study. This was also observed in the Danish and Swiss stud</w:t>
      </w:r>
      <w:r w:rsidR="00276D1C" w:rsidRPr="00184204">
        <w:rPr>
          <w:rFonts w:eastAsia="Calibri" w:cs="Arial"/>
          <w:sz w:val="28"/>
          <w:szCs w:val="28"/>
        </w:rPr>
        <w:t>ies</w:t>
      </w:r>
      <w:r w:rsidRPr="00184204">
        <w:rPr>
          <w:rFonts w:eastAsia="Calibri" w:cs="Arial"/>
          <w:sz w:val="28"/>
          <w:szCs w:val="28"/>
        </w:rPr>
        <w:t xml:space="preserve"> particularly with regard to idiopathic left ventricular hypertrophy </w:t>
      </w:r>
      <w:r w:rsidRPr="00184204">
        <w:rPr>
          <w:rFonts w:eastAsia="Calibri" w:cs="Arial"/>
          <w:sz w:val="28"/>
          <w:szCs w:val="28"/>
        </w:rPr>
        <w:fldChar w:fldCharType="begin" w:fldLock="1"/>
      </w:r>
      <w:r w:rsidR="00775CD7">
        <w:rPr>
          <w:rFonts w:eastAsia="Calibri" w:cs="Arial"/>
          <w:sz w:val="28"/>
          <w:szCs w:val="28"/>
        </w:rPr>
        <w:instrText>ADDIN CSL_CITATION {"citationItems":[{"id":"ITEM-1","itemData":{"DOI":"10.1161/CIRCEP.113.001421","ISSN":"1941-3084","PMID":"24604905","abstract":"Background-Knowledge of the burden and causes of sudden cardiac death (SCD) is sparse in persons aged &lt;50 years; better understanding is needed to lower the risk of SCD. The aim of this study was to report SCD incidence rates and autopsy findings in persons aged 1 to 49 years. Methods and Results-All deaths in persons aged 1 to 49 years were included in 2007 to 2009. Death certificates were reviewed by 2 physicians. History of previous admissions to hospital was assessed, and discharge summaries were read. Sudden unexpected death cases were identified and autopsy reports were collected. In the 3-year study period, there were 7849 deaths of which we identified 893 (11%) SCD cases. The annual incidence rate per 100 000 persons increased from 2.3 (95% confidence interval, 2.0-2.7) to 21.7 (95% confidence interval, 20.2-23.4) in persons aged 1 to 35 and 36 to 49 years, respectively. Coronary artery disease was the most common cause of death and was found in 158 (36%) autopsied cases, followed by 135 (31%) cases of sudden unexplained death. Conclusions-In a nationwide cohort of persons aged &lt;50 years, the annual incidence rate of SCD was ̃10× higher in persons aged 36 to 49 years than in persons aged 1 to 35 years. Notably, coronary artery disease was the most common cause of SCD, followed by unexplained deaths. These findings may help in developing strategies to prevent SCD in the future. © 2014 American Heart Association, Inc.","author":[{"dropping-particle":"","family":"Risgaard","given":"Bjarke","non-dropping-particle":"","parse-names":false,"suffix":""},{"dropping-particle":"","family":"Winkel","given":"Bo Gregers","non-dropping-particle":"","parse-names":false,"suffix":""},{"dropping-particle":"","family":"Jabbari","given":"Reza","non-dropping-particle":"","parse-names":false,"suffix":""},{"dropping-particle":"","family":"Behr","given":"Elijah R.","non-dropping-particle":"","parse-names":false,"suffix":""},{"dropping-particle":"","family":"Ingemann-Hansen","given":"Ole","non-dropping-particle":"","parse-names":false,"suffix":""},{"dropping-particle":"","family":"Thomsen","given":"Joørgen Lange","non-dropping-particle":"","parse-names":false,"suffix":""},{"dropping-particle":"","family":"Ottesen","given":"Gyda Lolk","non-dropping-particle":"","parse-names":false,"suffix":""},{"dropping-particle":"","family":"Gislason","given":"Gunnar H.","non-dropping-particle":"","parse-names":false,"suffix":""},{"dropping-particle":"","family":"Bundgaard","given":"Henning","non-dropping-particle":"","parse-names":false,"suffix":""},{"dropping-particle":"","family":"Haunsoø","given":"Stig","non-dropping-particle":"","parse-names":false,"suffix":""},{"dropping-particle":"","family":"Holst","given":"Anders Gaarsdal","non-dropping-particle":"","parse-names":false,"suffix":""},{"dropping-particle":"","family":"Tfelt-Hansen","given":"Jacob","non-dropping-particle":"","parse-names":false,"suffix":""}],"container-title":"Circulation. Arrhythmia and electrophysiology","id":"ITEM-1","issue":"2","issued":{"date-parts":[["2014"]]},"page":"205-211","publisher":"Circ Arrhythm Electrophysiol","title":"Burden of sudden cardiac death in persons aged 1 to 49 years: nationwide study in Denmark","type":"article-journal","volume":"7"},"uris":["http://www.mendeley.com/documents/?uuid=7eac2c80-6ae8-373f-87dc-ae7f83c411b5"]},{"id":"ITEM-2","itemData":{"DOI":"10.1016/J.JFLM.2015.07.004","ISSN":"1752-928X","PMID":"26344462","abstract":"Purpose The goal of the study was to assess the causes and analyze the cases of sudden cardiac death (SCD) victims referred to the department of forensic medicine in Lausanne, with a particular focus on sports-related fatalities including also leisure sporting activities. To date, no such published assessment has been done nor for Switzerland nor for the central Europe. Methods This is a retrospective study based on autopsy records of SCD victims, from 10 to 50 years of age, performed at the University Centre of Legal Medicine in Lausanne from 1995 to 2010. The study population was divided into two groups: sport-related (SR) and not sport-related (NSR) SCDs. Results During the study period, 188 cases of SCD were recorded: 166 (88%) were NSR and 22 (12%) SR. The mean age of the 188 victims was 37.3 ± 10.1 years, with the majority of the cases being male (79%). A cause of death was established in 84%, and the pathology responsible for death varied according to the age of the victims. In the NSR group, the mean age was 38.2 ± 9.2 years and there was 82% of male. Coronary artery disease (CAD) was the main diagnosis in the victims aged 30-50 years. The majority of morphologically normal hearts were observed in the 15-29 year age range. There was no case in the 10-14 year age range. In the SR group, 91% of victims died during leisure sporting activities. In this group the mean age was 30.5 ± 13.5 years, with the majority being male (82%). The main cause of death was CAD, with 6 cases (27%) and a mean age of 40.8 ± 5.5 years. The youngest victim with CAD was 33 years old. A morphologically normal heart was observed in 5 cases (23%), with a mean age of 24.4 ± 14.9 years. The most frequently implicated sporting activities were hiking (26%) and swimming (17%). Conclusion In this study, CAD was the most common cause of death in both groups. Although this pathology most often affects adults over 35 years of age, there were also some victims under 35 years of age in both groups. SCDs during sport are mostly related to leisure sporting activities, for which preventive measures are not yet usually established. This study highlights also the need to inform both athletes and non athletes of the cardiovascular risks during sport activities and the role of a forensic autopsy and registries involving forensic pathologists for SR SCD.","author":[{"dropping-particle":"","family":"Chappex","given":"Nina","non-dropping-particle":"","parse-names":false,"suffix":""},{"dropping-particle":"","family":"Schlaepfer","given":"Jürg","non-dropping-particle":"","parse-names":false,"suffix":""},{"dropping-particle":"","family":"Fellmann","given":"Florence","non-dropping-particle":"","parse-names":false,"suffix":""},{"dropping-particle":"","family":"Bhuiyan","given":"Zahurul A.","non-dropping-particle":"","parse-names":false,"suffix":""},{"dropping-particle":"","family":"Wilhelm","given":"Matthias","non-dropping-particle":"","parse-names":false,"suffix":""},{"dropping-particle":"","family":"Michaud","given":"Katarzyna","non-dropping-particle":"","parse-names":false,"suffix":""}],"container-title":"Journal of Forensic and Legal Medicine","id":"ITEM-2","issued":{"date-parts":[["2015","10","1"]]},"page":"62-68","publisher":"Elsevier","title":"Sudden cardiac death among general population and sport related population in forensic experience","type":"article-journal","volume":"35"},"uris":["http://www.mendeley.com/documents/?uuid=8df0fb69-63bd-3247-8efc-689f141d512f"]}],"mendeley":{"formattedCitation":"(17,21)","plainTextFormattedCitation":"(17,21)","previouslyFormattedCitation":"(17,21)"},"properties":{"noteIndex":0},"schema":"https://github.com/citation-style-language/schema/raw/master/csl-citation.json"}</w:instrText>
      </w:r>
      <w:r w:rsidRPr="00184204">
        <w:rPr>
          <w:rFonts w:eastAsia="Calibri" w:cs="Arial"/>
          <w:sz w:val="28"/>
          <w:szCs w:val="28"/>
        </w:rPr>
        <w:fldChar w:fldCharType="separate"/>
      </w:r>
      <w:r w:rsidR="00E47578" w:rsidRPr="00E47578">
        <w:rPr>
          <w:rFonts w:eastAsia="Calibri" w:cs="Arial"/>
          <w:noProof/>
          <w:sz w:val="28"/>
          <w:szCs w:val="28"/>
        </w:rPr>
        <w:t>(17,21)</w:t>
      </w:r>
      <w:r w:rsidRPr="00184204">
        <w:rPr>
          <w:rFonts w:eastAsia="Calibri" w:cs="Arial"/>
          <w:sz w:val="28"/>
          <w:szCs w:val="28"/>
        </w:rPr>
        <w:fldChar w:fldCharType="end"/>
      </w:r>
      <w:r w:rsidRPr="00184204">
        <w:rPr>
          <w:rFonts w:eastAsia="Calibri" w:cs="Arial"/>
          <w:sz w:val="28"/>
          <w:szCs w:val="28"/>
        </w:rPr>
        <w:t xml:space="preserve">. One exception to this </w:t>
      </w:r>
      <w:r w:rsidR="00231894" w:rsidRPr="00184204">
        <w:rPr>
          <w:rFonts w:eastAsia="Calibri" w:cs="Arial"/>
          <w:sz w:val="28"/>
          <w:szCs w:val="28"/>
        </w:rPr>
        <w:t xml:space="preserve">is </w:t>
      </w:r>
      <w:r w:rsidRPr="00184204">
        <w:rPr>
          <w:rFonts w:eastAsia="Calibri" w:cs="Arial"/>
          <w:sz w:val="28"/>
          <w:szCs w:val="28"/>
        </w:rPr>
        <w:t xml:space="preserve">ACM which presents with SCD more commonly in less than 35 year olds </w:t>
      </w:r>
      <w:r w:rsidRPr="00184204">
        <w:rPr>
          <w:rFonts w:eastAsia="Calibri" w:cs="Arial"/>
          <w:sz w:val="28"/>
          <w:szCs w:val="28"/>
        </w:rPr>
        <w:fldChar w:fldCharType="begin" w:fldLock="1"/>
      </w:r>
      <w:r w:rsidR="00775CD7">
        <w:rPr>
          <w:rFonts w:eastAsia="Calibri" w:cs="Arial"/>
          <w:sz w:val="28"/>
          <w:szCs w:val="28"/>
        </w:rPr>
        <w:instrText>ADDIN CSL_CITATION {"citationItems":[{"id":"ITEM-1","itemData":{"DOI":"10.1016/J.JFLM.2015.07.004","ISSN":"1752-928X","PMID":"26344462","abstract":"Purpose The goal of the study was to assess the causes and analyze the cases of sudden cardiac death (SCD) victims referred to the department of forensic medicine in Lausanne, with a particular focus on sports-related fatalities including also leisure sporting activities. To date, no such published assessment has been done nor for Switzerland nor for the central Europe. Methods This is a retrospective study based on autopsy records of SCD victims, from 10 to 50 years of age, performed at the University Centre of Legal Medicine in Lausanne from 1995 to 2010. The study population was divided into two groups: sport-related (SR) and not sport-related (NSR) SCDs. Results During the study period, 188 cases of SCD were recorded: 166 (88%) were NSR and 22 (12%) SR. The mean age of the 188 victims was 37.3 ± 10.1 years, with the majority of the cases being male (79%). A cause of death was established in 84%, and the pathology responsible for death varied according to the age of the victims. In the NSR group, the mean age was 38.2 ± 9.2 years and there was 82% of male. Coronary artery disease (CAD) was the main diagnosis in the victims aged 30-50 years. The majority of morphologically normal hearts were observed in the 15-29 year age range. There was no case in the 10-14 year age range. In the SR group, 91% of victims died during leisure sporting activities. In this group the mean age was 30.5 ± 13.5 years, with the majority being male (82%). The main cause of death was CAD, with 6 cases (27%) and a mean age of 40.8 ± 5.5 years. The youngest victim with CAD was 33 years old. A morphologically normal heart was observed in 5 cases (23%), with a mean age of 24.4 ± 14.9 years. The most frequently implicated sporting activities were hiking (26%) and swimming (17%). Conclusion In this study, CAD was the most common cause of death in both groups. Although this pathology most often affects adults over 35 years of age, there were also some victims under 35 years of age in both groups. SCDs during sport are mostly related to leisure sporting activities, for which preventive measures are not yet usually established. This study highlights also the need to inform both athletes and non athletes of the cardiovascular risks during sport activities and the role of a forensic autopsy and registries involving forensic pathologists for SR SCD.","author":[{"dropping-particle":"","family":"Chappex","given":"Nina","non-dropping-particle":"","parse-names":false,"suffix":""},{"dropping-particle":"","family":"Schlaepfer","given":"Jürg","non-dropping-particle":"","parse-names":false,"suffix":""},{"dropping-particle":"","family":"Fellmann","given":"Florence","non-dropping-particle":"","parse-names":false,"suffix":""},{"dropping-particle":"","family":"Bhuiyan","given":"Zahurul A.","non-dropping-particle":"","parse-names":false,"suffix":""},{"dropping-particle":"","family":"Wilhelm","given":"Matthias","non-dropping-particle":"","parse-names":false,"suffix":""},{"dropping-particle":"","family":"Michaud","given":"Katarzyna","non-dropping-particle":"","parse-names":false,"suffix":""}],"container-title":"Journal of Forensic and Legal Medicine","id":"ITEM-1","issued":{"date-parts":[["2015","10","1"]]},"page":"62-68","publisher":"Elsevier","title":"Sudden cardiac death among general population and sport related population in forensic experience","type":"article-journal","volume":"35"},"uris":["http://www.mendeley.com/documents/?uuid=8df0fb69-63bd-3247-8efc-689f141d512f"]},{"id":"ITEM-2","itemData":{"DOI":"10.1161/CIRCEP.113.001421","ISSN":"1941-3084","PMID":"24604905","abstract":"Background-Knowledge of the burden and causes of sudden cardiac death (SCD) is sparse in persons aged &lt;50 years; better understanding is needed to lower the risk of SCD. The aim of this study was to report SCD incidence rates and autopsy findings in persons aged 1 to 49 years. Methods and Results-All deaths in persons aged 1 to 49 years were included in 2007 to 2009. Death certificates were reviewed by 2 physicians. History of previous admissions to hospital was assessed, and discharge summaries were read. Sudden unexpected death cases were identified and autopsy reports were collected. In the 3-year study period, there were 7849 deaths of which we identified 893 (11%) SCD cases. The annual incidence rate per 100 000 persons increased from 2.3 (95% confidence interval, 2.0-2.7) to 21.7 (95% confidence interval, 20.2-23.4) in persons aged 1 to 35 and 36 to 49 years, respectively. Coronary artery disease was the most common cause of death and was found in 158 (36%) autopsied cases, followed by 135 (31%) cases of sudden unexplained death. Conclusions-In a nationwide cohort of persons aged &lt;50 years, the annual incidence rate of SCD was ̃10× higher in persons aged 36 to 49 years than in persons aged 1 to 35 years. Notably, coronary artery disease was the most common cause of SCD, followed by unexplained deaths. These findings may help in developing strategies to prevent SCD in the future. © 2014 American Heart Association, Inc.","author":[{"dropping-particle":"","family":"Risgaard","given":"Bjarke","non-dropping-particle":"","parse-names":false,"suffix":""},{"dropping-particle":"","family":"Winkel","given":"Bo Gregers","non-dropping-particle":"","parse-names":false,"suffix":""},{"dropping-particle":"","family":"Jabbari","given":"Reza","non-dropping-particle":"","parse-names":false,"suffix":""},{"dropping-particle":"","family":"Behr","given":"Elijah R.","non-dropping-particle":"","parse-names":false,"suffix":""},{"dropping-particle":"","family":"Ingemann-Hansen","given":"Ole","non-dropping-particle":"","parse-names":false,"suffix":""},{"dropping-particle":"","family":"Thomsen","given":"Joørgen Lange","non-dropping-particle":"","parse-names":false,"suffix":""},{"dropping-particle":"","family":"Ottesen","given":"Gyda Lolk","non-dropping-particle":"","parse-names":false,"suffix":""},{"dropping-particle":"","family":"Gislason","given":"Gunnar H.","non-dropping-particle":"","parse-names":false,"suffix":""},{"dropping-particle":"","family":"Bundgaard","given":"Henning","non-dropping-particle":"","parse-names":false,"suffix":""},{"dropping-particle":"","family":"Haunsoø","given":"Stig","non-dropping-particle":"","parse-names":false,"suffix":""},{"dropping-particle":"","family":"Holst","given":"Anders Gaarsdal","non-dropping-particle":"","parse-names":false,"suffix":""},{"dropping-particle":"","family":"Tfelt-Hansen","given":"Jacob","non-dropping-particle":"","parse-names":false,"suffix":""}],"container-title":"Circulation. Arrhythmia and electrophysiology","id":"ITEM-2","issue":"2","issued":{"date-parts":[["2014"]]},"page":"205-211","publisher":"Circ Arrhythm Electrophysiol","title":"Burden of sudden cardiac death in persons aged 1 to 49 years: nationwide study in Denmark","type":"article-journal","volume":"7"},"uris":["http://www.mendeley.com/documents/?uuid=7eac2c80-6ae8-373f-87dc-ae7f83c411b5"]}],"mendeley":{"formattedCitation":"(17,21)","plainTextFormattedCitation":"(17,21)","previouslyFormattedCitation":"(17,21)"},"properties":{"noteIndex":0},"schema":"https://github.com/citation-style-language/schema/raw/master/csl-citation.json"}</w:instrText>
      </w:r>
      <w:r w:rsidRPr="00184204">
        <w:rPr>
          <w:rFonts w:eastAsia="Calibri" w:cs="Arial"/>
          <w:sz w:val="28"/>
          <w:szCs w:val="28"/>
        </w:rPr>
        <w:fldChar w:fldCharType="separate"/>
      </w:r>
      <w:r w:rsidR="00E47578" w:rsidRPr="00E47578">
        <w:rPr>
          <w:rFonts w:eastAsia="Calibri" w:cs="Arial"/>
          <w:noProof/>
          <w:sz w:val="28"/>
          <w:szCs w:val="28"/>
        </w:rPr>
        <w:t>(17,21)</w:t>
      </w:r>
      <w:r w:rsidRPr="00184204">
        <w:rPr>
          <w:rFonts w:eastAsia="Calibri" w:cs="Arial"/>
          <w:sz w:val="28"/>
          <w:szCs w:val="28"/>
        </w:rPr>
        <w:fldChar w:fldCharType="end"/>
      </w:r>
      <w:r w:rsidRPr="00184204">
        <w:rPr>
          <w:rFonts w:eastAsia="Calibri" w:cs="Arial"/>
          <w:sz w:val="28"/>
          <w:szCs w:val="28"/>
        </w:rPr>
        <w:t xml:space="preserve"> which is also </w:t>
      </w:r>
      <w:r w:rsidR="00231894" w:rsidRPr="00184204">
        <w:rPr>
          <w:rFonts w:eastAsia="Calibri" w:cs="Arial"/>
          <w:sz w:val="28"/>
          <w:szCs w:val="28"/>
        </w:rPr>
        <w:t xml:space="preserve">noted </w:t>
      </w:r>
      <w:r w:rsidRPr="00184204">
        <w:rPr>
          <w:rFonts w:eastAsia="Calibri" w:cs="Arial"/>
          <w:sz w:val="28"/>
          <w:szCs w:val="28"/>
        </w:rPr>
        <w:t>in our cohort.</w:t>
      </w:r>
    </w:p>
    <w:p w14:paraId="7020BD78" w14:textId="46590BDA" w:rsidR="00733293" w:rsidRDefault="00BE1AE8" w:rsidP="00396466">
      <w:pPr>
        <w:rPr>
          <w:rFonts w:eastAsia="Calibri" w:cs="Arial"/>
          <w:sz w:val="28"/>
          <w:szCs w:val="28"/>
        </w:rPr>
      </w:pPr>
      <w:r>
        <w:rPr>
          <w:rFonts w:eastAsia="Calibri" w:cs="Arial"/>
          <w:sz w:val="28"/>
          <w:szCs w:val="28"/>
        </w:rPr>
        <w:t>The underlying causes of the cardiomyopathy includ</w:t>
      </w:r>
      <w:r w:rsidR="00107486">
        <w:rPr>
          <w:rFonts w:eastAsia="Calibri" w:cs="Arial"/>
          <w:sz w:val="28"/>
          <w:szCs w:val="28"/>
        </w:rPr>
        <w:t>e</w:t>
      </w:r>
      <w:r>
        <w:rPr>
          <w:rFonts w:eastAsia="Calibri" w:cs="Arial"/>
          <w:sz w:val="28"/>
          <w:szCs w:val="28"/>
        </w:rPr>
        <w:t xml:space="preserve"> genetic and metabolic conditions. </w:t>
      </w:r>
      <w:r w:rsidR="00733293">
        <w:rPr>
          <w:rFonts w:eastAsia="Calibri" w:cs="Arial"/>
          <w:sz w:val="28"/>
          <w:szCs w:val="28"/>
        </w:rPr>
        <w:t xml:space="preserve">Genes implicated in cardiomyopathy have increased considerably recently. A recent consensus guideline published by </w:t>
      </w:r>
      <w:r w:rsidR="00733293" w:rsidRPr="00733293">
        <w:rPr>
          <w:rFonts w:eastAsia="Calibri" w:cs="Arial"/>
          <w:sz w:val="28"/>
          <w:szCs w:val="28"/>
        </w:rPr>
        <w:t>European Heart Rhythm Association</w:t>
      </w:r>
      <w:r w:rsidR="00733293">
        <w:rPr>
          <w:rFonts w:eastAsia="Calibri" w:cs="Arial"/>
          <w:sz w:val="28"/>
          <w:szCs w:val="28"/>
        </w:rPr>
        <w:t xml:space="preserve">, </w:t>
      </w:r>
      <w:r w:rsidR="00733293" w:rsidRPr="00733293">
        <w:rPr>
          <w:rFonts w:eastAsia="Calibri" w:cs="Arial"/>
          <w:sz w:val="28"/>
          <w:szCs w:val="28"/>
        </w:rPr>
        <w:t>Heart Rhythm Society</w:t>
      </w:r>
      <w:r w:rsidR="00733293">
        <w:rPr>
          <w:rFonts w:eastAsia="Calibri" w:cs="Arial"/>
          <w:sz w:val="28"/>
          <w:szCs w:val="28"/>
        </w:rPr>
        <w:t xml:space="preserve">, </w:t>
      </w:r>
      <w:r w:rsidR="00733293" w:rsidRPr="00733293">
        <w:rPr>
          <w:rFonts w:eastAsia="Calibri" w:cs="Arial"/>
          <w:sz w:val="28"/>
          <w:szCs w:val="28"/>
        </w:rPr>
        <w:t>Asia Pacific Heart Rhythm Society</w:t>
      </w:r>
      <w:r w:rsidR="00733293">
        <w:rPr>
          <w:rFonts w:eastAsia="Calibri" w:cs="Arial"/>
          <w:sz w:val="28"/>
          <w:szCs w:val="28"/>
        </w:rPr>
        <w:t xml:space="preserve"> and </w:t>
      </w:r>
      <w:r w:rsidR="00733293" w:rsidRPr="00733293">
        <w:rPr>
          <w:rFonts w:eastAsia="Calibri" w:cs="Arial"/>
          <w:sz w:val="28"/>
          <w:szCs w:val="28"/>
        </w:rPr>
        <w:t>Latin American Heart Rhythm Society</w:t>
      </w:r>
      <w:r w:rsidR="00733293">
        <w:rPr>
          <w:rFonts w:eastAsia="Calibri" w:cs="Arial"/>
          <w:sz w:val="28"/>
          <w:szCs w:val="28"/>
        </w:rPr>
        <w:t xml:space="preserve"> highlights the complexity of this rapidly </w:t>
      </w:r>
      <w:r w:rsidR="00733293">
        <w:rPr>
          <w:rFonts w:eastAsia="Calibri" w:cs="Arial"/>
          <w:sz w:val="28"/>
          <w:szCs w:val="28"/>
        </w:rPr>
        <w:lastRenderedPageBreak/>
        <w:t>advancing field with numerous gene</w:t>
      </w:r>
      <w:r w:rsidR="00CE006D">
        <w:rPr>
          <w:rFonts w:eastAsia="Calibri" w:cs="Arial"/>
          <w:sz w:val="28"/>
          <w:szCs w:val="28"/>
        </w:rPr>
        <w:t>s</w:t>
      </w:r>
      <w:r w:rsidR="00733293">
        <w:rPr>
          <w:rFonts w:eastAsia="Calibri" w:cs="Arial"/>
          <w:sz w:val="28"/>
          <w:szCs w:val="28"/>
        </w:rPr>
        <w:t xml:space="preserve"> associated with each cardiomyopathy </w:t>
      </w:r>
      <w:r w:rsidR="00733293">
        <w:rPr>
          <w:rFonts w:eastAsia="Calibri" w:cs="Arial"/>
          <w:sz w:val="28"/>
          <w:szCs w:val="28"/>
        </w:rPr>
        <w:fldChar w:fldCharType="begin" w:fldLock="1"/>
      </w:r>
      <w:r w:rsidR="00775CD7">
        <w:rPr>
          <w:rFonts w:eastAsia="Calibri" w:cs="Arial"/>
          <w:sz w:val="28"/>
          <w:szCs w:val="28"/>
        </w:rPr>
        <w:instrText>ADDIN CSL_CITATION {"citationItems":[{"id":"ITEM-1","itemData":{"DOI":"10.1002/joa3.12717","ISSN":"18832148","PMID":"35373836","author":[{"dropping-particle":"","family":"Wilde","given":"Arthur A.M.","non-dropping-particle":"","parse-names":false,"suffix":""},{"dropping-particle":"","family":"Semsarian","given":"Christopher","non-dropping-particle":"","parse-names":false,"suffix":""},{"dropping-particle":"","family":"Márquez","given":"Manlio F.","non-dropping-particle":"","parse-names":false,"suffix":""},{"dropping-particle":"","family":"Sepehri Shamloo","given":"Alireza","non-dropping-particle":"","parse-names":false,"suffix":""},{"dropping-particle":"","family":"Ackerman","given":"Michael J.","non-dropping-particle":"","parse-names":false,"suffix":""},{"dropping-particle":"","family":"Ashley","given":"Euan A.","non-dropping-particle":"","parse-names":false,"suffix":""},{"dropping-particle":"","family":"Sternick Eduardo","given":"Back","non-dropping-particle":"","parse-names":false,"suffix":""},{"dropping-particle":"","family":"Barajas-Martinez","given":"Héctor","non-dropping-particle":"","parse-names":false,"suffix":""},{"dropping-particle":"","family":"Behr","given":"Elijah R.","non-dropping-particle":"","parse-names":false,"suffix":""},{"dropping-particle":"","family":"Bezzina","given":"Connie R.","non-dropping-particle":"","parse-names":false,"suffix":""},{"dropping-particle":"","family":"Breckpot","given":"Jeroen","non-dropping-particle":"","parse-names":false,"suffix":""},{"dropping-particle":"","family":"Charron","given":"Philippe","non-dropping-particle":"","parse-names":false,"suffix":""},{"dropping-particle":"","family":"Chockalingam","given":"Priya","non-dropping-particle":"","parse-names":false,"suffix":""},{"dropping-particle":"","family":"Crotti","given":"Lia","non-dropping-particle":"","parse-names":false,"suffix":""},{"dropping-particle":"","family":"Gollob","given":"Michael H.","non-dropping-particle":"","parse-names":false,"suffix":""},{"dropping-particle":"","family":"Lubitz","given":"Steven","non-dropping-particle":"","parse-names":false,"suffix":""},{"dropping-particle":"","family":"Makita","given":"Naomasa","non-dropping-particle":"","parse-names":false,"suffix":""},{"dropping-particle":"","family":"Ohno","given":"Seiko","non-dropping-particle":"","parse-names":false,"suffix":""},{"dropping-particle":"","family":"Ortiz-Genga","given":"Martín","non-dropping-particle":"","parse-names":false,"suffix":""},{"dropping-particle":"","family":"Sacilotto","given":"Luciana","non-dropping-particle":"","parse-names":false,"suffix":""},{"dropping-particle":"","family":"Schulze-Bahr","given":"Eric","non-dropping-particle":"","parse-names":false,"suffix":""},{"dropping-particle":"","family":"Shimizu","given":"Wataru","non-dropping-particle":"","parse-names":false,"suffix":""},{"dropping-particle":"","family":"Sotoodehnia","given":"Nona","non-dropping-particle":"","parse-names":false,"suffix":""},{"dropping-particle":"","family":"Tadros","given":"Rafik","non-dropping-particle":"","parse-names":false,"suffix":""},{"dropping-particle":"","family":"Ware","given":"James S.","non-dropping-particle":"","parse-names":false,"suffix":""},{"dropping-particle":"","family":"Winlaw","given":"David S.","non-dropping-particle":"","parse-names":false,"suffix":""},{"dropping-particle":"","family":"Kaufman","given":"Elizabeth S.","non-dropping-particle":"","parse-names":false,"suffix":""},{"dropping-particle":"","family":"Aiba","given":"Takeshi","non-dropping-particle":"","parse-names":false,"suffix":""},{"dropping-particle":"","family":"Bollmann","given":"Andreas","non-dropping-particle":"","parse-names":false,"suffix":""},{"dropping-particle":"Il","family":"Choi","given":"Jong","non-dropping-particle":"","parse-names":false,"suffix":""},{"dropping-particle":"","family":"Dalal","given":"Aarti","non-dropping-particle":"","parse-names":false,"suffix":""},{"dropping-particle":"","family":"Darrieux","given":"Francisco","non-dropping-particle":"","parse-names":false,"suffix":""},{"dropping-particle":"","family":"Giudicessi","given":"John","non-dropping-particle":"","parse-names":false,"suffix":""},{"dropping-particle":"","family":"Guerchicoff","given":"Mariana","non-dropping-particle":"","parse-names":false,"suffix":""},{"dropping-particle":"","family":"Hong","given":"Kui","non-dropping-particle":"","parse-names":false,"suffix":""},{"dropping-particle":"","family":"Krahn","given":"Andrew D.","non-dropping-particle":"","parse-names":false,"suffix":""},{"dropping-particle":"","family":"Intyre","given":"Ciorsti","non-dropping-particle":"Mac","parse-names":false,"suffix":""},{"dropping-particle":"","family":"Mackall","given":"Judith A.","non-dropping-particle":"","parse-names":false,"suffix":""},{"dropping-particle":"","family":"Mont","given":"Lluís","non-dropping-particle":"","parse-names":false,"suffix":""},{"dropping-particle":"","family":"Napolitano","given":"Carlo","non-dropping-particle":"","parse-names":false,"suffix":""},{"dropping-particle":"","family":"Ochoa Juan","given":"Pablo","non-dropping-particle":"","parse-names":false,"suffix":""},{"dropping-particle":"","family":"Peichl","given":"Petr","non-dropping-particle":"","parse-names":false,"suffix":""},{"dropping-particle":"","family":"Pereira","given":"Alexandre C.","non-dropping-particle":"","parse-names":false,"suffix":""},{"dropping-particle":"","family":"Schwartz","given":"Peter J.","non-dropping-particle":"","parse-names":false,"suffix":""},{"dropping-particle":"","family":"Skinner","given":"Jon","non-dropping-particle":"","parse-names":false,"suffix":""},{"dropping-particle":"","family":"Stellbrink","given":"Christoph","non-dropping-particle":"","parse-names":false,"suffix":""},{"dropping-particle":"","family":"Tfelt-Hansen","given":"Jacob","non-dropping-particle":"","parse-names":false,"suffix":""},{"dropping-particle":"","family":"Deneke","given":"Thomas","non-dropping-particle":"","parse-names":false,"suffix":""}],"container-title":"Journal of Arrhythmia","id":"ITEM-1","issue":"4","issued":{"date-parts":[["2022","8","1"]]},"page":"491-553","publisher":"Wiley-Blackwell","title":"European Heart Rhythm Association (EHRA)/Heart Rhythm Society (HRS)/Asia Pacific Heart Rhythm Society (APHRS)/Latin American Heart Rhythm Society (LAHRS) Expert Consensus Statement on the state of genetic testing for cardiac diseases","type":"article-journal","volume":"38"},"uris":["http://www.mendeley.com/documents/?uuid=4bfbf0b4-3dc8-3aca-ac5a-1f78e5a0cad8"]}],"mendeley":{"formattedCitation":"(37)","plainTextFormattedCitation":"(37)","previouslyFormattedCitation":"(37)"},"properties":{"noteIndex":0},"schema":"https://github.com/citation-style-language/schema/raw/master/csl-citation.json"}</w:instrText>
      </w:r>
      <w:r w:rsidR="00733293">
        <w:rPr>
          <w:rFonts w:eastAsia="Calibri" w:cs="Arial"/>
          <w:sz w:val="28"/>
          <w:szCs w:val="28"/>
        </w:rPr>
        <w:fldChar w:fldCharType="separate"/>
      </w:r>
      <w:r w:rsidR="00E47578" w:rsidRPr="00E47578">
        <w:rPr>
          <w:rFonts w:eastAsia="Calibri" w:cs="Arial"/>
          <w:noProof/>
          <w:sz w:val="28"/>
          <w:szCs w:val="28"/>
        </w:rPr>
        <w:t>(37)</w:t>
      </w:r>
      <w:r w:rsidR="00733293">
        <w:rPr>
          <w:rFonts w:eastAsia="Calibri" w:cs="Arial"/>
          <w:sz w:val="28"/>
          <w:szCs w:val="28"/>
        </w:rPr>
        <w:fldChar w:fldCharType="end"/>
      </w:r>
      <w:r w:rsidR="00733293">
        <w:rPr>
          <w:rFonts w:eastAsia="Calibri" w:cs="Arial"/>
          <w:sz w:val="28"/>
          <w:szCs w:val="28"/>
        </w:rPr>
        <w:t xml:space="preserve">. </w:t>
      </w:r>
    </w:p>
    <w:p w14:paraId="0BEF70BF" w14:textId="61883491" w:rsidR="00062FC9" w:rsidRDefault="00242B40" w:rsidP="00396466">
      <w:pPr>
        <w:rPr>
          <w:rFonts w:eastAsia="Calibri" w:cs="Arial"/>
          <w:sz w:val="28"/>
          <w:szCs w:val="28"/>
        </w:rPr>
      </w:pPr>
      <w:r>
        <w:rPr>
          <w:rFonts w:eastAsia="Calibri" w:cs="Arial"/>
          <w:sz w:val="28"/>
          <w:szCs w:val="28"/>
        </w:rPr>
        <w:t xml:space="preserve">HCM is well recognised to be caused by </w:t>
      </w:r>
      <w:r w:rsidRPr="00242B40">
        <w:rPr>
          <w:rFonts w:eastAsia="Calibri" w:cs="Arial"/>
          <w:sz w:val="28"/>
          <w:szCs w:val="28"/>
        </w:rPr>
        <w:t>mutations in sarcomere protein genes</w:t>
      </w:r>
      <w:r>
        <w:rPr>
          <w:rFonts w:eastAsia="Calibri" w:cs="Arial"/>
          <w:sz w:val="28"/>
          <w:szCs w:val="28"/>
        </w:rPr>
        <w:t xml:space="preserve"> however it </w:t>
      </w:r>
      <w:r w:rsidR="00BE1AE8">
        <w:rPr>
          <w:rFonts w:eastAsia="Calibri" w:cs="Arial"/>
          <w:sz w:val="28"/>
          <w:szCs w:val="28"/>
        </w:rPr>
        <w:t xml:space="preserve">may </w:t>
      </w:r>
      <w:r w:rsidR="00062FC9">
        <w:rPr>
          <w:rFonts w:eastAsia="Calibri" w:cs="Arial"/>
          <w:sz w:val="28"/>
          <w:szCs w:val="28"/>
        </w:rPr>
        <w:t xml:space="preserve">also </w:t>
      </w:r>
      <w:r w:rsidR="00BE1AE8">
        <w:rPr>
          <w:rFonts w:eastAsia="Calibri" w:cs="Arial"/>
          <w:sz w:val="28"/>
          <w:szCs w:val="28"/>
        </w:rPr>
        <w:t xml:space="preserve">be </w:t>
      </w:r>
      <w:r w:rsidR="00107486">
        <w:rPr>
          <w:rFonts w:eastAsia="Calibri" w:cs="Arial"/>
          <w:sz w:val="28"/>
          <w:szCs w:val="28"/>
        </w:rPr>
        <w:t>mimicked</w:t>
      </w:r>
      <w:r w:rsidR="006922DE">
        <w:rPr>
          <w:rFonts w:eastAsia="Calibri" w:cs="Arial"/>
          <w:sz w:val="28"/>
          <w:szCs w:val="28"/>
        </w:rPr>
        <w:t xml:space="preserve"> by </w:t>
      </w:r>
      <w:r w:rsidR="00BE1AE8">
        <w:rPr>
          <w:rFonts w:eastAsia="Calibri" w:cs="Arial"/>
          <w:sz w:val="28"/>
          <w:szCs w:val="28"/>
        </w:rPr>
        <w:t xml:space="preserve">Fabry’s </w:t>
      </w:r>
      <w:r w:rsidR="00F32589">
        <w:rPr>
          <w:rFonts w:eastAsia="Calibri" w:cs="Arial"/>
          <w:sz w:val="28"/>
          <w:szCs w:val="28"/>
        </w:rPr>
        <w:t xml:space="preserve">and </w:t>
      </w:r>
      <w:proofErr w:type="spellStart"/>
      <w:r w:rsidR="00F32589">
        <w:rPr>
          <w:rFonts w:eastAsia="Calibri" w:cs="Arial"/>
          <w:sz w:val="28"/>
          <w:szCs w:val="28"/>
        </w:rPr>
        <w:t>Danon</w:t>
      </w:r>
      <w:proofErr w:type="spellEnd"/>
      <w:r w:rsidR="00F32589">
        <w:rPr>
          <w:rFonts w:eastAsia="Calibri" w:cs="Arial"/>
          <w:sz w:val="28"/>
          <w:szCs w:val="28"/>
        </w:rPr>
        <w:t xml:space="preserve"> </w:t>
      </w:r>
      <w:r w:rsidR="00BE1AE8">
        <w:rPr>
          <w:rFonts w:eastAsia="Calibri" w:cs="Arial"/>
          <w:sz w:val="28"/>
          <w:szCs w:val="28"/>
        </w:rPr>
        <w:t>disease</w:t>
      </w:r>
      <w:r w:rsidR="00F32589">
        <w:rPr>
          <w:rFonts w:eastAsia="Calibri" w:cs="Arial"/>
          <w:sz w:val="28"/>
          <w:szCs w:val="28"/>
        </w:rPr>
        <w:t xml:space="preserve">s </w:t>
      </w:r>
      <w:r w:rsidR="00107486">
        <w:rPr>
          <w:rFonts w:eastAsia="Calibri" w:cs="Arial"/>
          <w:sz w:val="28"/>
          <w:szCs w:val="28"/>
        </w:rPr>
        <w:fldChar w:fldCharType="begin" w:fldLock="1"/>
      </w:r>
      <w:r w:rsidR="00775CD7">
        <w:rPr>
          <w:rFonts w:eastAsia="Calibri" w:cs="Arial"/>
          <w:sz w:val="28"/>
          <w:szCs w:val="28"/>
        </w:rPr>
        <w:instrText>ADDIN CSL_CITATION {"citationItems":[{"id":"ITEM-1","itemData":{"DOI":"10.1016/j.hlc.2018.05.192","ISSN":"14442892","PMID":"30042052","abstract":"A 29-year-old man was admitted to the emergency department with a stroke and subsequently found to have atrial fibrillation. Echocardiography showed significant biventric-ular dilation with a severely reduced ejection fraction (20%). Cardiac magnetic resonance imaging (MRI) showed extensive late gadolinium enhancement (LGE) in a transmural distribution throughout the lateral wall of the left ventricle (Figure 1, Panel A, B, straight arrows). There was also extensive basal and mid-level scarring of the right ventricular free wall leading to a working diagnosis of either cardiac sarcoid or myocarditis (Figure 1, Panels A, B, curved arrows). Endo-myocardial biopsy of the interventricular septum confirmed","author":[{"dropping-particle":"","family":"Healy","given":"Gerard M.","non-dropping-particle":"","parse-names":false,"suffix":""},{"dropping-particle":"","family":"McInerney","given":"Angela","non-dropping-particle":"","parse-names":false,"suffix":""},{"dropping-particle":"","family":"Fabre","given":"Aurelie","non-dropping-particle":"","parse-names":false,"suffix":""},{"dropping-particle":"","family":"Pastores","given":"Gregory M.","non-dropping-particle":"","parse-names":false,"suffix":""},{"dropping-particle":"","family":"Quinn","given":"M.","non-dropping-particle":"","parse-names":false,"suffix":""},{"dropping-particle":"","family":"McDonald","given":"K.","non-dropping-particle":"","parse-names":false,"suffix":""},{"dropping-particle":"","family":"Dodd","given":"Jonathan D.","non-dropping-particle":"","parse-names":false,"suffix":""}],"container-title":"Heart Lung and Circulation","id":"ITEM-1","issue":"11","issued":{"date-parts":[["2018","11","1"]]},"page":"e113-e114","publisher":"Elsevier Ltd","title":"Extensive Right Ventricular Scarring on Cardiac MRI in Danon's Cardiomyopathy","type":"article-journal","volume":"27"},"uris":["http://www.mendeley.com/documents/?uuid=a98261a5-a6ea-3d9e-8688-77beab09310f"]}],"mendeley":{"formattedCitation":"(38)","plainTextFormattedCitation":"(38)","previouslyFormattedCitation":"(38)"},"properties":{"noteIndex":0},"schema":"https://github.com/citation-style-language/schema/raw/master/csl-citation.json"}</w:instrText>
      </w:r>
      <w:r w:rsidR="00107486">
        <w:rPr>
          <w:rFonts w:eastAsia="Calibri" w:cs="Arial"/>
          <w:sz w:val="28"/>
          <w:szCs w:val="28"/>
        </w:rPr>
        <w:fldChar w:fldCharType="separate"/>
      </w:r>
      <w:r w:rsidR="00E47578" w:rsidRPr="00E47578">
        <w:rPr>
          <w:rFonts w:eastAsia="Calibri" w:cs="Arial"/>
          <w:noProof/>
          <w:sz w:val="28"/>
          <w:szCs w:val="28"/>
        </w:rPr>
        <w:t>(38)</w:t>
      </w:r>
      <w:r w:rsidR="00107486">
        <w:rPr>
          <w:rFonts w:eastAsia="Calibri" w:cs="Arial"/>
          <w:sz w:val="28"/>
          <w:szCs w:val="28"/>
        </w:rPr>
        <w:fldChar w:fldCharType="end"/>
      </w:r>
      <w:r>
        <w:rPr>
          <w:rFonts w:eastAsia="Calibri" w:cs="Arial"/>
          <w:sz w:val="28"/>
          <w:szCs w:val="28"/>
        </w:rPr>
        <w:t>. The HCM heart</w:t>
      </w:r>
      <w:r w:rsidR="006922DE">
        <w:rPr>
          <w:rFonts w:eastAsia="Calibri" w:cs="Arial"/>
          <w:sz w:val="28"/>
          <w:szCs w:val="28"/>
        </w:rPr>
        <w:t>,</w:t>
      </w:r>
      <w:r>
        <w:rPr>
          <w:rFonts w:eastAsia="Calibri" w:cs="Arial"/>
          <w:sz w:val="28"/>
          <w:szCs w:val="28"/>
        </w:rPr>
        <w:t xml:space="preserve"> </w:t>
      </w:r>
      <w:r w:rsidR="006922DE">
        <w:rPr>
          <w:rFonts w:eastAsia="Calibri" w:cs="Arial"/>
          <w:sz w:val="28"/>
          <w:szCs w:val="28"/>
        </w:rPr>
        <w:t xml:space="preserve">which displays myocyte disarray on histology, </w:t>
      </w:r>
      <w:r>
        <w:rPr>
          <w:rFonts w:eastAsia="Calibri" w:cs="Arial"/>
          <w:sz w:val="28"/>
          <w:szCs w:val="28"/>
        </w:rPr>
        <w:t>may also be of a normal weight</w:t>
      </w:r>
      <w:r w:rsidR="00F32589">
        <w:rPr>
          <w:rFonts w:eastAsia="Calibri" w:cs="Arial"/>
          <w:sz w:val="28"/>
          <w:szCs w:val="28"/>
        </w:rPr>
        <w:t xml:space="preserve"> with hypertrophy</w:t>
      </w:r>
      <w:r w:rsidR="006922DE">
        <w:rPr>
          <w:rFonts w:eastAsia="Calibri" w:cs="Arial"/>
          <w:sz w:val="28"/>
          <w:szCs w:val="28"/>
        </w:rPr>
        <w:t xml:space="preserve"> in </w:t>
      </w:r>
      <w:r w:rsidR="00F32589">
        <w:rPr>
          <w:rFonts w:eastAsia="Calibri" w:cs="Arial"/>
          <w:sz w:val="28"/>
          <w:szCs w:val="28"/>
        </w:rPr>
        <w:t xml:space="preserve">around 30% of cases </w:t>
      </w:r>
      <w:r w:rsidR="00F32589">
        <w:rPr>
          <w:rFonts w:eastAsia="Calibri" w:cs="Arial"/>
          <w:sz w:val="28"/>
          <w:szCs w:val="28"/>
        </w:rPr>
        <w:fldChar w:fldCharType="begin" w:fldLock="1"/>
      </w:r>
      <w:r w:rsidR="00775CD7">
        <w:rPr>
          <w:rFonts w:eastAsia="Calibri" w:cs="Arial"/>
          <w:sz w:val="28"/>
          <w:szCs w:val="28"/>
        </w:rPr>
        <w:instrText>ADDIN CSL_CITATION {"citationItems":[{"id":"ITEM-1","itemData":{"DOI":"10.1016/J.JACEP.2018.11.004","ISSN":"2405500X","PMID":"30784699","author":[{"dropping-particle":"","family":"Finocchiaro","given":"Gherardo","non-dropping-particle":"","parse-names":false,"suffix":""},{"dropping-particle":"","family":"Papadakis","given":"Michael","non-dropping-particle":"","parse-names":false,"suffix":""},{"dropping-particle":"","family":"Tanzarella","given":"Gaia","non-dropping-particle":"","parse-names":false,"suffix":""},{"dropping-particle":"","family":"Dhutia","given":"Harshil","non-dropping-particle":"","parse-names":false,"suffix":""},{"dropping-particle":"","family":"Miles","given":"Chris","non-dropping-particle":"","parse-names":false,"suffix":""},{"dropping-particle":"","family":"Tome","given":"Maite","non-dropping-particle":"","parse-names":false,"suffix":""},{"dropping-particle":"","family":"Behr","given":"Elijah R.","non-dropping-particle":"","parse-names":false,"suffix":""},{"dropping-particle":"","family":"Sharma","given":"Sanjay","non-dropping-particle":"","parse-names":false,"suffix":""},{"dropping-particle":"","family":"Sheppard","given":"Mary N.","non-dropping-particle":"","parse-names":false,"suffix":""}],"container-title":"JACC: Clinical Electrophysiology","id":"ITEM-1","issue":"2","issued":{"date-parts":[["2019","2","1"]]},"page":"252-254","publisher":"American College of Cardiology FoundationWashington, D.C.","title":"Sudden Death Can Be the First Manifestation of Hypertrophic Cardiomyopathy: Data From a United Kingdom Pathology Registry","type":"article-journal","volume":"5"},"uris":["http://www.mendeley.com/documents/?uuid=7b018560-f22f-3ef9-abe9-54c88776e671"]}],"mendeley":{"formattedCitation":"(39)","plainTextFormattedCitation":"(39)","previouslyFormattedCitation":"(39)"},"properties":{"noteIndex":0},"schema":"https://github.com/citation-style-language/schema/raw/master/csl-citation.json"}</w:instrText>
      </w:r>
      <w:r w:rsidR="00F32589">
        <w:rPr>
          <w:rFonts w:eastAsia="Calibri" w:cs="Arial"/>
          <w:sz w:val="28"/>
          <w:szCs w:val="28"/>
        </w:rPr>
        <w:fldChar w:fldCharType="separate"/>
      </w:r>
      <w:r w:rsidR="00E47578" w:rsidRPr="00E47578">
        <w:rPr>
          <w:rFonts w:eastAsia="Calibri" w:cs="Arial"/>
          <w:noProof/>
          <w:sz w:val="28"/>
          <w:szCs w:val="28"/>
        </w:rPr>
        <w:t>(39)</w:t>
      </w:r>
      <w:r w:rsidR="00F32589">
        <w:rPr>
          <w:rFonts w:eastAsia="Calibri" w:cs="Arial"/>
          <w:sz w:val="28"/>
          <w:szCs w:val="28"/>
        </w:rPr>
        <w:fldChar w:fldCharType="end"/>
      </w:r>
      <w:r w:rsidR="00F32589">
        <w:rPr>
          <w:rFonts w:eastAsia="Calibri" w:cs="Arial"/>
          <w:sz w:val="28"/>
          <w:szCs w:val="28"/>
        </w:rPr>
        <w:t>.</w:t>
      </w:r>
      <w:r w:rsidR="00107486">
        <w:rPr>
          <w:rFonts w:eastAsia="Calibri" w:cs="Arial"/>
          <w:sz w:val="28"/>
          <w:szCs w:val="28"/>
        </w:rPr>
        <w:t xml:space="preserve"> </w:t>
      </w:r>
    </w:p>
    <w:p w14:paraId="4F3133C9" w14:textId="3572B353" w:rsidR="00062FC9" w:rsidRDefault="005A7D9A" w:rsidP="00396466">
      <w:pPr>
        <w:rPr>
          <w:rFonts w:eastAsia="Calibri" w:cs="Arial"/>
          <w:sz w:val="28"/>
          <w:szCs w:val="28"/>
        </w:rPr>
      </w:pPr>
      <w:r>
        <w:rPr>
          <w:rFonts w:eastAsia="Calibri" w:cs="Arial"/>
          <w:sz w:val="28"/>
          <w:szCs w:val="28"/>
        </w:rPr>
        <w:t>The d</w:t>
      </w:r>
      <w:r w:rsidR="00107486">
        <w:rPr>
          <w:rFonts w:eastAsia="Calibri" w:cs="Arial"/>
          <w:sz w:val="28"/>
          <w:szCs w:val="28"/>
        </w:rPr>
        <w:t xml:space="preserve">ilated cardiomyopathy </w:t>
      </w:r>
      <w:r>
        <w:rPr>
          <w:rFonts w:eastAsia="Calibri" w:cs="Arial"/>
          <w:sz w:val="28"/>
          <w:szCs w:val="28"/>
        </w:rPr>
        <w:t xml:space="preserve">phenotype </w:t>
      </w:r>
      <w:r w:rsidR="00107486">
        <w:rPr>
          <w:rFonts w:eastAsia="Calibri" w:cs="Arial"/>
          <w:sz w:val="28"/>
          <w:szCs w:val="28"/>
        </w:rPr>
        <w:t>has diverse aetiology including metabolic causes such as inborn/mitochondrial, alcohol, diabetes and drugs and genetic such as Lamin A/C</w:t>
      </w:r>
      <w:r>
        <w:rPr>
          <w:rFonts w:eastAsia="Calibri" w:cs="Arial"/>
          <w:sz w:val="28"/>
          <w:szCs w:val="28"/>
        </w:rPr>
        <w:t xml:space="preserve">. </w:t>
      </w:r>
      <w:r w:rsidR="00DF6691">
        <w:rPr>
          <w:rFonts w:eastAsia="Calibri" w:cs="Arial"/>
          <w:sz w:val="28"/>
          <w:szCs w:val="28"/>
        </w:rPr>
        <w:t>A genetic cause is found in</w:t>
      </w:r>
      <w:r w:rsidR="00200B91">
        <w:rPr>
          <w:rFonts w:eastAsia="Calibri" w:cs="Arial"/>
          <w:sz w:val="28"/>
          <w:szCs w:val="28"/>
        </w:rPr>
        <w:t xml:space="preserve"> approximately</w:t>
      </w:r>
      <w:r w:rsidR="00DF6691">
        <w:rPr>
          <w:rFonts w:eastAsia="Calibri" w:cs="Arial"/>
          <w:sz w:val="28"/>
          <w:szCs w:val="28"/>
        </w:rPr>
        <w:t xml:space="preserve"> 40</w:t>
      </w:r>
      <w:r w:rsidR="00200B91">
        <w:rPr>
          <w:rFonts w:eastAsia="Calibri" w:cs="Arial"/>
          <w:sz w:val="28"/>
          <w:szCs w:val="28"/>
        </w:rPr>
        <w:t>-50</w:t>
      </w:r>
      <w:r w:rsidR="00DF6691">
        <w:rPr>
          <w:rFonts w:eastAsia="Calibri" w:cs="Arial"/>
          <w:sz w:val="28"/>
          <w:szCs w:val="28"/>
        </w:rPr>
        <w:t>% of cases of d</w:t>
      </w:r>
      <w:r>
        <w:rPr>
          <w:rFonts w:eastAsia="Calibri" w:cs="Arial"/>
          <w:sz w:val="28"/>
          <w:szCs w:val="28"/>
        </w:rPr>
        <w:t>ilated cardiomyopathy</w:t>
      </w:r>
      <w:r w:rsidR="00DF6691">
        <w:rPr>
          <w:rFonts w:eastAsia="Calibri" w:cs="Arial"/>
          <w:sz w:val="28"/>
          <w:szCs w:val="28"/>
        </w:rPr>
        <w:t xml:space="preserve"> </w:t>
      </w:r>
      <w:r w:rsidR="00200B91">
        <w:rPr>
          <w:rFonts w:eastAsia="Calibri" w:cs="Arial"/>
          <w:sz w:val="28"/>
          <w:szCs w:val="28"/>
        </w:rPr>
        <w:fldChar w:fldCharType="begin" w:fldLock="1"/>
      </w:r>
      <w:r w:rsidR="00200B91">
        <w:rPr>
          <w:rFonts w:eastAsia="Calibri" w:cs="Arial"/>
          <w:sz w:val="28"/>
          <w:szCs w:val="28"/>
        </w:rPr>
        <w:instrText>ADDIN CSL_CITATION {"citationItems":[{"id":"ITEM-1","itemData":{"DOI":"10.1161/01.cir.0000437913.98912.1d","ISSN":"00097322","PMID":"24297835","author":[{"dropping-particle":"","family":"Ganesh","given":"Santhi K.","non-dropping-particle":"","parse-names":false,"suffix":""},{"dropping-particle":"","family":"Arnett","given":"Donna K.","non-dropping-particle":"","parse-names":false,"suffix":""},{"dropping-particle":"","family":"Assimes","given":"Thermistocles L.","non-dropping-particle":"","parse-names":false,"suffix":""},{"dropping-particle":"","family":"Basson","given":"Craig T.","non-dropping-particle":"","parse-names":false,"suffix":""},{"dropping-particle":"","family":"Chakravarti","given":"Aravinda","non-dropping-particle":"","parse-names":false,"suffix":""},{"dropping-particle":"","family":"Ellinor","given":"Patrick T.","non-dropping-particle":"","parse-names":false,"suffix":""},{"dropping-particle":"","family":"Engler","given":"Mary B.","non-dropping-particle":"","parse-names":false,"suffix":""},{"dropping-particle":"","family":"Goldmuntz","given":"Elizabeth","non-dropping-particle":"","parse-names":false,"suffix":""},{"dropping-particle":"","family":"Herrington","given":"David M.","non-dropping-particle":"","parse-names":false,"suffix":""},{"dropping-particle":"","family":"Hershberger","given":"Ray E.","non-dropping-particle":"","parse-names":false,"suffix":""},{"dropping-particle":"","family":"Hong","given":"Yuling","non-dropping-particle":"","parse-names":false,"suffix":""},{"dropping-particle":"","family":"Johnson","given":"Julie A.","non-dropping-particle":"","parse-names":false,"suffix":""},{"dropping-particle":"","family":"Kittner","given":"Steven J.","non-dropping-particle":"","parse-names":false,"suffix":""},{"dropping-particle":"","family":"McDermott","given":"Deborah A.","non-dropping-particle":"","parse-names":false,"suffix":""},{"dropping-particle":"","family":"Meschia","given":"James F.","non-dropping-particle":"","parse-names":false,"suffix":""},{"dropping-particle":"","family":"Mestroni","given":"Luisa","non-dropping-particle":"","parse-names":false,"suffix":""},{"dropping-particle":"","family":"O'Donnell","given":"Christopher J.","non-dropping-particle":"","parse-names":false,"suffix":""},{"dropping-particle":"","family":"Psaty","given":"Bruce M.","non-dropping-particle":"","parse-names":false,"suffix":""},{"dropping-particle":"","family":"Vasan","given":"Ramachandran S.","non-dropping-particle":"","parse-names":false,"suffix":""},{"dropping-particle":"","family":"Ruel","given":"Marc","non-dropping-particle":"","parse-names":false,"suffix":""},{"dropping-particle":"","family":"Shen","given":"Win Kuang","non-dropping-particle":"","parse-names":false,"suffix":""},{"dropping-particle":"","family":"Terzic","given":"Andre","non-dropping-particle":"","parse-names":false,"suffix":""},{"dropping-particle":"","family":"Waldman","given":"Scott A.","non-dropping-particle":"","parse-names":false,"suffix":""}],"container-title":"Circulation","id":"ITEM-1","issue":"25","issued":{"date-parts":[["2013","12","24"]]},"page":"2813-2851","publisher":"Circulation","title":"Genetics and genomics for the prevention and treatment of cardiovascular disease: Update a scientific statement from the american heart association","type":"article-journal","volume":"128"},"uris":["http://www.mendeley.com/documents/?uuid=b36a93a1-020b-3029-bc45-9f849f82b1da"]}],"mendeley":{"formattedCitation":"(40)","plainTextFormattedCitation":"(40)","previouslyFormattedCitation":"(40)"},"properties":{"noteIndex":0},"schema":"https://github.com/citation-style-language/schema/raw/master/csl-citation.json"}</w:instrText>
      </w:r>
      <w:r w:rsidR="00200B91">
        <w:rPr>
          <w:rFonts w:eastAsia="Calibri" w:cs="Arial"/>
          <w:sz w:val="28"/>
          <w:szCs w:val="28"/>
        </w:rPr>
        <w:fldChar w:fldCharType="separate"/>
      </w:r>
      <w:r w:rsidR="00200B91" w:rsidRPr="00200B91">
        <w:rPr>
          <w:rFonts w:eastAsia="Calibri" w:cs="Arial"/>
          <w:noProof/>
          <w:sz w:val="28"/>
          <w:szCs w:val="28"/>
        </w:rPr>
        <w:t>(40)</w:t>
      </w:r>
      <w:r w:rsidR="00200B91">
        <w:rPr>
          <w:rFonts w:eastAsia="Calibri" w:cs="Arial"/>
          <w:sz w:val="28"/>
          <w:szCs w:val="28"/>
        </w:rPr>
        <w:fldChar w:fldCharType="end"/>
      </w:r>
      <w:r>
        <w:rPr>
          <w:rFonts w:eastAsia="Calibri" w:cs="Arial"/>
          <w:sz w:val="28"/>
          <w:szCs w:val="28"/>
        </w:rPr>
        <w:t>.</w:t>
      </w:r>
    </w:p>
    <w:p w14:paraId="719E03EA" w14:textId="3156ED65" w:rsidR="00396466" w:rsidRDefault="00131FBB" w:rsidP="00396466">
      <w:pPr>
        <w:rPr>
          <w:rFonts w:eastAsia="Calibri" w:cs="Arial"/>
          <w:sz w:val="28"/>
          <w:szCs w:val="28"/>
        </w:rPr>
      </w:pPr>
      <w:r>
        <w:rPr>
          <w:rFonts w:eastAsia="Calibri" w:cs="Arial"/>
          <w:sz w:val="28"/>
          <w:szCs w:val="28"/>
        </w:rPr>
        <w:t xml:space="preserve">ACM is now recognised to be a biventricular disease and can affect solely the right or left ventricle as well as affecting both ventricles. It is diagnosed by the presence of fibrosis in an epicardial distribution which is frequently admixed with fat. Historical reports had labelled cases with solely fat present in the right ventricle as ACM however it is now recognised that fatty infiltration </w:t>
      </w:r>
      <w:r w:rsidR="00200B91">
        <w:rPr>
          <w:rFonts w:eastAsia="Calibri" w:cs="Arial"/>
          <w:sz w:val="28"/>
          <w:szCs w:val="28"/>
        </w:rPr>
        <w:t xml:space="preserve">of the right ventricle </w:t>
      </w:r>
      <w:r>
        <w:rPr>
          <w:rFonts w:eastAsia="Calibri" w:cs="Arial"/>
          <w:sz w:val="28"/>
          <w:szCs w:val="28"/>
        </w:rPr>
        <w:t xml:space="preserve">is a normal finding </w:t>
      </w:r>
      <w:r>
        <w:rPr>
          <w:rFonts w:eastAsia="Calibri" w:cs="Arial"/>
          <w:sz w:val="28"/>
          <w:szCs w:val="28"/>
        </w:rPr>
        <w:fldChar w:fldCharType="begin" w:fldLock="1"/>
      </w:r>
      <w:r w:rsidR="00200B91">
        <w:rPr>
          <w:rFonts w:eastAsia="Calibri" w:cs="Arial"/>
          <w:sz w:val="28"/>
          <w:szCs w:val="28"/>
        </w:rPr>
        <w:instrText>ADDIN CSL_CITATION {"citationItems":[{"id":"ITEM-1","itemData":{"PMID":"15656892","abstract":"Aims: Fibrofatty replacement of the right ventricle wall, often with associated inflammation, is the hallmark of arrhythmogenic right ventricular cardiomyopathy (ARVC), a rare but established cause of sudden cardiac death in young adults. Fatty infiltration of the right ventricle alone without fibrosis may also occur but its relation to sudden death is not well established. In this study we assessed the amount of epicardial and intramyocardial fat in the right ventricle of 'normal' hearts from subjects who had died of non-cardiac causes. Methods and results: Hearts (n = 148) were examined from 81 males and 67 females, with an age range of 6 months to 68 years, who had died of non-cardiac causes. The extent and distribution of right ventricular epicardial and intramyocardial fat was assessed macro- and microscopically, respectively. The majority of hearts (85%) contained at least some intramyocardial fat with significantly more fat replacement noted in the right ventricles of older subjects and in females than in males. There was no significant fibrosis or inflammation in any of the 148 cases. Conclusion: Variable amounts of intramyocardial fat may be seen in the right ventricle of subjects dying of non-cardiac related causes. Care should be taken not to confuse this relatively common simple fatty infiltration with ARVC.","author":[{"dropping-particle":"","family":"Tansey","given":"D. K.","non-dropping-particle":"","parse-names":false,"suffix":""},{"dropping-particle":"","family":"Aly","given":"Z.","non-dropping-particle":"","parse-names":false,"suffix":""},{"dropping-particle":"","family":"Sheppard","given":"M. N.","non-dropping-particle":"","parse-names":false,"suffix":""}],"container-title":"Histopathology","id":"ITEM-1","issue":"1","issued":{"date-parts":[["2005","1","1"]]},"page":"98-104","publisher":"John Wiley &amp; Sons, Ltd","title":"Fat in the right ventricle of the normal heart","type":"article-journal","volume":"46"},"uris":["http://www.mendeley.com/documents/?uuid=728192b9-9b82-416d-a139-637a75478f0a"]},{"id":"ITEM-2","itemData":{"DOI":"10.1016/j.carpath.2022.107508","ISSN":"18791336","PMID":"36442703","abstract":"Aims: Descriptive morphological studies of the normal heart are lacking. Previous autopsy studies have focused mainly on heart weight. We characterize the normal heart by providing normal dimensions of the atria, ventricles, valves and sub-epicardial fat, comparing the findings in terms of sex, age and body measurements. Methods: From 3602 referrals to our cardiovascular pathology unit, pathological criteria used for the classification of a morphologically normal heart were a weight of below 500 grams in males, and below 400 grams in females. Diseased hearts were excluded on anatomical and histological evaluation. Results: We diagnosed 1062 morphologically normal hearts. Mean age at death was 34±12, with a male predominance (701, 66%). Age was similar in females and males (35±13 vs 34±12). Females had a significantly lower heart weight (285±55 vs 374±64). Sex was an independent predictor of most measurements. The atrial and ventricular cavities were significantly larger in males. All ventricular measurements of muscle thickness were larger in males. All valvular circumferences were larger in males. In contrast, sub-epicardial fat was significantly thicker in females in 6 of 7 regions. This is the first study to provide a calculator to give expected values according to sex, age, height and weight. Conclusions: Major differences between the sexes exist in the morphologically normal heart. These variations should be considered when assessing cardiac structure in imaging for risk stratification and diagnosis in the cardiomyopathies, as well as in treatment outcomes.","author":[{"dropping-particle":"","family":"Westaby","given":"Joseph David","non-dropping-particle":"","parse-names":false,"suffix":""},{"dropping-particle":"","family":"Zullo","given":"Emelia","non-dropping-particle":"","parse-names":false,"suffix":""},{"dropping-particle":"","family":"Bicalho","given":"Luciana Morais","non-dropping-particle":"","parse-names":false,"suffix":""},{"dropping-particle":"","family":"Anderson","given":"Robert Henry","non-dropping-particle":"","parse-names":false,"suffix":""},{"dropping-particle":"","family":"Sheppard","given":"Mary Noelle","non-dropping-particle":"","parse-names":false,"suffix":""}],"container-title":"Cardiovascular Pathology","id":"ITEM-2","issued":{"date-parts":[["2023","11","25"]]},"page":"107508","publisher":"Elsevier","title":"Effect of sex, age and body measurements on heart weight, atrial, ventricular, valvular and sub-epicardial fat measurements of the normal heart","type":"article-journal","volume":"63"},"uris":["http://www.mendeley.com/documents/?uuid=cd580440-611e-3334-8f10-79462242ef68"]}],"mendeley":{"formattedCitation":"(12,41)","plainTextFormattedCitation":"(12,41)","previouslyFormattedCitation":"(12,41)"},"properties":{"noteIndex":0},"schema":"https://github.com/citation-style-language/schema/raw/master/csl-citation.json"}</w:instrText>
      </w:r>
      <w:r>
        <w:rPr>
          <w:rFonts w:eastAsia="Calibri" w:cs="Arial"/>
          <w:sz w:val="28"/>
          <w:szCs w:val="28"/>
        </w:rPr>
        <w:fldChar w:fldCharType="separate"/>
      </w:r>
      <w:r w:rsidR="00200B91" w:rsidRPr="00200B91">
        <w:rPr>
          <w:rFonts w:eastAsia="Calibri" w:cs="Arial"/>
          <w:noProof/>
          <w:sz w:val="28"/>
          <w:szCs w:val="28"/>
        </w:rPr>
        <w:t>(12,41)</w:t>
      </w:r>
      <w:r>
        <w:rPr>
          <w:rFonts w:eastAsia="Calibri" w:cs="Arial"/>
          <w:sz w:val="28"/>
          <w:szCs w:val="28"/>
        </w:rPr>
        <w:fldChar w:fldCharType="end"/>
      </w:r>
      <w:r>
        <w:rPr>
          <w:rFonts w:eastAsia="Calibri" w:cs="Arial"/>
          <w:sz w:val="28"/>
          <w:szCs w:val="28"/>
        </w:rPr>
        <w:t>.</w:t>
      </w:r>
    </w:p>
    <w:p w14:paraId="68C7E23F" w14:textId="09C83AE4" w:rsidR="00062FC9" w:rsidRDefault="00062FC9" w:rsidP="00396466">
      <w:pPr>
        <w:rPr>
          <w:rFonts w:eastAsia="Calibri" w:cs="Arial"/>
          <w:sz w:val="28"/>
          <w:szCs w:val="28"/>
        </w:rPr>
      </w:pPr>
      <w:r>
        <w:rPr>
          <w:rFonts w:eastAsia="Calibri" w:cs="Arial"/>
          <w:sz w:val="28"/>
          <w:szCs w:val="28"/>
        </w:rPr>
        <w:t xml:space="preserve">Idiopathic hypertrophy, which is recognised to be distinct from HCM, is diagnosed on the basis of an increased heart weight in the absence of myocyte disarray </w:t>
      </w:r>
      <w:r>
        <w:rPr>
          <w:rFonts w:eastAsia="Calibri" w:cs="Arial"/>
          <w:sz w:val="28"/>
          <w:szCs w:val="28"/>
        </w:rPr>
        <w:fldChar w:fldCharType="begin" w:fldLock="1"/>
      </w:r>
      <w:r w:rsidR="00775CD7">
        <w:rPr>
          <w:rFonts w:eastAsia="Calibri" w:cs="Arial"/>
          <w:sz w:val="28"/>
          <w:szCs w:val="28"/>
        </w:rPr>
        <w:instrText>ADDIN CSL_CITATION {"citationItems":[{"id":"ITEM-1","itemData":{"DOI":"10.1093/europace/euaa012","ISSN":"15322092","PMID":"32011662","abstract":"Aims: Idiopathic left ventricular hypertrophy (LVH) is defined as LVH in the absence of myocyte disarray or secondary causes. It is unclear whether idiopathic LVH represents the phenotypic spectrum of hypertrophic cardiomyopathy (HCM) or whether it is a unique disease entity. We aimed to ascertain the prevalence of HCM in first-degree relatives of decedents from sudden death with idiopathic LVH at autopsy. Decedents also underwent molecular autopsy to identify the presence of pathogenic variants in genes implicated in HCM. Methods and results: Families of 46 decedents with idiopathic LVH (125 first-degree relatives) were investigated with electrocardiogram, echocardiogram exercise tolerance test, cardiovascular magnetic resonance imaging, 24-h Holter, and ajmaline provocation test. Next-generation sequencing molecular autopsy was performed in 14 (30%) cases. Decedents with idiopathic LVH were aged 33 ± 14 years and 40 (87%) were male. Fourteen families (30%) comprising 16 individuals were diagnosed with cardiac disease, including Brugada syndrome (n = 8), long QT syndrome (n = 3), cardiomyopathy (n = 2), and Wolff-Parkinson-White syndrome (n = 1). None of the family members were diagnosed with HCM. Molecular autopsy did not identify any pathogenic or likely pathogenic variants in genes encoding sarcomeric proteins. Two decedents had pathogenic variants associated with long QT syndrome, which were confirmed in relatives with the clinical phenotype. One decedent had a pathogenic variant associated with Danon disease in the absence of any histopathological findings of the condition or clinical phenotype in the family. Conclusion: Idiopathic LVH appears to be a distinct disease entity from HCM and is associated with fatal arrhythmias in individuals with primary arrhythmia syndromes. Family screening in relatives of decedents with idiopathic LVH should be comprehensive and encompass the broader spectrum of inherited cardiac conditions, including channelopathies.","author":[{"dropping-particle":"","family":"Finocchiaro","given":"Gherardo","non-dropping-particle":"","parse-names":false,"suffix":""},{"dropping-particle":"","family":"Dhutia","given":"Harshil","non-dropping-particle":"","parse-names":false,"suffix":""},{"dropping-particle":"","family":"Gray","given":"Belinda","non-dropping-particle":"","parse-names":false,"suffix":""},{"dropping-particle":"","family":"Ensam","given":"Bode","non-dropping-particle":"","parse-names":false,"suffix":""},{"dropping-particle":"","family":"Papatheodorou","given":"Stathis","non-dropping-particle":"","parse-names":false,"suffix":""},{"dropping-particle":"","family":"Miles","given":"Chris","non-dropping-particle":"","parse-names":false,"suffix":""},{"dropping-particle":"","family":"Malhotra","given":"Aneil","non-dropping-particle":"","parse-names":false,"suffix":""},{"dropping-particle":"","family":"Fanton","given":"Zeph","non-dropping-particle":"","parse-names":false,"suffix":""},{"dropping-particle":"","family":"Bulleros","given":"Paulo","non-dropping-particle":"","parse-names":false,"suffix":""},{"dropping-particle":"","family":"Homfray","given":"Tessa","non-dropping-particle":"","parse-names":false,"suffix":""},{"dropping-particle":"","family":"Witney","given":"Adam A.","non-dropping-particle":"","parse-names":false,"suffix":""},{"dropping-particle":"","family":"Bunce","given":"Nicholas","non-dropping-particle":"","parse-names":false,"suffix":""},{"dropping-particle":"","family":"Anderson","given":"Lisa J.","non-dropping-particle":"","parse-names":false,"suffix":""},{"dropping-particle":"","family":"Ware","given":"James S.","non-dropping-particle":"","parse-names":false,"suffix":""},{"dropping-particle":"","family":"Sharma","given":"Rajan","non-dropping-particle":"","parse-names":false,"suffix":""},{"dropping-particle":"","family":"Tome","given":"Maite","non-dropping-particle":"","parse-names":false,"suffix":""},{"dropping-particle":"","family":"Behr","given":"Elijah R.","non-dropping-particle":"","parse-names":false,"suffix":""},{"dropping-particle":"","family":"Sheppard","given":"Mary N.","non-dropping-particle":"","parse-names":false,"suffix":""},{"dropping-particle":"","family":"Papadakis","given":"Michael","non-dropping-particle":"","parse-names":false,"suffix":""},{"dropping-particle":"","family":"Sharma","given":"Sanjay","non-dropping-particle":"","parse-names":false,"suffix":""}],"container-title":"Europace","id":"ITEM-1","issued":{"date-parts":[["2020"]]},"title":"Diagnostic yield of hypertrophic cardiomyopathy in first-degree relatives of decedents with idiopathic left ventricular hypertrophy","type":"article-journal"},"uris":["http://www.mendeley.com/documents/?uuid=a264359d-3915-4af3-9a84-65ed5e0c0a17"]}],"mendeley":{"formattedCitation":"(36)","plainTextFormattedCitation":"(36)","previouslyFormattedCitation":"(36)"},"properties":{"noteIndex":0},"schema":"https://github.com/citation-style-language/schema/raw/master/csl-citation.json"}</w:instrText>
      </w:r>
      <w:r>
        <w:rPr>
          <w:rFonts w:eastAsia="Calibri" w:cs="Arial"/>
          <w:sz w:val="28"/>
          <w:szCs w:val="28"/>
        </w:rPr>
        <w:fldChar w:fldCharType="separate"/>
      </w:r>
      <w:r w:rsidR="00E47578" w:rsidRPr="00E47578">
        <w:rPr>
          <w:rFonts w:eastAsia="Calibri" w:cs="Arial"/>
          <w:noProof/>
          <w:sz w:val="28"/>
          <w:szCs w:val="28"/>
        </w:rPr>
        <w:t>(36)</w:t>
      </w:r>
      <w:r>
        <w:rPr>
          <w:rFonts w:eastAsia="Calibri" w:cs="Arial"/>
          <w:sz w:val="28"/>
          <w:szCs w:val="28"/>
        </w:rPr>
        <w:fldChar w:fldCharType="end"/>
      </w:r>
      <w:r>
        <w:rPr>
          <w:rFonts w:eastAsia="Calibri" w:cs="Arial"/>
          <w:sz w:val="28"/>
          <w:szCs w:val="28"/>
        </w:rPr>
        <w:t xml:space="preserve">. We have recently published on the relationship between body measurements, sex, and cardiac parameters including heart weight highlighting that the female heart has a lower weight, smaller atria and smaller ventricular wall thickness and cavity size but greater epicardial fat thickness </w:t>
      </w:r>
      <w:r>
        <w:rPr>
          <w:rFonts w:eastAsia="Calibri" w:cs="Arial"/>
          <w:sz w:val="28"/>
          <w:szCs w:val="28"/>
        </w:rPr>
        <w:fldChar w:fldCharType="begin" w:fldLock="1"/>
      </w:r>
      <w:r w:rsidR="00775CD7">
        <w:rPr>
          <w:rFonts w:eastAsia="Calibri" w:cs="Arial"/>
          <w:sz w:val="28"/>
          <w:szCs w:val="28"/>
        </w:rPr>
        <w:instrText>ADDIN CSL_CITATION {"citationItems":[{"id":"ITEM-1","itemData":{"DOI":"10.1016/j.carpath.2022.107508","ISSN":"18791336","PMID":"36442703","abstract":"Aims: Descriptive morphological studies of the normal heart are lacking. Previous autopsy studies have focused mainly on heart weight. We characterize the normal heart by providing normal dimensions of the atria, ventricles, valves and sub-epicardial fat, comparing the findings in terms of sex, age and body measurements. Methods: From 3602 referrals to our cardiovascular pathology unit, pathological criteria used for the classification of a morphologically normal heart were a weight of below 500 grams in males, and below 400 grams in females. Diseased hearts were excluded on anatomical and histological evaluation. Results: We diagnosed 1062 morphologically normal hearts. Mean age at death was 34±12, with a male predominance (701, 66%). Age was similar in females and males (35±13 vs 34±12). Females had a significantly lower heart weight (285±55 vs 374±64). Sex was an independent predictor of most measurements. The atrial and ventricular cavities were significantly larger in males. All ventricular measurements of muscle thickness were larger in males. All valvular circumferences were larger in males. In contrast, sub-epicardial fat was significantly thicker in females in 6 of 7 regions. This is the first study to provide a calculator to give expected values according to sex, age, height and weight. Conclusions: Major differences between the sexes exist in the morphologically normal heart. These variations should be considered when assessing cardiac structure in imaging for risk stratification and diagnosis in the cardiomyopathies, as well as in treatment outcomes.","author":[{"dropping-particle":"","family":"Westaby","given":"Joseph David","non-dropping-particle":"","parse-names":false,"suffix":""},{"dropping-particle":"","family":"Zullo","given":"Emelia","non-dropping-particle":"","parse-names":false,"suffix":""},{"dropping-particle":"","family":"Bicalho","given":"Luciana Morais","non-dropping-particle":"","parse-names":false,"suffix":""},{"dropping-particle":"","family":"Anderson","given":"Robert Henry","non-dropping-particle":"","parse-names":false,"suffix":""},{"dropping-particle":"","family":"Sheppard","given":"Mary Noelle","non-dropping-particle":"","parse-names":false,"suffix":""}],"container-title":"Cardiovascular Pathology","id":"ITEM-1","issued":{"date-parts":[["2023","11","25"]]},"page":"107508","publisher":"Elsevier","title":"Effect of sex, age and body measurements on heart weight, atrial, ventricular, valvular and sub-epicardial fat measurements of the normal heart","type":"article-journal","volume":"63"},"uris":["http://www.mendeley.com/documents/?uuid=cd580440-611e-3334-8f10-79462242ef68"]}],"mendeley":{"formattedCitation":"(12)","plainTextFormattedCitation":"(12)","previouslyFormattedCitation":"(12)"},"properties":{"noteIndex":0},"schema":"https://github.com/citation-style-language/schema/raw/master/csl-citation.json"}</w:instrText>
      </w:r>
      <w:r>
        <w:rPr>
          <w:rFonts w:eastAsia="Calibri" w:cs="Arial"/>
          <w:sz w:val="28"/>
          <w:szCs w:val="28"/>
        </w:rPr>
        <w:fldChar w:fldCharType="separate"/>
      </w:r>
      <w:r w:rsidR="00E47578" w:rsidRPr="00E47578">
        <w:rPr>
          <w:rFonts w:eastAsia="Calibri" w:cs="Arial"/>
          <w:noProof/>
          <w:sz w:val="28"/>
          <w:szCs w:val="28"/>
        </w:rPr>
        <w:t>(12)</w:t>
      </w:r>
      <w:r>
        <w:rPr>
          <w:rFonts w:eastAsia="Calibri" w:cs="Arial"/>
          <w:sz w:val="28"/>
          <w:szCs w:val="28"/>
        </w:rPr>
        <w:fldChar w:fldCharType="end"/>
      </w:r>
      <w:r>
        <w:rPr>
          <w:rFonts w:eastAsia="Calibri" w:cs="Arial"/>
          <w:sz w:val="28"/>
          <w:szCs w:val="28"/>
        </w:rPr>
        <w:t xml:space="preserve">. The paper provides a calculator to give expected measurements according to age, sex, </w:t>
      </w:r>
      <w:proofErr w:type="gramStart"/>
      <w:r>
        <w:rPr>
          <w:rFonts w:eastAsia="Calibri" w:cs="Arial"/>
          <w:sz w:val="28"/>
          <w:szCs w:val="28"/>
        </w:rPr>
        <w:t>height</w:t>
      </w:r>
      <w:proofErr w:type="gramEnd"/>
      <w:r>
        <w:rPr>
          <w:rFonts w:eastAsia="Calibri" w:cs="Arial"/>
          <w:sz w:val="28"/>
          <w:szCs w:val="28"/>
        </w:rPr>
        <w:t xml:space="preserve"> and weight.</w:t>
      </w:r>
    </w:p>
    <w:p w14:paraId="3C353873" w14:textId="77777777" w:rsidR="00131FBB" w:rsidRPr="00184204" w:rsidRDefault="00131FBB" w:rsidP="00396466">
      <w:pPr>
        <w:rPr>
          <w:rFonts w:eastAsia="Calibri" w:cs="Arial"/>
          <w:sz w:val="28"/>
          <w:szCs w:val="28"/>
        </w:rPr>
      </w:pPr>
    </w:p>
    <w:p w14:paraId="56090930" w14:textId="77777777" w:rsidR="00B37B95" w:rsidRPr="00184204" w:rsidRDefault="00B37B95" w:rsidP="00B37B95">
      <w:pPr>
        <w:outlineLvl w:val="2"/>
        <w:rPr>
          <w:rFonts w:eastAsia="Calibri" w:cs="Times New Roman"/>
          <w:sz w:val="28"/>
          <w:szCs w:val="28"/>
          <w:u w:val="single"/>
        </w:rPr>
      </w:pPr>
      <w:bookmarkStart w:id="11" w:name="_Toc93319075"/>
      <w:r w:rsidRPr="00184204">
        <w:rPr>
          <w:rFonts w:eastAsia="Calibri" w:cs="Times New Roman"/>
          <w:sz w:val="28"/>
          <w:szCs w:val="28"/>
          <w:u w:val="single"/>
        </w:rPr>
        <w:t>Valve disease</w:t>
      </w:r>
      <w:bookmarkEnd w:id="11"/>
    </w:p>
    <w:p w14:paraId="33B266E8" w14:textId="0ECEB1EC" w:rsidR="00B37B95" w:rsidRPr="00184204" w:rsidRDefault="00B37B95" w:rsidP="00B37B95">
      <w:pPr>
        <w:rPr>
          <w:rFonts w:eastAsia="Calibri" w:cs="Times New Roman"/>
          <w:sz w:val="28"/>
          <w:szCs w:val="28"/>
        </w:rPr>
      </w:pPr>
      <w:r w:rsidRPr="00184204">
        <w:rPr>
          <w:rFonts w:eastAsia="Calibri" w:cs="Times New Roman"/>
          <w:sz w:val="28"/>
          <w:szCs w:val="28"/>
        </w:rPr>
        <w:t xml:space="preserve">Valve disease is a well-recognised cause of sudden cardiac death incorporating entities such as </w:t>
      </w:r>
      <w:r w:rsidR="00231894" w:rsidRPr="00184204">
        <w:rPr>
          <w:rFonts w:eastAsia="Calibri" w:cs="Times New Roman"/>
          <w:sz w:val="28"/>
          <w:szCs w:val="28"/>
        </w:rPr>
        <w:t xml:space="preserve">aortic calcific stenosis, </w:t>
      </w:r>
      <w:r w:rsidRPr="00184204">
        <w:rPr>
          <w:rFonts w:eastAsia="Calibri" w:cs="Times New Roman"/>
          <w:sz w:val="28"/>
          <w:szCs w:val="28"/>
        </w:rPr>
        <w:t xml:space="preserve">mitral valve </w:t>
      </w:r>
      <w:r w:rsidR="00AB1758" w:rsidRPr="00184204">
        <w:rPr>
          <w:rFonts w:eastAsia="Calibri" w:cs="Times New Roman"/>
          <w:sz w:val="28"/>
          <w:szCs w:val="28"/>
        </w:rPr>
        <w:t>prolapse and</w:t>
      </w:r>
      <w:r w:rsidRPr="00184204">
        <w:rPr>
          <w:rFonts w:eastAsia="Calibri" w:cs="Times New Roman"/>
          <w:sz w:val="28"/>
          <w:szCs w:val="28"/>
        </w:rPr>
        <w:t xml:space="preserve"> endocarditis. Other series have also highlighted it as a  cause of SCD occurring at a range of less than 1% up to 16% </w:t>
      </w:r>
      <w:r w:rsidRPr="00184204">
        <w:rPr>
          <w:rFonts w:eastAsia="Calibri" w:cs="Times New Roman"/>
          <w:sz w:val="28"/>
          <w:szCs w:val="28"/>
        </w:rPr>
        <w:fldChar w:fldCharType="begin" w:fldLock="1"/>
      </w:r>
      <w:r w:rsidR="00775CD7">
        <w:rPr>
          <w:rFonts w:eastAsia="Calibri" w:cs="Times New Roman"/>
          <w:sz w:val="28"/>
          <w:szCs w:val="28"/>
        </w:rPr>
        <w:instrText>ADDIN CSL_CITATION {"citationItems":[{"id":"ITEM-1","itemData":{"DOI":"10.1016/S0008-6363(01)00254-1","ISSN":"00086363","PMID":"11334844","abstract":"Objective: The aim of the present study was to assess the prevalence of subtle morphologic substrates, clinically unrecognizable, underlying sudden cardiac death (SCD) in young people with apparently normal heart. Methods: In the time interval 1979-1998, 273 consecutive cases of SCD in young people (≤35 years) which occurred in the Veneto Region of Italy were prospectively studied. Following exclusion of extracardiac causes of sudden death, the heart was examined according to a detailed morphologic protocol consisting of macroscopic and histologic examination, including study of the specialized conduction system by serial sections. Results: At macroscopic examination, 197 SCD victims (72%) had an overt underlying structural heart disease such as cardiomyopathy in 56, obstructive coronary atherosclerosis in 54, valve disease in 32, non-atherosclerotic coronary artery disease in 28, aortic rupture in 13, postoperative congenital heart disease in five, and other disease in nine. The remaining 76 cases (28%) (50 males and 26 females, aged 4-35 years, mean 23±5 years) had a macroscopically normal heart. A total of 28 of them (37%) had experienced one or more of the following prodroma: syncope, palpitations or both in 20, ECG abnormalities in 18 and arrhythmias in ten. In 79% of them, histologic examination disclosed concealed pathologic substrates consisting of focal myocarditis in 27 cases, regional arrhythmogenic right ventricular cardiomyopathy, mostly localized to RV outflow tract, in nine, and conduction system abnormalities in 24 (leading to ventricular preexcitation in 18 and heart block in six). In 16 hearts (6%) there was no evidence of structural heart disease even after histologic study. Conclusion: Macroscopic heart features were normal in nearly one-third of young SCD victims. In 79% of them, however, histologic study unmasked concealed pathologic substrates such as focal myocarditis or cardiomyopathy and conduction system diseases. A total of 16 victims (6%) had no evidence of structural heart disease and the mechanism of their SCD remained unexplained. © 2001 Elsevier Science B.V.","author":[{"dropping-particle":"","family":"Corrado","given":"Domenico","non-dropping-particle":"","parse-names":false,"suffix":""},{"dropping-particle":"","family":"Basso","given":"Cristina","non-dropping-particle":"","parse-names":false,"suffix":""},{"dropping-particle":"","family":"Thiene","given":"Gaetano","non-dropping-particle":"","parse-names":false,"suffix":""}],"container-title":"Cardiovascular Research","id":"ITEM-1","issue":"2","issued":{"date-parts":[["2001"]]},"page":"399-408","publisher":"Cardiovasc Res","title":"Sudden cardiac death in young people with apparently normal heart","type":"article-journal","volume":"50"},"uris":["http://www.mendeley.com/documents/?uuid=6cf5fe81-ef6c-3504-9743-e9524fae059c"]},{"id":"ITEM-2","itemData":{"DOI":"10.1016/J.JFLM.2015.07.004","ISSN":"1752-928X","PMID":"26344462","abstract":"Purpose The goal of the study was to assess the causes and analyze the cases of sudden cardiac death (SCD) victims referred to the department of forensic medicine in Lausanne, with a particular focus on sports-related fatalities including also leisure sporting activities. To date, no such published assessment has been done nor for Switzerland nor for the central Europe. Methods This is a retrospective study based on autopsy records of SCD victims, from 10 to 50 years of age, performed at the University Centre of Legal Medicine in Lausanne from 1995 to 2010. The study population was divided into two groups: sport-related (SR) and not sport-related (NSR) SCDs. Results During the study period, 188 cases of SCD were recorded: 166 (88%) were NSR and 22 (12%) SR. The mean age of the 188 victims was 37.3 ± 10.1 years, with the majority of the cases being male (79%). A cause of death was established in 84%, and the pathology responsible for death varied according to the age of the victims. In the NSR group, the mean age was 38.2 ± 9.2 years and there was 82% of male. Coronary artery disease (CAD) was the main diagnosis in the victims aged 30-50 years. The majority of morphologically normal hearts were observed in the 15-29 year age range. There was no case in the 10-14 year age range. In the SR group, 91% of victims died during leisure sporting activities. In this group the mean age was 30.5 ± 13.5 years, with the majority being male (82%). The main cause of death was CAD, with 6 cases (27%) and a mean age of 40.8 ± 5.5 years. The youngest victim with CAD was 33 years old. A morphologically normal heart was observed in 5 cases (23%), with a mean age of 24.4 ± 14.9 years. The most frequently implicated sporting activities were hiking (26%) and swimming (17%). Conclusion In this study, CAD was the most common cause of death in both groups. Although this pathology most often affects adults over 35 years of age, there were also some victims under 35 years of age in both groups. SCDs during sport are mostly related to leisure sporting activities, for which preventive measures are not yet usually established. This study highlights also the need to inform both athletes and non athletes of the cardiovascular risks during sport activities and the role of a forensic autopsy and registries involving forensic pathologists for SR SCD.","author":[{"dropping-particle":"","family":"Chappex","given":"Nina","non-dropping-particle":"","parse-names":false,"suffix":""},{"dropping-particle":"","family":"Schlaepfer","given":"Jürg","non-dropping-particle":"","parse-names":false,"suffix":""},{"dropping-particle":"","family":"Fellmann","given":"Florence","non-dropping-particle":"","parse-names":false,"suffix":""},{"dropping-particle":"","family":"Bhuiyan","given":"Zahurul A.","non-dropping-particle":"","parse-names":false,"suffix":""},{"dropping-particle":"","family":"Wilhelm","given":"Matthias","non-dropping-particle":"","parse-names":false,"suffix":""},{"dropping-particle":"","family":"Michaud","given":"Katarzyna","non-dropping-particle":"","parse-names":false,"suffix":""}],"container-title":"Journal of Forensic and Legal Medicine","id":"ITEM-2","issued":{"date-parts":[["2015","10","1"]]},"page":"62-68","publisher":"Elsevier","title":"Sudden cardiac death among general population and sport related population in forensic experience","type":"article-journal","volume":"35"},"uris":["http://www.mendeley.com/documents/?uuid=8df0fb69-63bd-3247-8efc-689f141d512f"]},{"id":"ITEM-3","itemData":{"DOI":"10.1016/J.JACC.2011.01.049","ISSN":"1558-3597","PMID":"21903060","abstract":"Objectives: The purpose of this study was to define the incidence and characterization of cardiovascular cause of sudden death in the young. Background: The epidemiology of sudden cardiac death (SCD) in young adults is based on small studies and uncontrolled observations. Identifying causes of sudden death in this population is important for guiding approaches to prevention. Methods: We performed a retrospective cohort study using demographic and autopsy data from the Department of Defense Cardiovascular Death Registry over a 10-year period comprising 15.2 million person-years of active surveillance. Results: We reviewed all nontraumatic sudden deaths in persons 18 years of age and over. We identified 902 subjects in whom the adjudicated cause of death was of potential cardiac etiology, with a mean age of 38 ± 11 years. The mortality rate for SCD per 100,000 person-years for the study period was 6.7 for males and 1.4 for females (p &lt; 0.0001). Sudden death was attributed to a cardiac condition in 715 (79.3%) and was unexplained in 187 (20.7%). The incidence of sudden unexplained death (SUD) was 1.2 per 100,000 person-years for persons &lt;35 years of age, and 2.0 per 100,000 person-years for those &lt;35 years of age (p &lt; 0.001). The incidence of fatal atherosclerotic coronary artery disease was 0.7 per 100,000 person-years for those &lt;35 years of age, and 13.7 per 100,000 person-years for those &lt;35 years of age (p &lt; 0.001). Conclusions: Prevention of sudden death in the young adult should focus on evaluation for causes known to be associated with SUD (e.g., primary arrhythmia) among persons &lt;35 years of age, with an emphasis on atherosclerotic coronary disease in those &lt;35 years of age. © 2011 American College of Cardiology Foundation.","author":[{"dropping-particle":"","family":"Eckart","given":"Robert E.","non-dropping-particle":"","parse-names":false,"suffix":""},{"dropping-particle":"","family":"Shry","given":"Eric A.","non-dropping-particle":"","parse-names":false,"suffix":""},{"dropping-particle":"","family":"Burke","given":"Allen P.","non-dropping-particle":"","parse-names":false,"suffix":""},{"dropping-particle":"","family":"McNear","given":"Jennifer A.","non-dropping-particle":"","parse-names":false,"suffix":""},{"dropping-particle":"","family":"Appel","given":"David A.","non-dropping-particle":"","parse-names":false,"suffix":""},{"dropping-particle":"","family":"Castillo-Rojas","given":"Laudino M.","non-dropping-particle":"","parse-names":false,"suffix":""},{"dropping-particle":"","family":"Avedissian","given":"Lena","non-dropping-particle":"","parse-names":false,"suffix":""},{"dropping-particle":"","family":"Pearse","given":"Lisa A.","non-dropping-particle":"","parse-names":false,"suffix":""},{"dropping-particle":"","family":"Potter","given":"Robert N.","non-dropping-particle":"","parse-names":false,"suffix":""},{"dropping-particle":"","family":"Tremaine","given":"Ladd","non-dropping-particle":"","parse-names":false,"suffix":""},{"dropping-particle":"","family":"Gentlesk","given":"Philip J.","non-dropping-particle":"","parse-names":false,"suffix":""},{"dropping-particle":"","family":"Huffer","given":"Linda","non-dropping-particle":"","parse-names":false,"suffix":""},{"dropping-particle":"","family":"Reich","given":"Stephen S.","non-dropping-particle":"","parse-names":false,"suffix":""},{"dropping-particle":"","family":"Stevenson","given":"William G.","non-dropping-particle":"","parse-names":false,"suffix":""}],"container-title":"Journal of the American College of Cardiology","id":"ITEM-3","issue":"12","issued":{"date-parts":[["2011","9","13"]]},"page":"1254-1261","publisher":"J Am Coll Cardiol","title":"Sudden death in young adults: an autopsy-based series of a population undergoing active surveillance","type":"article-journal","volume":"58"},"uris":["http://www.mendeley.com/documents/?uuid=da62cab0-de37-3baa-94ea-82b62681f050"]}],"mendeley":{"formattedCitation":"(17,26,28)","plainTextFormattedCitation":"(17,26,28)","previouslyFormattedCitation":"(17,26,28)"},"properties":{"noteIndex":0},"schema":"https://github.com/citation-style-language/schema/raw/master/csl-citation.json"}</w:instrText>
      </w:r>
      <w:r w:rsidRPr="00184204">
        <w:rPr>
          <w:rFonts w:eastAsia="Calibri" w:cs="Times New Roman"/>
          <w:sz w:val="28"/>
          <w:szCs w:val="28"/>
        </w:rPr>
        <w:fldChar w:fldCharType="separate"/>
      </w:r>
      <w:r w:rsidR="00E47578" w:rsidRPr="00E47578">
        <w:rPr>
          <w:rFonts w:eastAsia="Calibri" w:cs="Times New Roman"/>
          <w:noProof/>
          <w:sz w:val="28"/>
          <w:szCs w:val="28"/>
        </w:rPr>
        <w:t>(17,26,28)</w:t>
      </w:r>
      <w:r w:rsidRPr="00184204">
        <w:rPr>
          <w:rFonts w:eastAsia="Calibri" w:cs="Times New Roman"/>
          <w:sz w:val="28"/>
          <w:szCs w:val="28"/>
        </w:rPr>
        <w:fldChar w:fldCharType="end"/>
      </w:r>
      <w:r w:rsidRPr="00184204">
        <w:rPr>
          <w:rFonts w:eastAsia="Calibri" w:cs="Times New Roman"/>
          <w:sz w:val="28"/>
          <w:szCs w:val="28"/>
        </w:rPr>
        <w:t>.</w:t>
      </w:r>
      <w:r w:rsidR="00231894" w:rsidRPr="00184204">
        <w:rPr>
          <w:rFonts w:eastAsia="Calibri" w:cs="Times New Roman"/>
          <w:sz w:val="28"/>
          <w:szCs w:val="28"/>
        </w:rPr>
        <w:t xml:space="preserve"> </w:t>
      </w:r>
      <w:r w:rsidRPr="00184204">
        <w:rPr>
          <w:rFonts w:eastAsia="Calibri" w:cs="Times New Roman"/>
          <w:sz w:val="28"/>
          <w:szCs w:val="28"/>
        </w:rPr>
        <w:t xml:space="preserve">Mitral valve prolapse is important to identify as it </w:t>
      </w:r>
      <w:r w:rsidR="00231894" w:rsidRPr="00184204">
        <w:rPr>
          <w:rFonts w:eastAsia="Calibri" w:cs="Times New Roman"/>
          <w:sz w:val="28"/>
          <w:szCs w:val="28"/>
        </w:rPr>
        <w:t>can have</w:t>
      </w:r>
      <w:r w:rsidRPr="00184204">
        <w:rPr>
          <w:rFonts w:eastAsia="Calibri" w:cs="Times New Roman"/>
          <w:sz w:val="28"/>
          <w:szCs w:val="28"/>
        </w:rPr>
        <w:t xml:space="preserve"> a genetic aetiology and therefore screening should be advised in blood relatives. Post mortem studies have shown </w:t>
      </w:r>
      <w:r w:rsidR="0061755F" w:rsidRPr="00184204">
        <w:rPr>
          <w:rFonts w:eastAsia="Calibri" w:cs="Times New Roman"/>
          <w:sz w:val="28"/>
          <w:szCs w:val="28"/>
        </w:rPr>
        <w:t xml:space="preserve">myocardial </w:t>
      </w:r>
      <w:r w:rsidRPr="00184204">
        <w:rPr>
          <w:rFonts w:eastAsia="Calibri" w:cs="Times New Roman"/>
          <w:sz w:val="28"/>
          <w:szCs w:val="28"/>
        </w:rPr>
        <w:t>fibrosis occurs most commonly in the posterior wall</w:t>
      </w:r>
      <w:r w:rsidR="000878AE" w:rsidRPr="00184204">
        <w:rPr>
          <w:rFonts w:eastAsia="Calibri" w:cs="Times New Roman"/>
          <w:sz w:val="28"/>
          <w:szCs w:val="28"/>
        </w:rPr>
        <w:t xml:space="preserve"> </w:t>
      </w:r>
      <w:r w:rsidR="00DA705C" w:rsidRPr="00184204">
        <w:rPr>
          <w:rFonts w:eastAsia="Calibri" w:cs="Times New Roman"/>
          <w:sz w:val="28"/>
          <w:szCs w:val="28"/>
        </w:rPr>
        <w:fldChar w:fldCharType="begin" w:fldLock="1"/>
      </w:r>
      <w:r w:rsidR="00200B91">
        <w:rPr>
          <w:rFonts w:eastAsia="Calibri" w:cs="Times New Roman"/>
          <w:sz w:val="28"/>
          <w:szCs w:val="28"/>
        </w:rPr>
        <w:instrText>ADDIN CSL_CITATION {"citationItems":[{"id":"ITEM-1","itemData":{"DOI":"10.1136/openhrt-2018-000925","ISSN":"20533624","abstract":"Objective Mitral valve prolapse is a benign condition, however with occasional reports of sudden cardiac death or out-of-hospital cardiac arrest in the absence of severe mitral regurgitation or coronary artery disease, suggesting the existence of a malignant form. The objective of our study was to contribute to the characterisation of malignant mitral valve prolapse. Methods We performed a retrospective analysis of pathology findings in 68 consecutive cases of sudden cardiac death with mitral valve prolapse as lone abnormal finding, reported as cause of death. Results All mitral valve prolapse sudden death cases had mitral valve characteristics of Barlow disease, with extensive bileaflet multisegmental prolapse and dilatation of the annulus. The majority of cases (80.9%) had microscopic left ventricular fibrosis with associated hypertrophy and degenerative features of the myocytes, and some cases (10.9%) had right ventricular fibrosis as well. Conclusions Malignant mitral valve prolapse is Barlow disease. Sudden cardiac death in mitral valve prolapse is due to Barlow disease, which besides the typical mitral valve degeneration may comprise a distinct Barlow disease cardiomyopathy, as suggested by myocyte degeneration and bi-ventricular involvement.","author":[{"dropping-particle":"","family":"Garbi","given":"Madalina","non-dropping-particle":"","parse-names":false,"suffix":""},{"dropping-particle":"","family":"Lancellotti","given":"Patrizio","non-dropping-particle":"","parse-names":false,"suffix":""},{"dropping-particle":"","family":"Sheppard","given":"Mary N","non-dropping-particle":"","parse-names":false,"suffix":""}],"container-title":"Open Heart","id":"ITEM-1","issue":"2","issued":{"date-parts":[["2018"]]},"page":"925","title":"Mitral valve and left ventricular features in malignant mitral valve prolapse","type":"article-journal","volume":"5"},"uris":["http://www.mendeley.com/documents/?uuid=7a1369f8-41da-3d80-91fa-ca89f3dda382"]}],"mendeley":{"formattedCitation":"(42)","plainTextFormattedCitation":"(42)","previouslyFormattedCitation":"(42)"},"properties":{"noteIndex":0},"schema":"https://github.com/citation-style-language/schema/raw/master/csl-citation.json"}</w:instrText>
      </w:r>
      <w:r w:rsidR="00DA705C" w:rsidRPr="00184204">
        <w:rPr>
          <w:rFonts w:eastAsia="Calibri" w:cs="Times New Roman"/>
          <w:sz w:val="28"/>
          <w:szCs w:val="28"/>
        </w:rPr>
        <w:fldChar w:fldCharType="separate"/>
      </w:r>
      <w:r w:rsidR="00200B91" w:rsidRPr="00200B91">
        <w:rPr>
          <w:rFonts w:eastAsia="Calibri" w:cs="Times New Roman"/>
          <w:noProof/>
          <w:sz w:val="28"/>
          <w:szCs w:val="28"/>
        </w:rPr>
        <w:t>(42)</w:t>
      </w:r>
      <w:r w:rsidR="00DA705C" w:rsidRPr="00184204">
        <w:rPr>
          <w:rFonts w:eastAsia="Calibri" w:cs="Times New Roman"/>
          <w:sz w:val="28"/>
          <w:szCs w:val="28"/>
        </w:rPr>
        <w:fldChar w:fldCharType="end"/>
      </w:r>
      <w:r w:rsidRPr="00184204">
        <w:rPr>
          <w:rFonts w:eastAsia="Calibri" w:cs="Times New Roman"/>
          <w:sz w:val="28"/>
          <w:szCs w:val="28"/>
        </w:rPr>
        <w:t>.</w:t>
      </w:r>
      <w:r w:rsidR="00231894" w:rsidRPr="00184204">
        <w:rPr>
          <w:rFonts w:eastAsia="Calibri" w:cs="Times New Roman"/>
          <w:sz w:val="28"/>
          <w:szCs w:val="28"/>
        </w:rPr>
        <w:t xml:space="preserve"> </w:t>
      </w:r>
      <w:r w:rsidRPr="00184204">
        <w:rPr>
          <w:rFonts w:eastAsia="Calibri" w:cs="Times New Roman"/>
          <w:sz w:val="28"/>
          <w:szCs w:val="28"/>
        </w:rPr>
        <w:t xml:space="preserve">Endocarditis is a rare cause of </w:t>
      </w:r>
      <w:r w:rsidRPr="00184204">
        <w:rPr>
          <w:rFonts w:eastAsia="Calibri" w:cs="Times New Roman"/>
          <w:sz w:val="28"/>
          <w:szCs w:val="28"/>
        </w:rPr>
        <w:lastRenderedPageBreak/>
        <w:t xml:space="preserve">SCD occurring in those with normal valves, valvular disease and following valve replacement surgery and is frequently not diagnosed prior to autopsy </w:t>
      </w:r>
      <w:r w:rsidRPr="00184204">
        <w:rPr>
          <w:rFonts w:eastAsia="Calibri" w:cs="Times New Roman"/>
          <w:sz w:val="28"/>
          <w:szCs w:val="28"/>
        </w:rPr>
        <w:fldChar w:fldCharType="begin" w:fldLock="1"/>
      </w:r>
      <w:r w:rsidR="00200B91">
        <w:rPr>
          <w:rFonts w:eastAsia="Calibri" w:cs="Times New Roman"/>
          <w:sz w:val="28"/>
          <w:szCs w:val="28"/>
        </w:rPr>
        <w:instrText>ADDIN CSL_CITATION {"citationItems":[{"id":"ITEM-1","itemData":{"DOI":"10.1016/j.carpath.2020.107292","ISSN":"18791336","PMID":"32950709","abstract":"Objective: Endocarditis is increasing in incidence due to growing numbers of cardiac interventions, valve replacements and immunosuppressants. It can be difficult to diagnose clinically, has high mortality and can present as sudden cardiac death (SCD) with few/subtle preceding symptoms. True incidence of SCD related to endocarditis is unknown. Methods: Retrospective analysis of UK national database of 6000 cases of SCD, 1994–2020, for “endocarditis” as cause of death. Results: Of 30 cases (0.50%), 19(63%) were male and mean age was 36.2 ± 20.1 years. Postmortem examination showed the aortic valve was solely affected in 13 (43%), mitral in 9 (30%), tricuspid in 2(6.7%) and pulmonary in 1 (3.3%). Three cases (10%) had more than one valve affected and 2 (6.7%) were nonvalvular affecting the ascending aorta. Vegetations ranged from small easily missed irregularities to large fungating masses. Ten (33%) patients developed aortic abscesses, 2 of which had aneurysms, 13 (43%) had coronary artery septic emboli with micro-abscesses and myocardial microinfarction, and 2 (6.7%) were healed endocarditis with perforation and regurgitation with ventricular remodeling. Thirteen (43%) had an identifiable underlying valve abnormality or replacement, most common being a bicuspid aortic valve (7; 54%). Conclusions: This study highlights that although rare, endocarditis is an important cause of SCD in those with normal valves, valvular disease and valve replacement surgery. Absence of a premortem diagnosis in 70% of our cohort highlights the need for detailed analysis of the heart and cardiac valves at autopsy. Gross appearance of vegetations varies widely and can be missed. Awareness of associated cardiac complications is required for elucidation of the cause of death and will provide valuable lessons for clinicians.","author":[{"dropping-particle":"","family":"Cooper","given":"Susanna T.E.","non-dropping-particle":"","parse-names":false,"suffix":""},{"dropping-particle":"","family":"Westaby","given":"Joseph D.","non-dropping-particle":"","parse-names":false,"suffix":""},{"dropping-particle":"","family":"Griffin","given":"Kathryn J.","non-dropping-particle":"","parse-names":false,"suffix":""},{"dropping-particle":"","family":"Sheppard","given":"Mary N.","non-dropping-particle":"","parse-names":false,"suffix":""}],"container-title":"Cardiovascular Pathology","id":"ITEM-1","issued":{"date-parts":[["2021"]]},"title":"The role of endocarditis in sudden cardiac death: highlighting the value of the autopsy, pathological features and cardiac complications","type":"article-journal"},"uris":["http://www.mendeley.com/documents/?uuid=b1bd14ae-a850-44c5-a9d3-5bd17eedec53"]}],"mendeley":{"formattedCitation":"(43)","plainTextFormattedCitation":"(43)","previouslyFormattedCitation":"(43)"},"properties":{"noteIndex":0},"schema":"https://github.com/citation-style-language/schema/raw/master/csl-citation.json"}</w:instrText>
      </w:r>
      <w:r w:rsidRPr="00184204">
        <w:rPr>
          <w:rFonts w:eastAsia="Calibri" w:cs="Times New Roman"/>
          <w:sz w:val="28"/>
          <w:szCs w:val="28"/>
        </w:rPr>
        <w:fldChar w:fldCharType="separate"/>
      </w:r>
      <w:r w:rsidR="00200B91" w:rsidRPr="00200B91">
        <w:rPr>
          <w:rFonts w:eastAsia="Calibri" w:cs="Times New Roman"/>
          <w:noProof/>
          <w:sz w:val="28"/>
          <w:szCs w:val="28"/>
        </w:rPr>
        <w:t>(43)</w:t>
      </w:r>
      <w:r w:rsidRPr="00184204">
        <w:rPr>
          <w:rFonts w:eastAsia="Calibri" w:cs="Times New Roman"/>
          <w:sz w:val="28"/>
          <w:szCs w:val="28"/>
        </w:rPr>
        <w:fldChar w:fldCharType="end"/>
      </w:r>
      <w:r w:rsidRPr="00184204">
        <w:rPr>
          <w:rFonts w:eastAsia="Calibri" w:cs="Times New Roman"/>
          <w:sz w:val="28"/>
          <w:szCs w:val="28"/>
        </w:rPr>
        <w:t>.</w:t>
      </w:r>
    </w:p>
    <w:p w14:paraId="5E229E68" w14:textId="77777777" w:rsidR="00B37B95" w:rsidRPr="00184204" w:rsidRDefault="00B37B95" w:rsidP="00B37B95">
      <w:pPr>
        <w:rPr>
          <w:rFonts w:eastAsia="Calibri" w:cs="Times New Roman"/>
          <w:sz w:val="28"/>
          <w:szCs w:val="28"/>
        </w:rPr>
      </w:pPr>
    </w:p>
    <w:p w14:paraId="7123EA99" w14:textId="77777777" w:rsidR="00B37B95" w:rsidRPr="00184204" w:rsidRDefault="00B37B95" w:rsidP="00B37B95">
      <w:pPr>
        <w:rPr>
          <w:rFonts w:eastAsia="Calibri" w:cs="Times New Roman"/>
          <w:sz w:val="28"/>
          <w:szCs w:val="28"/>
          <w:u w:val="single"/>
        </w:rPr>
      </w:pPr>
      <w:r w:rsidRPr="00184204">
        <w:rPr>
          <w:rFonts w:eastAsia="Calibri" w:cs="Times New Roman"/>
          <w:sz w:val="28"/>
          <w:szCs w:val="28"/>
          <w:u w:val="single"/>
        </w:rPr>
        <w:t>Congenital disease</w:t>
      </w:r>
    </w:p>
    <w:p w14:paraId="19A5B1EA" w14:textId="27DD1D38" w:rsidR="00DA705C" w:rsidRPr="00184204" w:rsidRDefault="00B37B95" w:rsidP="00B37B95">
      <w:pPr>
        <w:rPr>
          <w:rFonts w:eastAsia="Calibri" w:cs="Times New Roman"/>
          <w:sz w:val="28"/>
          <w:szCs w:val="28"/>
        </w:rPr>
      </w:pPr>
      <w:r w:rsidRPr="00184204">
        <w:rPr>
          <w:rFonts w:eastAsia="Calibri" w:cs="Times New Roman"/>
          <w:sz w:val="28"/>
          <w:szCs w:val="28"/>
        </w:rPr>
        <w:t>SCD in individuals with congenital heart disease occurs</w:t>
      </w:r>
      <w:r w:rsidR="00BA0D34" w:rsidRPr="00184204">
        <w:rPr>
          <w:rFonts w:eastAsia="Calibri" w:cs="Times New Roman"/>
          <w:sz w:val="28"/>
          <w:szCs w:val="28"/>
        </w:rPr>
        <w:t xml:space="preserve"> frequently</w:t>
      </w:r>
      <w:r w:rsidR="00AC49CC" w:rsidRPr="00184204">
        <w:rPr>
          <w:rFonts w:eastAsia="Calibri" w:cs="Times New Roman"/>
          <w:sz w:val="28"/>
          <w:szCs w:val="28"/>
        </w:rPr>
        <w:t xml:space="preserve"> </w:t>
      </w:r>
      <w:r w:rsidR="00BA0D34" w:rsidRPr="00184204">
        <w:rPr>
          <w:rFonts w:eastAsia="Calibri" w:cs="Times New Roman"/>
          <w:sz w:val="28"/>
          <w:szCs w:val="28"/>
        </w:rPr>
        <w:fldChar w:fldCharType="begin" w:fldLock="1"/>
      </w:r>
      <w:r w:rsidR="00200B91">
        <w:rPr>
          <w:rFonts w:eastAsia="Calibri" w:cs="Times New Roman"/>
          <w:sz w:val="28"/>
          <w:szCs w:val="28"/>
        </w:rPr>
        <w:instrText>ADDIN CSL_CITATION {"citationItems":[{"id":"ITEM-1","itemData":{"DOI":"10.1093/eurheartj/ehac104","author":[{"dropping-particle":"","family":"Khairy","given":"Paul","non-dropping-particle":"","parse-names":false,"suffix":""},{"dropping-particle":"","family":"Silka","given":"Michael J","non-dropping-particle":"","parse-names":false,"suffix":""},{"dropping-particle":"","family":"Moore","given":"Jeremy P","non-dropping-particle":"","parse-names":false,"suffix":""},{"dropping-particle":"","family":"Dinardo","given":"James A","non-dropping-particle":"","parse-names":false,"suffix":""},{"dropping-particle":"","family":"Vehmeijer","given":"Jim T","non-dropping-particle":"","parse-names":false,"suffix":""},{"dropping-particle":"","family":"Sheppard","given":"Mary N","non-dropping-particle":"","parse-names":false,"suffix":""},{"dropping-particle":"","family":"Bruaene","given":"Alexander","non-dropping-particle":"Van De","parse-names":false,"suffix":""},{"dropping-particle":"","family":"Chaix","given":"Marie-A","non-dropping-particle":"","parse-names":false,"suffix":""},{"dropping-particle":"","family":"Brida","given":"Margarita","non-dropping-particle":"","parse-names":false,"suffix":""},{"dropping-particle":"","family":"Moore","given":"Benjamin M","non-dropping-particle":"","parse-names":false,"suffix":""},{"dropping-particle":"","family":"Shah","given":"Maully J","non-dropping-particle":"","parse-names":false,"suffix":""},{"dropping-particle":"","family":"Mondésert","given":"Blandine","non-dropping-particle":"","parse-names":false,"suffix":""},{"dropping-particle":"","family":"Balaji","given":"Seshadri","non-dropping-particle":"","parse-names":false,"suffix":""},{"dropping-particle":"","family":"Gatzoulis","given":"Michael A","non-dropping-particle":"","parse-names":false,"suffix":""},{"dropping-particle":"","family":"Ladouceur","given":"Magalie","non-dropping-particle":"","parse-names":false,"suffix":""}],"id":"ITEM-1","issued":{"date-parts":[["0"]]},"title":"Sudden cardiac death in congenital heart disease","type":"article-journal"},"uris":["http://www.mendeley.com/documents/?uuid=672acb09-0c6f-3da5-acd1-d1f8f2e40e0d","http://www.mendeley.com/documents/?uuid=2868604e-b615-4f07-ac4b-94d0a49dcbb1"]}],"mendeley":{"formattedCitation":"(44)","plainTextFormattedCitation":"(44)","previouslyFormattedCitation":"(44)"},"properties":{"noteIndex":0},"schema":"https://github.com/citation-style-language/schema/raw/master/csl-citation.json"}</w:instrText>
      </w:r>
      <w:r w:rsidR="00BA0D34" w:rsidRPr="00184204">
        <w:rPr>
          <w:rFonts w:eastAsia="Calibri" w:cs="Times New Roman"/>
          <w:sz w:val="28"/>
          <w:szCs w:val="28"/>
        </w:rPr>
        <w:fldChar w:fldCharType="separate"/>
      </w:r>
      <w:r w:rsidR="00200B91" w:rsidRPr="00200B91">
        <w:rPr>
          <w:rFonts w:eastAsia="Calibri" w:cs="Times New Roman"/>
          <w:noProof/>
          <w:sz w:val="28"/>
          <w:szCs w:val="28"/>
        </w:rPr>
        <w:t>(44)</w:t>
      </w:r>
      <w:r w:rsidR="00BA0D34" w:rsidRPr="00184204">
        <w:rPr>
          <w:rFonts w:eastAsia="Calibri" w:cs="Times New Roman"/>
          <w:sz w:val="28"/>
          <w:szCs w:val="28"/>
        </w:rPr>
        <w:fldChar w:fldCharType="end"/>
      </w:r>
      <w:r w:rsidR="00AC49CC" w:rsidRPr="00184204">
        <w:rPr>
          <w:rFonts w:eastAsia="Calibri" w:cs="Times New Roman"/>
          <w:sz w:val="28"/>
          <w:szCs w:val="28"/>
        </w:rPr>
        <w:t>.</w:t>
      </w:r>
      <w:r w:rsidR="00BA0D34" w:rsidRPr="00184204">
        <w:rPr>
          <w:rFonts w:eastAsia="Calibri" w:cs="Times New Roman"/>
          <w:sz w:val="28"/>
          <w:szCs w:val="28"/>
        </w:rPr>
        <w:t xml:space="preserve"> </w:t>
      </w:r>
      <w:r w:rsidRPr="00184204">
        <w:rPr>
          <w:rFonts w:eastAsia="Calibri" w:cs="Arial"/>
          <w:sz w:val="28"/>
          <w:szCs w:val="28"/>
          <w:shd w:val="clear" w:color="auto" w:fill="FFFFFF"/>
        </w:rPr>
        <w:t xml:space="preserve">It has been observed to account for a similar proportion of SCD in other specialist cardiovascular pathology series </w:t>
      </w:r>
      <w:r w:rsidRPr="00184204">
        <w:rPr>
          <w:rFonts w:eastAsia="Calibri" w:cs="Arial"/>
          <w:sz w:val="28"/>
          <w:szCs w:val="28"/>
          <w:shd w:val="clear" w:color="auto" w:fill="FFFFFF"/>
        </w:rPr>
        <w:fldChar w:fldCharType="begin" w:fldLock="1"/>
      </w:r>
      <w:r w:rsidR="00200B91">
        <w:rPr>
          <w:rFonts w:eastAsia="Calibri" w:cs="Arial"/>
          <w:sz w:val="28"/>
          <w:szCs w:val="28"/>
          <w:shd w:val="clear" w:color="auto" w:fill="FFFFFF"/>
        </w:rPr>
        <w:instrText>ADDIN CSL_CITATION {"citationItems":[{"id":"ITEM-1","itemData":{"DOI":"10.1016/j.jacc.2003.03.002","ISSN":"07351097","PMID":"14662259","abstract":"OBJECTIVES: We sought to assess the risk of sudden death (SD) in both male and female athletes age 12 to 35 years. BACKGROUND: Little is known about the risk of SD in adolescents and young adults engaged in sports. METHODS: We did a 21-year prospective cohort study of all young people of the Veneto Region of Italy. From 1979 to 1999, the total population of adolescents and young adults averaged 1,386,600 (692,100 males and 694,500 females), of which 112,790 (90, 690 males and 22,100 females) were competitive athletes. An analysis by gender of risk of SD and underlying pathologic substrates was performed in the athletic and non-athletic populations. RESULTS: There were 300 cases of SD, producing an overall cohort incidence rate of 1 in 100,000 persons per year. Fifty-five SDs occurred among athletes (2.3 in 100,000 per year) and 245 among non-athletes (0.9 in 100,000 per year), with an estimated relative risk (RR) of 2.5 (95% confidence interval [CI] 1.8 to 3.4; p &lt; 0.0001). The RR of SD among athletes versus non-athletes was 1.95 (CI 1.3 to 2.6; p = 0.0001) for males and 2.00 (CI 0.6 to 4.9; p = 0.15) for females. The higher risk of SD in athletes was strongly related to underlying cardiovascular diseases such as congenital coronary artery anomaly (RR 79, CI 10 to 3,564; p &lt; 0.0001), arrhythmogenic right ventricular cardiomyopathy (RR 5.4, CI 2.5 to 11.2; p &lt; 0.0001), and premature coronary artery disease (RR 2.6, CI 1.2 to 5.1; p = 0.008). CONCLUSIONS: Sports activity in adolescents and young adults was associated with an increased risk of SD, both in males and females. Sports, per se, was not a cause of the enhanced mortality, but it triggered SD in those athletes who were affected by cardiovascular conditions predisposing to life-threatening ventricular arrhythmias during physical exercise. © 2003 by the American College of Cardiology Foundation.","author":[{"dropping-particle":"","family":"Corrado","given":"Domenico","non-dropping-particle":"","parse-names":false,"suffix":""},{"dropping-particle":"","family":"Basso","given":"Cristina","non-dropping-particle":"","parse-names":false,"suffix":""},{"dropping-particle":"","family":"Rizzoli","given":"Giulio","non-dropping-particle":"","parse-names":false,"suffix":""},{"dropping-particle":"","family":"Schiavon","given":"Maurizio","non-dropping-particle":"","parse-names":false,"suffix":""},{"dropping-particle":"","family":"Thiene","given":"Gaetano","non-dropping-particle":"","parse-names":false,"suffix":""}],"container-title":"Journal of the American College of Cardiology","id":"ITEM-1","issue":"11","issued":{"date-parts":[["2003","12","3"]]},"page":"1959-1963","publisher":"Elsevier","title":"Does Sports Activity Enhance the Risk of Sudden Death in Adolescents and Young Adults?","type":"article-journal","volume":"42"},"uris":["http://www.mendeley.com/documents/?uuid=09a44365-0325-3932-85ef-fa5f1ef7113b"]}],"mendeley":{"formattedCitation":"(45)","plainTextFormattedCitation":"(45)","previouslyFormattedCitation":"(45)"},"properties":{"noteIndex":0},"schema":"https://github.com/citation-style-language/schema/raw/master/csl-citation.json"}</w:instrText>
      </w:r>
      <w:r w:rsidRPr="00184204">
        <w:rPr>
          <w:rFonts w:eastAsia="Calibri" w:cs="Arial"/>
          <w:sz w:val="28"/>
          <w:szCs w:val="28"/>
          <w:shd w:val="clear" w:color="auto" w:fill="FFFFFF"/>
        </w:rPr>
        <w:fldChar w:fldCharType="separate"/>
      </w:r>
      <w:r w:rsidR="00200B91" w:rsidRPr="00200B91">
        <w:rPr>
          <w:rFonts w:eastAsia="Calibri" w:cs="Arial"/>
          <w:noProof/>
          <w:sz w:val="28"/>
          <w:szCs w:val="28"/>
          <w:shd w:val="clear" w:color="auto" w:fill="FFFFFF"/>
        </w:rPr>
        <w:t>(45)</w:t>
      </w:r>
      <w:r w:rsidRPr="00184204">
        <w:rPr>
          <w:rFonts w:eastAsia="Calibri" w:cs="Arial"/>
          <w:sz w:val="28"/>
          <w:szCs w:val="28"/>
          <w:shd w:val="clear" w:color="auto" w:fill="FFFFFF"/>
        </w:rPr>
        <w:fldChar w:fldCharType="end"/>
      </w:r>
      <w:r w:rsidRPr="00184204">
        <w:rPr>
          <w:rFonts w:eastAsia="Calibri" w:cs="Arial"/>
          <w:sz w:val="28"/>
          <w:szCs w:val="28"/>
          <w:shd w:val="clear" w:color="auto" w:fill="FFFFFF"/>
        </w:rPr>
        <w:t xml:space="preserve">. </w:t>
      </w:r>
      <w:r w:rsidRPr="00184204">
        <w:rPr>
          <w:rFonts w:eastAsia="Calibri" w:cs="Times New Roman"/>
          <w:sz w:val="28"/>
          <w:szCs w:val="28"/>
        </w:rPr>
        <w:t>Frequently there is</w:t>
      </w:r>
      <w:r w:rsidR="00231894" w:rsidRPr="00184204">
        <w:rPr>
          <w:rFonts w:eastAsia="Calibri" w:cs="Times New Roman"/>
          <w:sz w:val="28"/>
          <w:szCs w:val="28"/>
        </w:rPr>
        <w:t xml:space="preserve"> </w:t>
      </w:r>
      <w:r w:rsidR="00AB1758" w:rsidRPr="00184204">
        <w:rPr>
          <w:rFonts w:eastAsia="Calibri" w:cs="Times New Roman"/>
          <w:sz w:val="28"/>
          <w:szCs w:val="28"/>
        </w:rPr>
        <w:t>ventricular fibrosis</w:t>
      </w:r>
      <w:r w:rsidRPr="00184204">
        <w:rPr>
          <w:rFonts w:eastAsia="Calibri" w:cs="Times New Roman"/>
          <w:sz w:val="28"/>
          <w:szCs w:val="28"/>
        </w:rPr>
        <w:t xml:space="preserve"> in these individuals which is thought to account for their SCD</w:t>
      </w:r>
      <w:r w:rsidR="0061755F" w:rsidRPr="00184204">
        <w:rPr>
          <w:rFonts w:eastAsia="Calibri" w:cs="Times New Roman"/>
          <w:sz w:val="28"/>
          <w:szCs w:val="28"/>
        </w:rPr>
        <w:t xml:space="preserve">. </w:t>
      </w:r>
      <w:r w:rsidR="00F14FEE" w:rsidRPr="00184204">
        <w:rPr>
          <w:rFonts w:eastAsia="Calibri" w:cs="Times New Roman"/>
          <w:sz w:val="28"/>
          <w:szCs w:val="28"/>
        </w:rPr>
        <w:t>However,</w:t>
      </w:r>
      <w:r w:rsidRPr="00184204">
        <w:rPr>
          <w:rFonts w:eastAsia="Calibri" w:cs="Times New Roman"/>
          <w:sz w:val="28"/>
          <w:szCs w:val="28"/>
        </w:rPr>
        <w:t xml:space="preserve"> a small portion of individuals do not reveal a substrate for arrhythmia. </w:t>
      </w:r>
      <w:r w:rsidRPr="00184204">
        <w:rPr>
          <w:rFonts w:eastAsia="Calibri" w:cs="Arial"/>
          <w:sz w:val="28"/>
          <w:szCs w:val="28"/>
          <w:shd w:val="clear" w:color="auto" w:fill="FFFFFF"/>
        </w:rPr>
        <w:t xml:space="preserve">Sequential segmental analysis and the “morphological method” are important for describing these complex cases which should be examined in a specialist centre </w:t>
      </w:r>
      <w:r w:rsidRPr="00184204">
        <w:rPr>
          <w:rFonts w:eastAsia="Calibri" w:cs="Arial"/>
          <w:sz w:val="28"/>
          <w:szCs w:val="28"/>
          <w:shd w:val="clear" w:color="auto" w:fill="FFFFFF"/>
        </w:rPr>
        <w:fldChar w:fldCharType="begin" w:fldLock="1"/>
      </w:r>
      <w:r w:rsidR="00200B91">
        <w:rPr>
          <w:rFonts w:eastAsia="Calibri" w:cs="Arial"/>
          <w:sz w:val="28"/>
          <w:szCs w:val="28"/>
          <w:shd w:val="clear" w:color="auto" w:fill="FFFFFF"/>
        </w:rPr>
        <w:instrText>ADDIN CSL_CITATION {"citationItems":[{"id":"ITEM-1","itemData":{"DOI":"10.1002/ca.23531","ISSN":"10982353","abstract":"© 2019 Wiley Periodicals, Inc. Congenital heart disease is a rare but important finding in adults who experience sudden death. Examination of the congenitally malformed heart has historically been considered esoteric and best left to those with expertise. The Cardiac Risk in the Young cardiovascular pathology laboratory based at St George's University of London has now received over 6,000 cases. Of these, 21 congenitally malformed hearts were retained for research and educational purposes. Hearts were assessed using sequential segmental analysis, and causes of death were adjudicated based on thorough macroscopic examination and histology. Congenital malformations that were encountered included atrial septal defects, ventricular septal defects, tetralogy of Fallot, and transposition of the great arteries in both its regular and congenitally corrected variants. Findings also included hearts with mirror-imaged and isomeric atrial appendages. Direct causes of death included myocardial fibrosis, pulmonary hypertension, and hemorrhage. A small but notable proportion did not reveal a substrate for arrhythmia, raising the question of whether the terminal event was due to the congenital heart disease itself, or an underlying channelopathy. Here, we demonstrate the value of simple sequential segmental analysis in describing and categorizing the cases, with the concept of the “morphological method” serving to identify the distinguishing features of the cardiac components. Clin. Anat., 2019. © 2019 Wiley Periodicals, Inc.","author":[{"dropping-particle":"","family":"Westaby","given":"J.D.","non-dropping-particle":"","parse-names":false,"suffix":""},{"dropping-particle":"","family":"Cooper","given":"S.T.E.","non-dropping-particle":"","parse-names":false,"suffix":""},{"dropping-particle":"","family":"Edwards","given":"K.A.","non-dropping-particle":"","parse-names":false,"suffix":""},{"dropping-particle":"","family":"Anderson","given":"R.H.","non-dropping-particle":"","parse-names":false,"suffix":""},{"dropping-particle":"","family":"Sheppard","given":"M.N.","non-dropping-particle":"","parse-names":false,"suffix":""}],"container-title":"Clinical Anatomy","id":"ITEM-1","issued":{"date-parts":[["2019"]]},"title":"Insights from examination of hearts from adults dying suddenly to the understanding of congenital cardiac malformations","type":"article-journal"},"uris":["http://www.mendeley.com/documents/?uuid=5f288a38-d41a-33eb-924f-f0a89a54377d"]}],"mendeley":{"formattedCitation":"(46)","plainTextFormattedCitation":"(46)","previouslyFormattedCitation":"(46)"},"properties":{"noteIndex":0},"schema":"https://github.com/citation-style-language/schema/raw/master/csl-citation.json"}</w:instrText>
      </w:r>
      <w:r w:rsidRPr="00184204">
        <w:rPr>
          <w:rFonts w:eastAsia="Calibri" w:cs="Arial"/>
          <w:sz w:val="28"/>
          <w:szCs w:val="28"/>
          <w:shd w:val="clear" w:color="auto" w:fill="FFFFFF"/>
        </w:rPr>
        <w:fldChar w:fldCharType="separate"/>
      </w:r>
      <w:r w:rsidR="00200B91" w:rsidRPr="00200B91">
        <w:rPr>
          <w:rFonts w:eastAsia="Calibri" w:cs="Arial"/>
          <w:noProof/>
          <w:sz w:val="28"/>
          <w:szCs w:val="28"/>
          <w:shd w:val="clear" w:color="auto" w:fill="FFFFFF"/>
        </w:rPr>
        <w:t>(46)</w:t>
      </w:r>
      <w:r w:rsidRPr="00184204">
        <w:rPr>
          <w:rFonts w:eastAsia="Calibri" w:cs="Arial"/>
          <w:sz w:val="28"/>
          <w:szCs w:val="28"/>
          <w:shd w:val="clear" w:color="auto" w:fill="FFFFFF"/>
        </w:rPr>
        <w:fldChar w:fldCharType="end"/>
      </w:r>
      <w:r w:rsidRPr="00184204">
        <w:rPr>
          <w:rFonts w:eastAsia="Calibri" w:cs="Arial"/>
          <w:sz w:val="28"/>
          <w:szCs w:val="28"/>
          <w:shd w:val="clear" w:color="auto" w:fill="FFFFFF"/>
        </w:rPr>
        <w:t>.</w:t>
      </w:r>
      <w:r w:rsidR="00DA705C" w:rsidRPr="00184204">
        <w:rPr>
          <w:rFonts w:eastAsia="Calibri" w:cs="Arial"/>
          <w:sz w:val="28"/>
          <w:szCs w:val="28"/>
          <w:shd w:val="clear" w:color="auto" w:fill="FFFFFF"/>
        </w:rPr>
        <w:t xml:space="preserve"> </w:t>
      </w:r>
      <w:r w:rsidR="00DA705C" w:rsidRPr="00184204">
        <w:rPr>
          <w:rFonts w:eastAsia="Calibri" w:cs="Times New Roman"/>
          <w:sz w:val="28"/>
          <w:szCs w:val="28"/>
        </w:rPr>
        <w:t xml:space="preserve">Anomalous coronary arteries which is included under this category are also a </w:t>
      </w:r>
      <w:r w:rsidR="00F14FEE" w:rsidRPr="00184204">
        <w:rPr>
          <w:rFonts w:eastAsia="Calibri" w:cs="Times New Roman"/>
          <w:sz w:val="28"/>
          <w:szCs w:val="28"/>
        </w:rPr>
        <w:t>well-established</w:t>
      </w:r>
      <w:r w:rsidR="00DA705C" w:rsidRPr="00184204">
        <w:rPr>
          <w:rFonts w:eastAsia="Calibri" w:cs="Times New Roman"/>
          <w:sz w:val="28"/>
          <w:szCs w:val="28"/>
        </w:rPr>
        <w:t xml:space="preserve"> cause of SCD</w:t>
      </w:r>
      <w:r w:rsidR="000878AE" w:rsidRPr="00184204">
        <w:rPr>
          <w:rFonts w:eastAsia="Calibri" w:cs="Times New Roman"/>
          <w:sz w:val="28"/>
          <w:szCs w:val="28"/>
        </w:rPr>
        <w:t xml:space="preserve"> </w:t>
      </w:r>
      <w:r w:rsidR="00DA705C" w:rsidRPr="00184204">
        <w:rPr>
          <w:rFonts w:eastAsia="Calibri" w:cs="Times New Roman"/>
          <w:sz w:val="28"/>
          <w:szCs w:val="28"/>
        </w:rPr>
        <w:fldChar w:fldCharType="begin" w:fldLock="1"/>
      </w:r>
      <w:r w:rsidR="00200B91">
        <w:rPr>
          <w:rFonts w:eastAsia="Calibri" w:cs="Times New Roman"/>
          <w:sz w:val="28"/>
          <w:szCs w:val="28"/>
        </w:rPr>
        <w:instrText>ADDIN CSL_CITATION {"citationItems":[{"id":"ITEM-1","itemData":{"DOI":"10.1136/HRT.2009.185157","ISSN":"1355-6037","PMID":"20511306","abstract":"Background The concept of non-atherosclerotic coronary artery pathology in sudden cardiac death (SCD) has not been given the attention it deserves.\n\nObjective To determine the incidence of non-atherosclerotic coronary artery pathology in SCD and raise awareness among cardiologists and pathologists alike.\n\nDesign Retrospective non-case-controlled analysis.\n\nSetting Cardiac pathology centre at the National Heart and Lung Institute and Royal Brompton Hospital.\n\nSubjects Between 1994 and 2008, the hearts of 1647 people undergoing SCD were referred for pathological assessment to ascertain the precise aetiology of SCD.\n\nResults Fifty (3.0%) of the 1647 cases of SCD were associated with non-atherosclerotic coronary pathology (31 male subjects (62%) and 19 female subjects (38%, age range (8 weeks–71 years)). Twenty four of the 50 cases had anomalous coronary arteries (48%); eight cases had coronary artery dissection (16%); six cases had coronary artery vasculitis (12%); six cases had coronary artery spasm (12%); three cases had idiopathic arterial calcification of infancy (6%); two cases had fibromuscular dysplasia (4%) and one case had a benign tumour occluding the left coronary ostium (2%). Only 20 of the 50 patients (40%) were documented to have experienced cardiac symptoms such as syncope, chest pain on exertion or breathlessness before their SCD. Twelve of the patients (24%) died during or immediately after physical exertion.\n\nConclusion Non-atherosclerotic coronary disease is associated with sudden death in all age groups, particularly younger, male patients. Cardiologists need to be aware of these entities and investigate any patient who has cardiac symptoms especially with exertion.","author":[{"dropping-particle":"","family":"Hill","given":"Sharleen F.","non-dropping-particle":"","parse-names":false,"suffix":""},{"dropping-particle":"","family":"Sheppard","given":"Mary N.","non-dropping-particle":"","parse-names":false,"suffix":""}],"container-title":"Heart","id":"ITEM-1","issue":"14","issued":{"date-parts":[["2010","7","1"]]},"page":"1119-1125","publisher":"BMJ Publishing Group Ltd","title":"Non-atherosclerotic coronary artery disease associated with sudden cardiac death","type":"article-journal","volume":"96"},"uris":["http://www.mendeley.com/documents/?uuid=d2cac06c-fdc9-3a9b-91ea-8e354900fe5b"]}],"mendeley":{"formattedCitation":"(47)","plainTextFormattedCitation":"(47)","previouslyFormattedCitation":"(47)"},"properties":{"noteIndex":0},"schema":"https://github.com/citation-style-language/schema/raw/master/csl-citation.json"}</w:instrText>
      </w:r>
      <w:r w:rsidR="00DA705C" w:rsidRPr="00184204">
        <w:rPr>
          <w:rFonts w:eastAsia="Calibri" w:cs="Times New Roman"/>
          <w:sz w:val="28"/>
          <w:szCs w:val="28"/>
        </w:rPr>
        <w:fldChar w:fldCharType="separate"/>
      </w:r>
      <w:r w:rsidR="00200B91" w:rsidRPr="00200B91">
        <w:rPr>
          <w:rFonts w:eastAsia="Calibri" w:cs="Times New Roman"/>
          <w:noProof/>
          <w:sz w:val="28"/>
          <w:szCs w:val="28"/>
        </w:rPr>
        <w:t>(47)</w:t>
      </w:r>
      <w:r w:rsidR="00DA705C" w:rsidRPr="00184204">
        <w:rPr>
          <w:rFonts w:eastAsia="Calibri" w:cs="Times New Roman"/>
          <w:sz w:val="28"/>
          <w:szCs w:val="28"/>
        </w:rPr>
        <w:fldChar w:fldCharType="end"/>
      </w:r>
      <w:r w:rsidR="000878AE" w:rsidRPr="00184204">
        <w:rPr>
          <w:rFonts w:eastAsia="Calibri" w:cs="Times New Roman"/>
          <w:sz w:val="28"/>
          <w:szCs w:val="28"/>
        </w:rPr>
        <w:t>.</w:t>
      </w:r>
    </w:p>
    <w:p w14:paraId="39527B40" w14:textId="77777777" w:rsidR="00B37B95" w:rsidRPr="00184204" w:rsidRDefault="00B37B95" w:rsidP="00B37B95">
      <w:pPr>
        <w:rPr>
          <w:rFonts w:eastAsia="Calibri" w:cs="Arial"/>
          <w:sz w:val="28"/>
          <w:szCs w:val="28"/>
        </w:rPr>
      </w:pPr>
    </w:p>
    <w:p w14:paraId="2C4F1839" w14:textId="77777777" w:rsidR="00B37B95" w:rsidRPr="00184204" w:rsidRDefault="00B37B95" w:rsidP="00B37B95">
      <w:pPr>
        <w:outlineLvl w:val="2"/>
        <w:rPr>
          <w:rFonts w:eastAsia="Calibri" w:cs="Times New Roman"/>
          <w:sz w:val="28"/>
          <w:szCs w:val="28"/>
          <w:u w:val="single"/>
        </w:rPr>
      </w:pPr>
      <w:bookmarkStart w:id="12" w:name="_Toc93319076"/>
      <w:r w:rsidRPr="00184204">
        <w:rPr>
          <w:rFonts w:eastAsia="Calibri" w:cs="Times New Roman"/>
          <w:sz w:val="28"/>
          <w:szCs w:val="28"/>
          <w:u w:val="single"/>
        </w:rPr>
        <w:t>Myocarditis and sarcoidosis</w:t>
      </w:r>
      <w:bookmarkEnd w:id="12"/>
    </w:p>
    <w:p w14:paraId="7161119B" w14:textId="7371DA3F" w:rsidR="00B37B95" w:rsidRPr="00184204" w:rsidRDefault="00B37B95" w:rsidP="00B37B95">
      <w:pPr>
        <w:rPr>
          <w:rFonts w:eastAsia="Calibri" w:cs="Times New Roman"/>
          <w:sz w:val="28"/>
          <w:szCs w:val="28"/>
        </w:rPr>
      </w:pPr>
      <w:r w:rsidRPr="00184204">
        <w:rPr>
          <w:rFonts w:eastAsia="Calibri" w:cs="Times New Roman"/>
          <w:sz w:val="28"/>
          <w:szCs w:val="28"/>
        </w:rPr>
        <w:t xml:space="preserve">Myocarditis has been reported in 4-10% of autopsy cases in other series and has noted to be more common in males compared to females similar to our study </w:t>
      </w:r>
      <w:r w:rsidRPr="00184204">
        <w:rPr>
          <w:rFonts w:eastAsia="Calibri" w:cs="Times New Roman"/>
          <w:sz w:val="28"/>
          <w:szCs w:val="28"/>
        </w:rPr>
        <w:fldChar w:fldCharType="begin" w:fldLock="1"/>
      </w:r>
      <w:r w:rsidR="00200B91">
        <w:rPr>
          <w:rFonts w:eastAsia="Calibri" w:cs="Times New Roman"/>
          <w:sz w:val="28"/>
          <w:szCs w:val="28"/>
        </w:rPr>
        <w:instrText>ADDIN CSL_CITATION {"citationItems":[{"id":"ITEM-1","itemData":{"DOI":"10.1080/20961790.2019.1595352","ISSN":"24711411","PMID":"31489390","abstract":"Myocarditis is associated with an increased risk of sudden cardiac death (SCD) in the young. However, information on nationwide burden of SCD caused by myocarditis (SCD-myocarditis) is sparse. For this study all deaths among persons in Denmark aged 1–35 years in 2000–2009 and 36–49 years in 2007–2009 (27.1 million person-years) were included. Autopsy reports, death certificates, discharge summaries, and nationwide registries were used to identify all cases of SCD-myocarditis. In the 10-year study period, there were 14 294 deaths, of which we identified 1 363 (10%) SCD. Among autopsied SCD (n = 753, 55%), cause of death was myocarditis in 42 (6%) cases corresponding to an SCD-myocarditis incidence of 0.16 (95%CI: 0.11–0.21) per 100 000 person-years. Males had significantly higher incidence rates of SCD-myocarditis compared to females with an incidence rate ratio of 2.2 (95%CI: 1.1–4.1). Myocarditis was not registered as cause of death in any of the non-autopsied SCD (n = 610, 45%). In conclusion, after nationwide unselected inclusion of 14 294 deaths, we found that 6% of all autopsied SCD was caused by myocarditis. No cases of SCD-myocarditis were reported in the non-autopsied SCD, which could reflect underdiagnosing of myocarditis in non-autopsied SCD. Furthermore, our data suggest a female protection towards SCD-myocarditis.","author":[{"dropping-particle":"","family":"Lynge","given":"Thomas Hadberg","non-dropping-particle":"","parse-names":false,"suffix":""},{"dropping-particle":"","family":"Nielsen","given":"Trine Skov","non-dropping-particle":"","parse-names":false,"suffix":""},{"dropping-particle":"","family":"Gregers Winkel","given":"Bo","non-dropping-particle":"","parse-names":false,"suffix":""},{"dropping-particle":"","family":"Tfelt-Hansen","given":"Jacob","non-dropping-particle":"","parse-names":false,"suffix":""},{"dropping-particle":"","family":"Banner","given":"Jytte","non-dropping-particle":"","parse-names":false,"suffix":""}],"container-title":"Forensic Sciences Research","id":"ITEM-1","issue":"3","issued":{"date-parts":[["2019"]]},"page":"247","publisher":"Taylor &amp; Francis","title":"Sudden cardiac death caused by myocarditis in persons aged 1–49 years: a nationwide study of 14 294 deaths in Denmark","type":"article-journal","volume":"4"},"uris":["http://www.mendeley.com/documents/?uuid=4a0fa2eb-917d-3a89-9df9-6d3ea783db71"]},{"id":"ITEM-2","itemData":{"DOI":"10.1093/europace/eur161","ISSN":"10995129","PMID":"21798877","abstract":"IntroductionSudden cardiac death (SCD) in young people is a rare but devastating event for families and communities. Ireland has previously had no measure of the incidence of SCD in young people. We report the incidence and causes of SCD in persons &lt;35 years of age.Methods and results: We undertook a retrospective study of SCD between 2005 and 2007 in persons aged 1535 years in the Republic of Ireland. We identified potential cases of out of hospital SCD through the Central Statistics Office (CSO) death certificate records. Autopsy, toxicology, and inquest reports were then obtained and analysed by an expert panel who adjudicated on the cause of death. A total of 342 potential SCD cases were identified through the CSO. Fifty were younger than 15 years of age, and 86 had either incomplete or unavailable post-mortem reports. Of 206 full reports obtained, 116 were adjudicated as cases of SCD. Cases were predominantly male (75), with a mean age of 25.8 years (standard deviation 6.3). The incidence of SCD in this age range was 2.85 per 100 000 person-years (4.36 for males and 1.30 for females) and the incidence of sudden arrhythmic death syndrome (SADS) was 0.76 per 100 000 person-years. The commonest causes were SADS, 26.7 (31 of 116), followed by coronary artery disease, 20.7 (24 of 116), hypertrophic cardiomyopathy (HCM), 14.7 (17 of 116), and idiopathic left ventricular hypertrophy not fulfilling criteria for HCM, 10.3 (12 of 116).Conclusion: sThe incidence of SCD in the young in Ireland was 4.96 (95 CI 3.06, 6.4) for males and 1.3 (95 CI 0.62, 2.56) for females per 100 000 person-years. Sudden arrhythmic death syndrome was the commonest cause of SCD in the young, and the incidence of SADS was more than five times that in official reports of the Irish CSO. © 2011 The Author.","author":[{"dropping-particle":"","family":"Margey","given":"Ronan","non-dropping-particle":"","parse-names":false,"suffix":""},{"dropping-particle":"","family":"Roy","given":"Andrew","non-dropping-particle":"","parse-names":false,"suffix":""},{"dropping-particle":"","family":"Tobin","given":"Sandra","non-dropping-particle":"","parse-names":false,"suffix":""},{"dropping-particle":"","family":"Okeane","given":"Conor J.","non-dropping-particle":"","parse-names":false,"suffix":""},{"dropping-particle":"","family":"McGorrian","given":"Catherine","non-dropping-particle":"","parse-names":false,"suffix":""},{"dropping-particle":"","family":"Morris","given":"Valerie","non-dropping-particle":"","parse-names":false,"suffix":""},{"dropping-particle":"","family":"Jennings","given":"Siobhan","non-dropping-particle":"","parse-names":false,"suffix":""},{"dropping-particle":"","family":"Galvin","given":"Joseph","non-dropping-particle":"","parse-names":false,"suffix":""}],"container-title":"Europace","id":"ITEM-2","issue":"10","issued":{"date-parts":[["2011","10"]]},"page":"1411-1418","publisher":"Europace","title":"Sudden cardiac death in 14- to 35-year olds in Ireland from 2005 to 2007: A retrospective registry","type":"article-journal","volume":"13"},"uris":["http://www.mendeley.com/documents/?uuid=77e04be6-9d86-3af4-af38-66eebf0c6657"]},{"id":"ITEM-3","itemData":{"DOI":"10.1016/S0008-6363(01)00254-1","ISSN":"00086363","PMID":"11334844","abstract":"Objective: The aim of the present study was to assess the prevalence of subtle morphologic substrates, clinically unrecognizable, underlying sudden cardiac death (SCD) in young people with apparently normal heart. Methods: In the time interval 1979-1998, 273 consecutive cases of SCD in young people (≤35 years) which occurred in the Veneto Region of Italy were prospectively studied. Following exclusion of extracardiac causes of sudden death, the heart was examined according to a detailed morphologic protocol consisting of macroscopic and histologic examination, including study of the specialized conduction system by serial sections. Results: At macroscopic examination, 197 SCD victims (72%) had an overt underlying structural heart disease such as cardiomyopathy in 56, obstructive coronary atherosclerosis in 54, valve disease in 32, non-atherosclerotic coronary artery disease in 28, aortic rupture in 13, postoperative congenital heart disease in five, and other disease in nine. The remaining 76 cases (28%) (50 males and 26 females, aged 4-35 years, mean 23±5 years) had a macroscopically normal heart. A total of 28 of them (37%) had experienced one or more of the following prodroma: syncope, palpitations or both in 20, ECG abnormalities in 18 and arrhythmias in ten. In 79% of them, histologic examination disclosed concealed pathologic substrates consisting of focal myocarditis in 27 cases, regional arrhythmogenic right ventricular cardiomyopathy, mostly localized to RV outflow tract, in nine, and conduction system abnormalities in 24 (leading to ventricular preexcitation in 18 and heart block in six). In 16 hearts (6%) there was no evidence of structural heart disease even after histologic study. Conclusion: Macroscopic heart features were normal in nearly one-third of young SCD victims. In 79% of them, however, histologic study unmasked concealed pathologic substrates such as focal myocarditis or cardiomyopathy and conduction system diseases. A total of 16 victims (6%) had no evidence of structural heart disease and the mechanism of their SCD remained unexplained. © 2001 Elsevier Science B.V.","author":[{"dropping-particle":"","family":"Corrado","given":"Domenico","non-dropping-particle":"","parse-names":false,"suffix":""},{"dropping-particle":"","family":"Basso","given":"Cristina","non-dropping-particle":"","parse-names":false,"suffix":""},{"dropping-particle":"","family":"Thiene","given":"Gaetano","non-dropping-particle":"","parse-names":false,"suffix":""}],"container-title":"Cardiovascular Research","id":"ITEM-3","issue":"2","issued":{"date-parts":[["2001"]]},"page":"399-408","publisher":"Cardiovasc Res","title":"Sudden cardiac death in young people with apparently normal heart","type":"article-journal","volume":"50"},"uris":["http://www.mendeley.com/documents/?uuid=6cf5fe81-ef6c-3504-9743-e9524fae059c"]},{"id":"ITEM-4","itemData":{"DOI":"10.1056/nejmoa1510687","ISSN":"0028-4793","PMID":"27332903","abstract":"BACKGROUND Sudden cardiac death among children and young adults is a devastating event. We performed a prospective, population-based, clinical and genetic study of sudden cardiac death among children and young adults. METHODS 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 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rs of age had the highest incidence of unexplained sudden cardiac death (0.8 cases per 100,000 persons per year). The most common explained causes of sudden cardiac death were coronary artery disease (24% of cases) and inherited cardiomyopathies (16% of cases). Unexplained sudden cardiac death (40% of cases) was the predominant finding among persons in all age groups, except for those 31 to 35 years of age, for whom coronary artery disease was the most common finding. Younger age and death at night were independently associated with unexplained sudden cardiac death as compared with explained sudden cardiac death. A clinically relevant cardiac gene mutation was identified in 31 of 113 cases (27%) of unexplained sudden cardiac death in which genetic testing was performed. During follow-up, a clinical diagnosis of an inherited cardiovascular disease was identified in 13% of the families in which an unexplained sudden cardiac death occurred. CONCLUSIONS The addition of genetic testing to autopsy investigation substantially increased the identification of a possible cause of sudden cardiac death among children and young adults. (Funded by the National Health and Medical Research Council of Australia and others.).","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New England Journal of Medicine","id":"ITEM-4","issue":"25","issued":{"date-parts":[["2016","6","23"]]},"page":"2441-2452","publisher":"N Engl J Med","title":"A Prospective Study of Sudden Cardiac Death among Children and Young Adults","type":"article-journal","volume":"374"},"uris":["http://www.mendeley.com/documents/?uuid=ac3f8d7d-3d1c-3646-ba96-304b8f7bc8f8"]}],"mendeley":{"formattedCitation":"(23,24,28,48)","plainTextFormattedCitation":"(23,24,28,48)","previouslyFormattedCitation":"(23,24,28,48)"},"properties":{"noteIndex":0},"schema":"https://github.com/citation-style-language/schema/raw/master/csl-citation.json"}</w:instrText>
      </w:r>
      <w:r w:rsidRPr="00184204">
        <w:rPr>
          <w:rFonts w:eastAsia="Calibri" w:cs="Times New Roman"/>
          <w:sz w:val="28"/>
          <w:szCs w:val="28"/>
        </w:rPr>
        <w:fldChar w:fldCharType="separate"/>
      </w:r>
      <w:r w:rsidR="00200B91" w:rsidRPr="00200B91">
        <w:rPr>
          <w:rFonts w:eastAsia="Calibri" w:cs="Times New Roman"/>
          <w:noProof/>
          <w:sz w:val="28"/>
          <w:szCs w:val="28"/>
        </w:rPr>
        <w:t>(23,24,28,48)</w:t>
      </w:r>
      <w:r w:rsidRPr="00184204">
        <w:rPr>
          <w:rFonts w:eastAsia="Calibri" w:cs="Times New Roman"/>
          <w:sz w:val="28"/>
          <w:szCs w:val="28"/>
        </w:rPr>
        <w:fldChar w:fldCharType="end"/>
      </w:r>
      <w:r w:rsidRPr="00184204">
        <w:rPr>
          <w:rFonts w:eastAsia="Calibri" w:cs="Times New Roman"/>
          <w:sz w:val="28"/>
          <w:szCs w:val="28"/>
        </w:rPr>
        <w:t>. Cardiac sarcoidosis</w:t>
      </w:r>
      <w:r w:rsidR="00251D4E" w:rsidRPr="00184204">
        <w:rPr>
          <w:rFonts w:eastAsia="Calibri" w:cs="Times New Roman"/>
          <w:sz w:val="28"/>
          <w:szCs w:val="28"/>
        </w:rPr>
        <w:t xml:space="preserve"> cab be a challenge to diagnose because of focal lesions</w:t>
      </w:r>
      <w:r w:rsidRPr="00184204">
        <w:rPr>
          <w:rFonts w:eastAsia="Calibri" w:cs="Times New Roman"/>
          <w:sz w:val="28"/>
          <w:szCs w:val="28"/>
        </w:rPr>
        <w:t xml:space="preserve">. It is important to sample conduction tissue in cases of sarcoidosis as it is frequently involved and can result in heart block </w:t>
      </w:r>
      <w:r w:rsidRPr="00184204">
        <w:rPr>
          <w:rFonts w:eastAsia="Calibri" w:cs="Times New Roman"/>
          <w:sz w:val="28"/>
          <w:szCs w:val="28"/>
        </w:rPr>
        <w:fldChar w:fldCharType="begin" w:fldLock="1"/>
      </w:r>
      <w:r w:rsidR="00200B91">
        <w:rPr>
          <w:rFonts w:eastAsia="Calibri" w:cs="Times New Roman"/>
          <w:sz w:val="28"/>
          <w:szCs w:val="28"/>
        </w:rPr>
        <w:instrText>ADDIN CSL_CITATION {"citationItems":[{"id":"ITEM-1","itemData":{"DOI":"10.1007/S00428-010-1003-8","ISSN":"1432-2307","PMID":"21298287","abstract":"Cardiac sarcoidosis has been known to give rise to heart failure, arrhythmias and sudden cardiac death. We have a large database of sudden cardiac death cases at the CRY Centre for Cardiac Pathology at Imperial College, London, UK in which we found 17 of 1,720 cases with a diagnosis of cardiac sarcoid. Macroscopic examination showed a variety of findings including left ventricular hypertrophy, a dilated thin-walled left ventricle, areas of fibrosis, changes resembling arrhythmogenic right ventricular cardiomyopathy and in some cases, no gross abnormalities. Histological examination revealed large areas of fibrosis and focal lymphocytic inflammation mimicking infarction/myocarditis. Careful search had to be made for non-necrotizing granulomata, since the lymphocytic foci, fibrosis and granulation tissue often predominated throughout the heart. The conduction tissue is often not sampled at autopsy despite the history of heart block. The heterogeneous nature of the macroscopic appearance and histological findings means that widespread sampling of the heart and the conduction system is essential in cases of sudden death in order that a diagnosis of myocardial sarcoidosis is not missed.","author":[{"dropping-particle":"","family":"Bagwan","given":"Izhar N.","non-dropping-particle":"","parse-names":false,"suffix":""},{"dropping-particle":"","family":"Hooper","given":"Lucy V.B.","non-dropping-particle":"","parse-names":false,"suffix":""},{"dropping-particle":"","family":"Sheppard","given":"Mary N.","non-dropping-particle":"","parse-names":false,"suffix":""}],"container-title":"Virchows Archiv : an international journal of pathology","id":"ITEM-1","issue":"6","issued":{"date-parts":[["2011","6"]]},"page":"671-678","publisher":"Virchows Arch","title":"Cardiac sarcoidosis and sudden death. The heart may look normal or mimic other cardiomyopathies","type":"article-journal","volume":"458"},"uris":["http://www.mendeley.com/documents/?uuid=8235a6dd-923b-3f72-8b77-da2b2d03d389"]}],"mendeley":{"formattedCitation":"(49)","plainTextFormattedCitation":"(49)","previouslyFormattedCitation":"(49)"},"properties":{"noteIndex":0},"schema":"https://github.com/citation-style-language/schema/raw/master/csl-citation.json"}</w:instrText>
      </w:r>
      <w:r w:rsidRPr="00184204">
        <w:rPr>
          <w:rFonts w:eastAsia="Calibri" w:cs="Times New Roman"/>
          <w:sz w:val="28"/>
          <w:szCs w:val="28"/>
        </w:rPr>
        <w:fldChar w:fldCharType="separate"/>
      </w:r>
      <w:r w:rsidR="00200B91" w:rsidRPr="00200B91">
        <w:rPr>
          <w:rFonts w:eastAsia="Calibri" w:cs="Times New Roman"/>
          <w:noProof/>
          <w:sz w:val="28"/>
          <w:szCs w:val="28"/>
        </w:rPr>
        <w:t>(49)</w:t>
      </w:r>
      <w:r w:rsidRPr="00184204">
        <w:rPr>
          <w:rFonts w:eastAsia="Calibri" w:cs="Times New Roman"/>
          <w:sz w:val="28"/>
          <w:szCs w:val="28"/>
        </w:rPr>
        <w:fldChar w:fldCharType="end"/>
      </w:r>
      <w:r w:rsidRPr="00184204">
        <w:rPr>
          <w:rFonts w:eastAsia="Calibri" w:cs="Times New Roman"/>
          <w:sz w:val="28"/>
          <w:szCs w:val="28"/>
        </w:rPr>
        <w:t>. It tends to occur in older individuals when compared to myocarditis.</w:t>
      </w:r>
    </w:p>
    <w:p w14:paraId="33ED4B6A" w14:textId="77777777" w:rsidR="00B37B95" w:rsidRPr="00184204" w:rsidRDefault="00B37B95" w:rsidP="00B37B95">
      <w:pPr>
        <w:rPr>
          <w:rFonts w:eastAsia="Calibri" w:cs="Times New Roman"/>
          <w:sz w:val="28"/>
          <w:szCs w:val="28"/>
        </w:rPr>
      </w:pPr>
    </w:p>
    <w:p w14:paraId="3172EEC3" w14:textId="77777777" w:rsidR="00B37B95" w:rsidRPr="00184204" w:rsidRDefault="00B37B95" w:rsidP="00B37B95">
      <w:pPr>
        <w:outlineLvl w:val="2"/>
        <w:rPr>
          <w:rFonts w:eastAsia="Calibri" w:cs="Times New Roman"/>
          <w:sz w:val="28"/>
          <w:szCs w:val="28"/>
          <w:u w:val="single"/>
        </w:rPr>
      </w:pPr>
      <w:bookmarkStart w:id="13" w:name="_Toc93319077"/>
      <w:r w:rsidRPr="00184204">
        <w:rPr>
          <w:rFonts w:eastAsia="Calibri" w:cs="Times New Roman"/>
          <w:sz w:val="28"/>
          <w:szCs w:val="28"/>
          <w:u w:val="single"/>
        </w:rPr>
        <w:t>Aortic and vascular</w:t>
      </w:r>
      <w:bookmarkEnd w:id="13"/>
    </w:p>
    <w:p w14:paraId="213E6CBC" w14:textId="0C33C507" w:rsidR="00B37B95" w:rsidRPr="00184204" w:rsidRDefault="00B37B95" w:rsidP="00B37B95">
      <w:pPr>
        <w:rPr>
          <w:rFonts w:eastAsia="Calibri" w:cs="Times New Roman"/>
          <w:sz w:val="28"/>
          <w:szCs w:val="28"/>
        </w:rPr>
      </w:pPr>
      <w:r w:rsidRPr="00184204">
        <w:rPr>
          <w:rFonts w:eastAsia="Calibri" w:cs="Times New Roman"/>
          <w:sz w:val="28"/>
          <w:szCs w:val="28"/>
        </w:rPr>
        <w:t xml:space="preserve">Aortic </w:t>
      </w:r>
      <w:r w:rsidR="00251D4E" w:rsidRPr="00184204">
        <w:rPr>
          <w:rFonts w:eastAsia="Calibri" w:cs="Times New Roman"/>
          <w:sz w:val="28"/>
          <w:szCs w:val="28"/>
        </w:rPr>
        <w:t xml:space="preserve">dissection </w:t>
      </w:r>
      <w:r w:rsidRPr="00184204">
        <w:rPr>
          <w:rFonts w:eastAsia="Calibri" w:cs="Times New Roman"/>
          <w:sz w:val="28"/>
          <w:szCs w:val="28"/>
        </w:rPr>
        <w:t xml:space="preserve">and </w:t>
      </w:r>
      <w:r w:rsidR="00251D4E" w:rsidRPr="00184204">
        <w:rPr>
          <w:rFonts w:eastAsia="Calibri" w:cs="Times New Roman"/>
          <w:sz w:val="28"/>
          <w:szCs w:val="28"/>
        </w:rPr>
        <w:t xml:space="preserve">rare </w:t>
      </w:r>
      <w:r w:rsidRPr="00184204">
        <w:rPr>
          <w:rFonts w:eastAsia="Calibri" w:cs="Times New Roman"/>
          <w:sz w:val="28"/>
          <w:szCs w:val="28"/>
        </w:rPr>
        <w:t>vascular causes</w:t>
      </w:r>
      <w:r w:rsidR="00251D4E" w:rsidRPr="00184204">
        <w:rPr>
          <w:rFonts w:eastAsia="Calibri" w:cs="Times New Roman"/>
          <w:sz w:val="28"/>
          <w:szCs w:val="28"/>
        </w:rPr>
        <w:t xml:space="preserve"> including peripheral ruptured aneurysms and vasculitis </w:t>
      </w:r>
      <w:r w:rsidRPr="00184204">
        <w:rPr>
          <w:rFonts w:eastAsia="Calibri" w:cs="Times New Roman"/>
          <w:sz w:val="28"/>
          <w:szCs w:val="28"/>
        </w:rPr>
        <w:t xml:space="preserve"> are recognised within other studies which agree with our findings that it is a minor cause and generally found in less than 10% of cases </w:t>
      </w:r>
      <w:r w:rsidRPr="00184204">
        <w:rPr>
          <w:rFonts w:eastAsia="Calibri" w:cs="Times New Roman"/>
          <w:sz w:val="28"/>
          <w:szCs w:val="28"/>
        </w:rPr>
        <w:fldChar w:fldCharType="begin" w:fldLock="1"/>
      </w:r>
      <w:r w:rsidR="00775CD7">
        <w:rPr>
          <w:rFonts w:eastAsia="Calibri" w:cs="Times New Roman"/>
          <w:sz w:val="28"/>
          <w:szCs w:val="28"/>
        </w:rPr>
        <w:instrText>ADDIN CSL_CITATION {"citationItems":[{"id":"ITEM-1","itemData":{"DOI":"10.1093/europace/eur161","ISSN":"10995129","PMID":"21798877","abstract":"IntroductionSudden cardiac death (SCD) in young people is a rare but devastating event for families and communities. Ireland has previously had no measure of the incidence of SCD in young people. We report the incidence and causes of SCD in persons &lt;35 years of age.Methods and results: We undertook a retrospective study of SCD between 2005 and 2007 in persons aged 1535 years in the Republic of Ireland. We identified potential cases of out of hospital SCD through the Central Statistics Office (CSO) death certificate records. Autopsy, toxicology, and inquest reports were then obtained and analysed by an expert panel who adjudicated on the cause of death. A total of 342 potential SCD cases were identified through the CSO. Fifty were younger than 15 years of age, and 86 had either incomplete or unavailable post-mortem reports. Of 206 full reports obtained, 116 were adjudicated as cases of SCD. Cases were predominantly male (75), with a mean age of 25.8 years (standard deviation 6.3). The incidence of SCD in this age range was 2.85 per 100 000 person-years (4.36 for males and 1.30 for females) and the incidence of sudden arrhythmic death syndrome (SADS) was 0.76 per 100 000 person-years. The commonest causes were SADS, 26.7 (31 of 116), followed by coronary artery disease, 20.7 (24 of 116), hypertrophic cardiomyopathy (HCM), 14.7 (17 of 116), and idiopathic left ventricular hypertrophy not fulfilling criteria for HCM, 10.3 (12 of 116).Conclusion: sThe incidence of SCD in the young in Ireland was 4.96 (95 CI 3.06, 6.4) for males and 1.3 (95 CI 0.62, 2.56) for females per 100 000 person-years. Sudden arrhythmic death syndrome was the commonest cause of SCD in the young, and the incidence of SADS was more than five times that in official reports of the Irish CSO. © 2011 The Author.","author":[{"dropping-particle":"","family":"Margey","given":"Ronan","non-dropping-particle":"","parse-names":false,"suffix":""},{"dropping-particle":"","family":"Roy","given":"Andrew","non-dropping-particle":"","parse-names":false,"suffix":""},{"dropping-particle":"","family":"Tobin","given":"Sandra","non-dropping-particle":"","parse-names":false,"suffix":""},{"dropping-particle":"","family":"Okeane","given":"Conor J.","non-dropping-particle":"","parse-names":false,"suffix":""},{"dropping-particle":"","family":"McGorrian","given":"Catherine","non-dropping-particle":"","parse-names":false,"suffix":""},{"dropping-particle":"","family":"Morris","given":"Valerie","non-dropping-particle":"","parse-names":false,"suffix":""},{"dropping-particle":"","family":"Jennings","given":"Siobhan","non-dropping-particle":"","parse-names":false,"suffix":""},{"dropping-particle":"","family":"Galvin","given":"Joseph","non-dropping-particle":"","parse-names":false,"suffix":""}],"container-title":"Europace","id":"ITEM-1","issue":"10","issued":{"date-parts":[["2011","10"]]},"page":"1411-1418","publisher":"Europace","title":"Sudden cardiac death in 14- to 35-year olds in Ireland from 2005 to 2007: A retrospective registry","type":"article-journal","volume":"13"},"uris":["http://www.mendeley.com/documents/?uuid=77e04be6-9d86-3af4-af38-66eebf0c6657"]},{"id":"ITEM-2","itemData":{"DOI":"10.1016/S0379-0738(03)00212-3","ISSN":"03790738","PMID":"12927399","abstract":"Sudden unexplained death (SUD) on children and young people is unusual, although the real magnitude is unknown. The clinical and physiopathological characteristics are poorly defined. The aim of this work is to analyse the epidemiological, clinical and pathological characteristics of SUD on children and young people. In this population observational study, all sudden non-violent deaths between 1 and 35 years occurred in Bizkaia (north Spain) from 1991 to 1998 were investigated, analysing those diagnosed as SUD. Pathological records, circumstances of death and autopsy findings were obtained. Out of 107 cases of sudden death (SD), 19 were SUD. The mortality rate of SUD was 0.43/100,000 persons per year. Five had pathological antecedents: syncopal episodes in three cases and tachycardia and ventricular extrasystoles one each. The initial symptom was sudden collapse (N=13). In four cases, a precipitating factor was identified (two physical exercise and two emotional stress). Six cases died during sleep. Minimal pathological findings in coronary arteries, myocardium or conduction system was found in nine cases. Heart weight increased (under interval of confidence of 95%) was present in 12 cases. In conclusion, the SUD is very infrequent in children and young people. However, it has great clinical significance because it affects people in good health and occurs without warning symptoms. Some of these cases can be due to cardiac arrhythmias. In deaths in bed there is a high frequency of SUD. In the future, it may be possible that abnormalities at a molecular level will be detected in some of the cases identified today as SUD. © 2003 Elsevier Ireland Ltd. All rights reserved.","author":[{"dropping-particle":"","family":"Morentin","given":"Benito","non-dropping-particle":"","parse-names":false,"suffix":""},{"dropping-particle":"","family":"Suárez-Mier","given":"Ma Paz","non-dropping-particle":"","parse-names":false,"suffix":""},{"dropping-particle":"","family":"Aguilera","given":"Beatriz","non-dropping-particle":"","parse-names":false,"suffix":""}],"container-title":"Forensic Science International","id":"ITEM-2","issue":"3","issued":{"date-parts":[["2003","8","27"]]},"page":"213-217","publisher":"Forensic Sci Int","title":"Sudden unexplained death among persons 1-35 years old","type":"article-journal","volume":"135"},"uris":["http://www.mendeley.com/documents/?uuid=effff023-86c9-30ee-bb34-14fa821ce6e2"]},{"id":"ITEM-3","itemData":{"DOI":"10.1056/nejmoa1510687","ISSN":"0028-4793","PMID":"27332903","abstract":"BACKGROUND Sudden cardiac death among children and young adults is a devastating event. We performed a prospective, population-based, clinical and genetic study of sudden cardiac death among children and young adults. METHODS 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 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rs of age had the highest incidence of unexplained sudden cardiac death (0.8 cases per 100,000 persons per year). The most common explained causes of sudden cardiac death were coronary artery disease (24% of cases) and inherited cardiomyopathies (16% of cases). Unexplained sudden cardiac death (40% of cases) was the predominant finding among persons in all age groups, except for those 31 to 35 years of age, for whom coronary artery disease was the most common finding. Younger age and death at night were independently associated with unexplained sudden cardiac death as compared with explained sudden cardiac death. A clinically relevant cardiac gene mutation was identified in 31 of 113 cases (27%) of unexplained sudden cardiac death in which genetic testing was performed. During follow-up, a clinical diagnosis of an inherited cardiovascular disease was identified in 13% of the families in which an unexplained sudden cardiac death occurred. CONCLUSIONS The addition of genetic testing to autopsy investigation substantially increased the identification of a possible cause of sudden cardiac death among children and young adults. (Funded by the National Health and Medical Research Council of Australia and others.).","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New England Journal of Medicine","id":"ITEM-3","issue":"25","issued":{"date-parts":[["2016","6","23"]]},"page":"2441-2452","publisher":"N Engl J Med","title":"A Prospective Study of Sudden Cardiac Death among Children and Young Adults","type":"article-journal","volume":"374"},"uris":["http://www.mendeley.com/documents/?uuid=ac3f8d7d-3d1c-3646-ba96-304b8f7bc8f8"]},{"id":"ITEM-4","itemData":{"DOI":"10.1016/S0008-6363(01)00254-1","ISSN":"00086363","PMID":"11334844","abstract":"Objective: The aim of the present study was to assess the prevalence of subtle morphologic substrates, clinically unrecognizable, underlying sudden cardiac death (SCD) in young people with apparently normal heart. Methods: In the time interval 1979-1998, 273 consecutive cases of SCD in young people (≤35 years) which occurred in the Veneto Region of Italy were prospectively studied. Following exclusion of extracardiac causes of sudden death, the heart was examined according to a detailed morphologic protocol consisting of macroscopic and histologic examination, including study of the specialized conduction system by serial sections. Results: At macroscopic examination, 197 SCD victims (72%) had an overt underlying structural heart disease such as cardiomyopathy in 56, obstructive coronary atherosclerosis in 54, valve disease in 32, non-atherosclerotic coronary artery disease in 28, aortic rupture in 13, postoperative congenital heart disease in five, and other disease in nine. The remaining 76 cases (28%) (50 males and 26 females, aged 4-35 years, mean 23±5 years) had a macroscopically normal heart. A total of 28 of them (37%) had experienced one or more of the following prodroma: syncope, palpitations or both in 20, ECG abnormalities in 18 and arrhythmias in ten. In 79% of them, histologic examination disclosed concealed pathologic substrates consisting of focal myocarditis in 27 cases, regional arrhythmogenic right ventricular cardiomyopathy, mostly localized to RV outflow tract, in nine, and conduction system abnormalities in 24 (leading to ventricular preexcitation in 18 and heart block in six). In 16 hearts (6%) there was no evidence of structural heart disease even after histologic study. Conclusion: Macroscopic heart features were normal in nearly one-third of young SCD victims. In 79% of them, however, histologic study unmasked concealed pathologic substrates such as focal myocarditis or cardiomyopathy and conduction system diseases. A total of 16 victims (6%) had no evidence of structural heart disease and the mechanism of their SCD remained unexplained. © 2001 Elsevier Science B.V.","author":[{"dropping-particle":"","family":"Corrado","given":"Domenico","non-dropping-particle":"","parse-names":false,"suffix":""},{"dropping-particle":"","family":"Basso","given":"Cristina","non-dropping-particle":"","parse-names":false,"suffix":""},{"dropping-particle":"","family":"Thiene","given":"Gaetano","non-dropping-particle":"","parse-names":false,"suffix":""}],"container-title":"Cardiovascular Research","id":"ITEM-4","issue":"2","issued":{"date-parts":[["2001"]]},"page":"399-408","publisher":"Cardiovasc Res","title":"Sudden cardiac death in young people with apparently normal heart","type":"article-journal","volume":"50"},"uris":["http://www.mendeley.com/documents/?uuid=6cf5fe81-ef6c-3504-9743-e9524fae059c"]}],"mendeley":{"formattedCitation":"(23,24,27,28)","plainTextFormattedCitation":"(23,24,27,28)","previouslyFormattedCitation":"(23,24,27,28)"},"properties":{"noteIndex":0},"schema":"https://github.com/citation-style-language/schema/raw/master/csl-citation.json"}</w:instrText>
      </w:r>
      <w:r w:rsidRPr="00184204">
        <w:rPr>
          <w:rFonts w:eastAsia="Calibri" w:cs="Times New Roman"/>
          <w:sz w:val="28"/>
          <w:szCs w:val="28"/>
        </w:rPr>
        <w:fldChar w:fldCharType="separate"/>
      </w:r>
      <w:r w:rsidR="00E47578" w:rsidRPr="00E47578">
        <w:rPr>
          <w:rFonts w:eastAsia="Calibri" w:cs="Times New Roman"/>
          <w:noProof/>
          <w:sz w:val="28"/>
          <w:szCs w:val="28"/>
        </w:rPr>
        <w:t>(23,24,27,28)</w:t>
      </w:r>
      <w:r w:rsidRPr="00184204">
        <w:rPr>
          <w:rFonts w:eastAsia="Calibri" w:cs="Times New Roman"/>
          <w:sz w:val="28"/>
          <w:szCs w:val="28"/>
        </w:rPr>
        <w:fldChar w:fldCharType="end"/>
      </w:r>
      <w:r w:rsidRPr="00184204">
        <w:rPr>
          <w:rFonts w:eastAsia="Calibri" w:cs="Times New Roman"/>
          <w:sz w:val="28"/>
          <w:szCs w:val="28"/>
        </w:rPr>
        <w:t xml:space="preserve">. It is important to advise screening in younger individuals </w:t>
      </w:r>
      <w:r w:rsidR="00251D4E" w:rsidRPr="00184204">
        <w:rPr>
          <w:rFonts w:eastAsia="Calibri" w:cs="Times New Roman"/>
          <w:sz w:val="28"/>
          <w:szCs w:val="28"/>
        </w:rPr>
        <w:t xml:space="preserve">with </w:t>
      </w:r>
      <w:r w:rsidRPr="00184204">
        <w:rPr>
          <w:rFonts w:eastAsia="Calibri" w:cs="Times New Roman"/>
          <w:sz w:val="28"/>
          <w:szCs w:val="28"/>
        </w:rPr>
        <w:t xml:space="preserve">aortic dissection as it is frequently </w:t>
      </w:r>
      <w:r w:rsidR="00251D4E" w:rsidRPr="00184204">
        <w:rPr>
          <w:rFonts w:eastAsia="Calibri" w:cs="Times New Roman"/>
          <w:sz w:val="28"/>
          <w:szCs w:val="28"/>
        </w:rPr>
        <w:t>familial</w:t>
      </w:r>
      <w:r w:rsidRPr="00184204">
        <w:rPr>
          <w:rFonts w:eastAsia="Calibri" w:cs="Times New Roman"/>
          <w:sz w:val="28"/>
          <w:szCs w:val="28"/>
        </w:rPr>
        <w:t xml:space="preserve"> </w:t>
      </w:r>
      <w:r w:rsidRPr="00184204">
        <w:rPr>
          <w:rFonts w:eastAsia="Calibri" w:cs="Times New Roman"/>
          <w:sz w:val="28"/>
          <w:szCs w:val="28"/>
        </w:rPr>
        <w:fldChar w:fldCharType="begin" w:fldLock="1"/>
      </w:r>
      <w:r w:rsidR="00200B91">
        <w:rPr>
          <w:rFonts w:eastAsia="Calibri" w:cs="Times New Roman"/>
          <w:sz w:val="28"/>
          <w:szCs w:val="28"/>
        </w:rPr>
        <w:instrText>ADDIN CSL_CITATION {"citationItems":[{"id":"ITEM-1","itemData":{"DOI":"10.1016/J.CARPATH.2016.03.002","ISSN":"1054-8807","PMID":"27031798","abstract":"Surgical aortic specimens are usually examined in Pathology Departments as a result of treatment of aneurysms or dissections. A number of diseases, genetic syndromes (Marfan syndrome, Loeys-Dietz syndrome, etc.), and vasculopathic aging processes involved in vascular injury can cause both distinct and nonspecific histopathologic changes with degeneration of the media as a common denominator. Terminology for these changes has varied over time leading to confusion and inconsistencies. This consensus document has established a revised, unified nomenclature for the variety of noninflammatory degenerative aortic histopathologies seen in such specimens. Older terms such as cystic medial necrosis and medionecrosis are replaced by more technically accurate terms such as mucoid extracellular matrix accumulation (MEMA), elastic fiber fragmentation and/or loss, and smooth muscle cell nuclei loss. A straightforward system of grading is presented to gauge the extent of medial degeneration and synoptic reporting tables are provided. Herein we present a standardized nomenclature that is accessible to general pathologists and useful for future publications describing these entities.","author":[{"dropping-particle":"","family":"Halushka","given":"Marc K.","non-dropping-particle":"","parse-names":false,"suffix":""},{"dropping-particle":"","family":"Angelini","given":"Annalisa","non-dropping-particle":"","parse-names":false,"suffix":""},{"dropping-particle":"","family":"Bartoloni","given":"Giovanni","non-dropping-particle":"","parse-names":false,"suffix":""},{"dropping-particle":"","family":"Basso","given":"Cristina","non-dropping-particle":"","parse-names":false,"suffix":""},{"dropping-particle":"","family":"Batoroeva","given":"Lubov","non-dropping-particle":"","parse-names":false,"suffix":""},{"dropping-particle":"","family":"Bruneval","given":"Patrick","non-dropping-particle":"","parse-names":false,"suffix":""},{"dropping-particle":"","family":"Buja","given":"L. Maximilian","non-dropping-particle":"","parse-names":false,"suffix":""},{"dropping-particle":"","family":"Butany","given":"Jagdish","non-dropping-particle":"","parse-names":false,"suffix":""},{"dropping-particle":"","family":"D'Amati","given":"Giulia","non-dropping-particle":"","parse-names":false,"suffix":""},{"dropping-particle":"","family":"Fallon","given":"John T.","non-dropping-particle":"","parse-names":false,"suffix":""},{"dropping-particle":"","family":"Gallagher","given":"Patrick J.","non-dropping-particle":"","parse-names":false,"suffix":""},{"dropping-particle":"","family":"Gittenberger-De Groot","given":"Adriana C.","non-dropping-particle":"","parse-names":false,"suffix":""},{"dropping-particle":"","family":"Gouveia","given":"Rosa H.","non-dropping-particle":"","parse-names":false,"suffix":""},{"dropping-particle":"","family":"Kholova","given":"Ivana","non-dropping-particle":"","parse-names":false,"suffix":""},{"dropping-particle":"","family":"Kelly","given":"Karen L.","non-dropping-particle":"","parse-names":false,"suffix":""},{"dropping-particle":"","family":"Leone","given":"Ornella","non-dropping-particle":"","parse-names":false,"suffix":""},{"dropping-particle":"","family":"Litovsky","given":"Silvio H.","non-dropping-particle":"","parse-names":false,"suffix":""},{"dropping-particle":"","family":"Maleszewski","given":"Joseph J.","non-dropping-particle":"","parse-names":false,"suffix":""},{"dropping-particle":"V.","family":"Miller","given":"Dylan","non-dropping-particle":"","parse-names":false,"suffix":""},{"dropping-particle":"","family":"Mitchell","given":"Richard N.","non-dropping-particle":"","parse-names":false,"suffix":""},{"dropping-particle":"","family":"Preston","given":"Stephen D.","non-dropping-particle":"","parse-names":false,"suffix":""},{"dropping-particle":"","family":"Pucci","given":"Angela","non-dropping-particle":"","parse-names":false,"suffix":""},{"dropping-particle":"","family":"Radio","given":"Stanley J.","non-dropping-particle":"","parse-names":false,"suffix":""},{"dropping-particle":"","family":"Rodriguez","given":"E. Rene","non-dropping-particle":"","parse-names":false,"suffix":""},{"dropping-particle":"","family":"Sheppard","given":"Mary N.","non-dropping-particle":"","parse-names":false,"suffix":""},{"dropping-particle":"","family":"Stone","given":"James R.","non-dropping-particle":"","parse-names":false,"suffix":""},{"dropping-particle":"","family":"Suvarna","given":"S. Kim","non-dropping-particle":"","parse-names":false,"suffix":""},{"dropping-particle":"","family":"Tan","given":"Carmela D.","non-dropping-particle":"","parse-names":false,"suffix":""},{"dropping-particle":"","family":"Thiene","given":"Gaetano","non-dropping-particle":"","parse-names":false,"suffix":""},{"dropping-particle":"","family":"Veinot","given":"John P.","non-dropping-particle":"","parse-names":false,"suffix":""},{"dropping-particle":"","family":"Wal","given":"Allard C.","non-dropping-particle":"Van Der","parse-names":false,"suffix":""}],"container-title":"Cardiovascular Pathology","id":"ITEM-1","issue":"3","issued":{"date-parts":[["2016","5","1"]]},"page":"247-257","publisher":"Elsevier","title":"Consensus statement on surgical pathology of the aorta from the Society for Cardiovascular Pathology and the Association For European Cardiovascular Pathology: II. Noninflammatory degenerative diseases — nomenclature and diagnostic criteria","type":"article-journal","volume":"25"},"uris":["http://www.mendeley.com/documents/?uuid=ba026f31-80de-3031-ab7f-a9564153a64a"]}],"mendeley":{"formattedCitation":"(50)","plainTextFormattedCitation":"(50)","previouslyFormattedCitation":"(50)"},"properties":{"noteIndex":0},"schema":"https://github.com/citation-style-language/schema/raw/master/csl-citation.json"}</w:instrText>
      </w:r>
      <w:r w:rsidRPr="00184204">
        <w:rPr>
          <w:rFonts w:eastAsia="Calibri" w:cs="Times New Roman"/>
          <w:sz w:val="28"/>
          <w:szCs w:val="28"/>
        </w:rPr>
        <w:fldChar w:fldCharType="separate"/>
      </w:r>
      <w:r w:rsidR="00200B91" w:rsidRPr="00200B91">
        <w:rPr>
          <w:rFonts w:eastAsia="Calibri" w:cs="Times New Roman"/>
          <w:noProof/>
          <w:sz w:val="28"/>
          <w:szCs w:val="28"/>
        </w:rPr>
        <w:t>(50)</w:t>
      </w:r>
      <w:r w:rsidRPr="00184204">
        <w:rPr>
          <w:rFonts w:eastAsia="Calibri" w:cs="Times New Roman"/>
          <w:sz w:val="28"/>
          <w:szCs w:val="28"/>
        </w:rPr>
        <w:fldChar w:fldCharType="end"/>
      </w:r>
      <w:r w:rsidRPr="00184204">
        <w:rPr>
          <w:rFonts w:eastAsia="Calibri" w:cs="Times New Roman"/>
          <w:sz w:val="28"/>
          <w:szCs w:val="28"/>
        </w:rPr>
        <w:t>.</w:t>
      </w:r>
    </w:p>
    <w:p w14:paraId="72DE1D1E" w14:textId="77777777" w:rsidR="00B37B95" w:rsidRPr="00184204" w:rsidRDefault="00B37B95" w:rsidP="00B37B95">
      <w:pPr>
        <w:rPr>
          <w:rFonts w:eastAsia="Calibri" w:cs="Times New Roman"/>
        </w:rPr>
      </w:pPr>
    </w:p>
    <w:p w14:paraId="4E100A46" w14:textId="77777777" w:rsidR="00B37B95" w:rsidRPr="00184204" w:rsidRDefault="00B37B95" w:rsidP="00B37B95">
      <w:pPr>
        <w:outlineLvl w:val="2"/>
        <w:rPr>
          <w:rFonts w:eastAsia="Calibri" w:cs="Times New Roman"/>
          <w:sz w:val="28"/>
          <w:szCs w:val="28"/>
          <w:u w:val="single"/>
        </w:rPr>
      </w:pPr>
      <w:bookmarkStart w:id="14" w:name="_Toc93319078"/>
      <w:r w:rsidRPr="00184204">
        <w:rPr>
          <w:rFonts w:eastAsia="Calibri" w:cs="Times New Roman"/>
          <w:sz w:val="28"/>
          <w:szCs w:val="28"/>
          <w:u w:val="single"/>
        </w:rPr>
        <w:t>Conduction disease</w:t>
      </w:r>
      <w:bookmarkEnd w:id="14"/>
    </w:p>
    <w:p w14:paraId="5866FB5E" w14:textId="16F4114F" w:rsidR="00B37B95" w:rsidRPr="00184204" w:rsidRDefault="00B37B95" w:rsidP="00B37B95">
      <w:pPr>
        <w:rPr>
          <w:rFonts w:eastAsia="Calibri" w:cs="Arial"/>
          <w:sz w:val="28"/>
          <w:szCs w:val="28"/>
        </w:rPr>
      </w:pPr>
      <w:r w:rsidRPr="00184204">
        <w:rPr>
          <w:rFonts w:eastAsia="Calibri" w:cs="Arial"/>
          <w:sz w:val="28"/>
          <w:szCs w:val="28"/>
        </w:rPr>
        <w:lastRenderedPageBreak/>
        <w:t xml:space="preserve">Conduction system abnormalities are not mentioned in most other studies but have been noted in 9% of cases in the Italian study </w:t>
      </w:r>
      <w:r w:rsidRPr="00184204">
        <w:rPr>
          <w:rFonts w:eastAsia="Calibri" w:cs="Arial"/>
          <w:sz w:val="28"/>
          <w:szCs w:val="28"/>
        </w:rPr>
        <w:fldChar w:fldCharType="begin" w:fldLock="1"/>
      </w:r>
      <w:r w:rsidR="00775CD7">
        <w:rPr>
          <w:rFonts w:eastAsia="Calibri" w:cs="Arial"/>
          <w:sz w:val="28"/>
          <w:szCs w:val="28"/>
        </w:rPr>
        <w:instrText>ADDIN CSL_CITATION {"citationItems":[{"id":"ITEM-1","itemData":{"DOI":"10.1016/S0008-6363(01)00254-1","ISSN":"00086363","PMID":"11334844","abstract":"Objective: The aim of the present study was to assess the prevalence of subtle morphologic substrates, clinically unrecognizable, underlying sudden cardiac death (SCD) in young people with apparently normal heart. Methods: In the time interval 1979-1998, 273 consecutive cases of SCD in young people (≤35 years) which occurred in the Veneto Region of Italy were prospectively studied. Following exclusion of extracardiac causes of sudden death, the heart was examined according to a detailed morphologic protocol consisting of macroscopic and histologic examination, including study of the specialized conduction system by serial sections. Results: At macroscopic examination, 197 SCD victims (72%) had an overt underlying structural heart disease such as cardiomyopathy in 56, obstructive coronary atherosclerosis in 54, valve disease in 32, non-atherosclerotic coronary artery disease in 28, aortic rupture in 13, postoperative congenital heart disease in five, and other disease in nine. The remaining 76 cases (28%) (50 males and 26 females, aged 4-35 years, mean 23±5 years) had a macroscopically normal heart. A total of 28 of them (37%) had experienced one or more of the following prodroma: syncope, palpitations or both in 20, ECG abnormalities in 18 and arrhythmias in ten. In 79% of them, histologic examination disclosed concealed pathologic substrates consisting of focal myocarditis in 27 cases, regional arrhythmogenic right ventricular cardiomyopathy, mostly localized to RV outflow tract, in nine, and conduction system abnormalities in 24 (leading to ventricular preexcitation in 18 and heart block in six). In 16 hearts (6%) there was no evidence of structural heart disease even after histologic study. Conclusion: Macroscopic heart features were normal in nearly one-third of young SCD victims. In 79% of them, however, histologic study unmasked concealed pathologic substrates such as focal myocarditis or cardiomyopathy and conduction system diseases. A total of 16 victims (6%) had no evidence of structural heart disease and the mechanism of their SCD remained unexplained. © 2001 Elsevier Science B.V.","author":[{"dropping-particle":"","family":"Corrado","given":"Domenico","non-dropping-particle":"","parse-names":false,"suffix":""},{"dropping-particle":"","family":"Basso","given":"Cristina","non-dropping-particle":"","parse-names":false,"suffix":""},{"dropping-particle":"","family":"Thiene","given":"Gaetano","non-dropping-particle":"","parse-names":false,"suffix":""}],"container-title":"Cardiovascular Research","id":"ITEM-1","issue":"2","issued":{"date-parts":[["2001"]]},"page":"399-408","publisher":"Cardiovasc Res","title":"Sudden cardiac death in young people with apparently normal heart","type":"article-journal","volume":"50"},"uris":["http://www.mendeley.com/documents/?uuid=6cf5fe81-ef6c-3504-9743-e9524fae059c"]}],"mendeley":{"formattedCitation":"(28)","plainTextFormattedCitation":"(28)","previouslyFormattedCitation":"(28)"},"properties":{"noteIndex":0},"schema":"https://github.com/citation-style-language/schema/raw/master/csl-citation.json"}</w:instrText>
      </w:r>
      <w:r w:rsidRPr="00184204">
        <w:rPr>
          <w:rFonts w:eastAsia="Calibri" w:cs="Arial"/>
          <w:sz w:val="28"/>
          <w:szCs w:val="28"/>
        </w:rPr>
        <w:fldChar w:fldCharType="separate"/>
      </w:r>
      <w:r w:rsidR="00E47578" w:rsidRPr="00E47578">
        <w:rPr>
          <w:rFonts w:eastAsia="Calibri" w:cs="Arial"/>
          <w:noProof/>
          <w:sz w:val="28"/>
          <w:szCs w:val="28"/>
        </w:rPr>
        <w:t>(28)</w:t>
      </w:r>
      <w:r w:rsidRPr="00184204">
        <w:rPr>
          <w:rFonts w:eastAsia="Calibri" w:cs="Arial"/>
          <w:sz w:val="28"/>
          <w:szCs w:val="28"/>
        </w:rPr>
        <w:fldChar w:fldCharType="end"/>
      </w:r>
      <w:r w:rsidRPr="00184204">
        <w:rPr>
          <w:rFonts w:eastAsia="Calibri" w:cs="Arial"/>
          <w:sz w:val="28"/>
          <w:szCs w:val="28"/>
        </w:rPr>
        <w:t xml:space="preserve"> and 2% in one of the Danish studies </w:t>
      </w:r>
      <w:r w:rsidRPr="00184204">
        <w:rPr>
          <w:rFonts w:eastAsia="Calibri" w:cs="Arial"/>
          <w:sz w:val="28"/>
          <w:szCs w:val="28"/>
        </w:rPr>
        <w:fldChar w:fldCharType="begin" w:fldLock="1"/>
      </w:r>
      <w:r w:rsidR="00775CD7">
        <w:rPr>
          <w:rFonts w:eastAsia="Calibri" w:cs="Arial"/>
          <w:sz w:val="28"/>
          <w:szCs w:val="28"/>
        </w:rPr>
        <w:instrText>ADDIN CSL_CITATION {"citationItems":[{"id":"ITEM-1","itemData":{"DOI":"10.1161/CIRCEP.113.001421","ISSN":"1941-3084","PMID":"24604905","abstract":"Background-Knowledge of the burden and causes of sudden cardiac death (SCD) is sparse in persons aged &lt;50 years; better understanding is needed to lower the risk of SCD. The aim of this study was to report SCD incidence rates and autopsy findings in persons aged 1 to 49 years. Methods and Results-All deaths in persons aged 1 to 49 years were included in 2007 to 2009. Death certificates were reviewed by 2 physicians. History of previous admissions to hospital was assessed, and discharge summaries were read. Sudden unexpected death cases were identified and autopsy reports were collected. In the 3-year study period, there were 7849 deaths of which we identified 893 (11%) SCD cases. The annual incidence rate per 100 000 persons increased from 2.3 (95% confidence interval, 2.0-2.7) to 21.7 (95% confidence interval, 20.2-23.4) in persons aged 1 to 35 and 36 to 49 years, respectively. Coronary artery disease was the most common cause of death and was found in 158 (36%) autopsied cases, followed by 135 (31%) cases of sudden unexplained death. Conclusions-In a nationwide cohort of persons aged &lt;50 years, the annual incidence rate of SCD was ̃10× higher in persons aged 36 to 49 years than in persons aged 1 to 35 years. Notably, coronary artery disease was the most common cause of SCD, followed by unexplained deaths. These findings may help in developing strategies to prevent SCD in the future. © 2014 American Heart Association, Inc.","author":[{"dropping-particle":"","family":"Risgaard","given":"Bjarke","non-dropping-particle":"","parse-names":false,"suffix":""},{"dropping-particle":"","family":"Winkel","given":"Bo Gregers","non-dropping-particle":"","parse-names":false,"suffix":""},{"dropping-particle":"","family":"Jabbari","given":"Reza","non-dropping-particle":"","parse-names":false,"suffix":""},{"dropping-particle":"","family":"Behr","given":"Elijah R.","non-dropping-particle":"","parse-names":false,"suffix":""},{"dropping-particle":"","family":"Ingemann-Hansen","given":"Ole","non-dropping-particle":"","parse-names":false,"suffix":""},{"dropping-particle":"","family":"Thomsen","given":"Joørgen Lange","non-dropping-particle":"","parse-names":false,"suffix":""},{"dropping-particle":"","family":"Ottesen","given":"Gyda Lolk","non-dropping-particle":"","parse-names":false,"suffix":""},{"dropping-particle":"","family":"Gislason","given":"Gunnar H.","non-dropping-particle":"","parse-names":false,"suffix":""},{"dropping-particle":"","family":"Bundgaard","given":"Henning","non-dropping-particle":"","parse-names":false,"suffix":""},{"dropping-particle":"","family":"Haunsoø","given":"Stig","non-dropping-particle":"","parse-names":false,"suffix":""},{"dropping-particle":"","family":"Holst","given":"Anders Gaarsdal","non-dropping-particle":"","parse-names":false,"suffix":""},{"dropping-particle":"","family":"Tfelt-Hansen","given":"Jacob","non-dropping-particle":"","parse-names":false,"suffix":""}],"container-title":"Circulation. Arrhythmia and electrophysiology","id":"ITEM-1","issue":"2","issued":{"date-parts":[["2014"]]},"page":"205-211","publisher":"Circ Arrhythm Electrophysiol","title":"Burden of sudden cardiac death in persons aged 1 to 49 years: nationwide study in Denmark","type":"article-journal","volume":"7"},"uris":["http://www.mendeley.com/documents/?uuid=7eac2c80-6ae8-373f-87dc-ae7f83c411b5"]}],"mendeley":{"formattedCitation":"(21)","plainTextFormattedCitation":"(21)","previouslyFormattedCitation":"(21)"},"properties":{"noteIndex":0},"schema":"https://github.com/citation-style-language/schema/raw/master/csl-citation.json"}</w:instrText>
      </w:r>
      <w:r w:rsidRPr="00184204">
        <w:rPr>
          <w:rFonts w:eastAsia="Calibri" w:cs="Arial"/>
          <w:sz w:val="28"/>
          <w:szCs w:val="28"/>
        </w:rPr>
        <w:fldChar w:fldCharType="separate"/>
      </w:r>
      <w:r w:rsidR="00E47578" w:rsidRPr="00E47578">
        <w:rPr>
          <w:rFonts w:eastAsia="Calibri" w:cs="Arial"/>
          <w:noProof/>
          <w:sz w:val="28"/>
          <w:szCs w:val="28"/>
        </w:rPr>
        <w:t>(21)</w:t>
      </w:r>
      <w:r w:rsidRPr="00184204">
        <w:rPr>
          <w:rFonts w:eastAsia="Calibri" w:cs="Arial"/>
          <w:sz w:val="28"/>
          <w:szCs w:val="28"/>
        </w:rPr>
        <w:fldChar w:fldCharType="end"/>
      </w:r>
      <w:r w:rsidRPr="00184204">
        <w:rPr>
          <w:rFonts w:eastAsia="Calibri" w:cs="Arial"/>
          <w:sz w:val="28"/>
          <w:szCs w:val="28"/>
        </w:rPr>
        <w:t xml:space="preserve">. These </w:t>
      </w:r>
      <w:r w:rsidR="00AB1758" w:rsidRPr="00184204">
        <w:rPr>
          <w:rFonts w:eastAsia="Calibri" w:cs="Arial"/>
          <w:sz w:val="28"/>
          <w:szCs w:val="28"/>
        </w:rPr>
        <w:t>are higher</w:t>
      </w:r>
      <w:r w:rsidRPr="00184204">
        <w:rPr>
          <w:rFonts w:eastAsia="Calibri" w:cs="Arial"/>
          <w:sz w:val="28"/>
          <w:szCs w:val="28"/>
        </w:rPr>
        <w:t xml:space="preserve"> proportions than within our cohort.</w:t>
      </w:r>
    </w:p>
    <w:p w14:paraId="01C61A1F" w14:textId="77777777" w:rsidR="00247EC1" w:rsidRPr="00184204" w:rsidRDefault="00247EC1" w:rsidP="00B37B95">
      <w:pPr>
        <w:rPr>
          <w:rFonts w:eastAsia="Calibri" w:cs="Arial"/>
          <w:sz w:val="28"/>
          <w:szCs w:val="28"/>
        </w:rPr>
      </w:pPr>
    </w:p>
    <w:p w14:paraId="27E4C9FD" w14:textId="77777777" w:rsidR="00247EC1" w:rsidRPr="00184204" w:rsidRDefault="00247EC1" w:rsidP="00B37B95">
      <w:pPr>
        <w:rPr>
          <w:rFonts w:eastAsia="Calibri" w:cs="Arial"/>
          <w:sz w:val="28"/>
          <w:szCs w:val="28"/>
          <w:u w:val="single"/>
        </w:rPr>
      </w:pPr>
      <w:r w:rsidRPr="00184204">
        <w:rPr>
          <w:rFonts w:eastAsia="Calibri" w:cs="Arial"/>
          <w:sz w:val="28"/>
          <w:szCs w:val="28"/>
          <w:u w:val="single"/>
        </w:rPr>
        <w:t xml:space="preserve">The concept of the molecular autopsy </w:t>
      </w:r>
    </w:p>
    <w:p w14:paraId="0F25C7A2" w14:textId="25CDB6F1" w:rsidR="00626EB2" w:rsidRPr="00184204" w:rsidRDefault="00E9312B" w:rsidP="00B37B95">
      <w:pPr>
        <w:rPr>
          <w:rFonts w:eastAsia="Calibri" w:cstheme="minorHAnsi"/>
          <w:sz w:val="28"/>
          <w:szCs w:val="28"/>
        </w:rPr>
      </w:pPr>
      <w:r w:rsidRPr="00184204">
        <w:rPr>
          <w:rFonts w:eastAsia="Calibri" w:cstheme="minorHAnsi"/>
          <w:sz w:val="28"/>
          <w:szCs w:val="28"/>
        </w:rPr>
        <w:t xml:space="preserve">The first such diagnosis was made in 1999 when a diagnosis of Long Q-T was made in a fatal </w:t>
      </w:r>
      <w:r w:rsidR="00AB1758" w:rsidRPr="00184204">
        <w:rPr>
          <w:rFonts w:eastAsia="Calibri" w:cstheme="minorHAnsi"/>
          <w:sz w:val="28"/>
          <w:szCs w:val="28"/>
        </w:rPr>
        <w:t>drowning.</w:t>
      </w:r>
      <w:r w:rsidRPr="00184204">
        <w:rPr>
          <w:rFonts w:eastAsia="Calibri" w:cstheme="minorHAnsi"/>
          <w:sz w:val="28"/>
          <w:szCs w:val="28"/>
        </w:rPr>
        <w:t xml:space="preserve"> </w:t>
      </w:r>
      <w:r w:rsidR="002040C7" w:rsidRPr="00184204">
        <w:rPr>
          <w:rFonts w:eastAsia="Calibri" w:cstheme="minorHAnsi"/>
          <w:sz w:val="28"/>
          <w:szCs w:val="28"/>
        </w:rPr>
        <w:t xml:space="preserve">We have </w:t>
      </w:r>
      <w:r w:rsidR="00DA705C" w:rsidRPr="00184204">
        <w:rPr>
          <w:rFonts w:eastAsia="Calibri" w:cstheme="minorHAnsi"/>
          <w:sz w:val="28"/>
          <w:szCs w:val="28"/>
        </w:rPr>
        <w:t>now</w:t>
      </w:r>
      <w:r w:rsidR="002040C7" w:rsidRPr="00184204">
        <w:rPr>
          <w:rFonts w:eastAsia="Calibri" w:cstheme="minorHAnsi"/>
          <w:sz w:val="28"/>
          <w:szCs w:val="28"/>
        </w:rPr>
        <w:t xml:space="preserve"> proven that m</w:t>
      </w:r>
      <w:r w:rsidRPr="00184204">
        <w:rPr>
          <w:rFonts w:eastAsia="Calibri" w:cstheme="minorHAnsi"/>
          <w:sz w:val="28"/>
          <w:szCs w:val="28"/>
        </w:rPr>
        <w:t xml:space="preserve">olecular testing with sample collection during autopsy in SCD </w:t>
      </w:r>
      <w:r w:rsidR="002040C7" w:rsidRPr="00184204">
        <w:rPr>
          <w:rFonts w:eastAsia="Calibri" w:cstheme="minorHAnsi"/>
          <w:sz w:val="28"/>
          <w:szCs w:val="28"/>
        </w:rPr>
        <w:t xml:space="preserve">is </w:t>
      </w:r>
      <w:r w:rsidRPr="00184204">
        <w:rPr>
          <w:rFonts w:eastAsia="Calibri" w:cstheme="minorHAnsi"/>
          <w:sz w:val="28"/>
          <w:szCs w:val="28"/>
        </w:rPr>
        <w:t xml:space="preserve"> valuable in yielding a diagnosis</w:t>
      </w:r>
      <w:r w:rsidR="000878AE" w:rsidRPr="00184204">
        <w:rPr>
          <w:rFonts w:eastAsia="Calibri" w:cstheme="minorHAnsi"/>
          <w:sz w:val="28"/>
          <w:szCs w:val="28"/>
        </w:rPr>
        <w:t xml:space="preserve"> </w:t>
      </w:r>
      <w:r w:rsidR="000878AE" w:rsidRPr="00184204">
        <w:rPr>
          <w:rFonts w:eastAsia="Calibri" w:cstheme="minorHAnsi"/>
          <w:sz w:val="28"/>
          <w:szCs w:val="28"/>
        </w:rPr>
        <w:fldChar w:fldCharType="begin" w:fldLock="1"/>
      </w:r>
      <w:r w:rsidR="00775CD7">
        <w:rPr>
          <w:rFonts w:eastAsia="Calibri" w:cstheme="minorHAnsi"/>
          <w:sz w:val="28"/>
          <w:szCs w:val="28"/>
        </w:rPr>
        <w:instrText>ADDIN CSL_CITATION {"citationItems":[{"id":"ITEM-1","itemData":{"DOI":"10.1016/j.jacc.2018.01.031","ISSN":"1558-3597 (Electronic)\r0735-1097 (Linking)","PMID":"29544603","abstract":"BACKGROUND: Familial evaluation after a sudden death with negative autopsy (sudden arrhythmic death syndrome; SADS) may identify relatives at risk of fatal arrhythmias. OBJECTIVES: This study aimed to assess the impact of systematic ajmaline provocation testing using high right precordial leads (RPLs) on the diagnostic yield of Brugada syndrome (BrS) in a large cohort of SADS families. METHODS: Three hundred three SADS families (911 relatives) underwent evaluation with resting electrocardiogram using conventional and high RPLs, echocardiography, exercise, and 24-h electrocardiogram monitor. An ajmaline test with conventional and high RPLs was undertaken in 670 (74%) relatives without a familial diagnosis after initial evaluation. Further investigations were guided by clinical suspicion. RESULTS: An inherited cardiac disease was diagnosed in 128 (42%) families and 201 (22%) relatives. BrS was the most prevalent diagnosis (n = 85, 28% of families; n = 140, 15% of relatives). Ajmaline testing was required to unmask the BrS in 97% of diagnosed individuals. The use of high RPLs showed a 16% incremental diagnostic yield of ajmaline testing by diagnosing BrS in an additional 49 families. There were no differences of the characteristics between individuals and families with a diagnostic pattern in the conventional and the high RPLs. On follow-up, a spontaneous type 1 Brugada pattern and/or clinically significant arrhythmic events developed in 17% (n = 25) of the concealed BrS cohort. CONCLUSIONS: Systematic use of ajmaline testing with high RPLs increases substantially the yield of BrS in SADS families. Assessment should be performed in expert centers where patients are counseled appropriately for the potential implications of provocation testing.","author":[{"dropping-particle":"","family":"Papadakis","given":"M","non-dropping-particle":"","parse-names":false,"suffix":""},{"dropping-particle":"","family":"Papatheodorou","given":"E","non-dropping-particle":"","parse-names":false,"suffix":""},{"dropping-particle":"","family":"Mellor","given":"G","non-dropping-particle":"","parse-names":false,"suffix":""},{"dropping-particle":"","family":"Raju","given":"H","non-dropping-particle":"","parse-names":false,"suffix":""},{"dropping-particle":"","family":"Bastiaenen","given":"R","non-dropping-particle":"","parse-names":false,"suffix":""},{"dropping-particle":"","family":"Wijeyeratne","given":"Y","non-dropping-particle":"","parse-names":false,"suffix":""},{"dropping-particle":"","family":"Wasim","given":"S","non-dropping-particle":"","parse-names":false,"suffix":""},{"dropping-particle":"","family":"Ensam","given":"B","non-dropping-particle":"","parse-names":false,"suffix":""},{"dropping-particle":"","family":"Finocchiaro","given":"G","non-dropping-particle":"","parse-names":false,"suffix":""},{"dropping-particle":"","family":"Gray","given":"B","non-dropping-particle":"","parse-names":false,"suffix":""},{"dropping-particle":"","family":"Malhotra","given":"A","non-dropping-particle":"","parse-names":false,"suffix":""},{"dropping-particle":"","family":"D'Silva","given":"A","non-dropping-particle":"","parse-names":false,"suffix":""},{"dropping-particle":"","family":"Edwards","given":"N","non-dropping-particle":"","parse-names":false,"suffix":""},{"dropping-particle":"","family":"Cole","given":"D","non-dropping-particle":"","parse-names":false,"suffix":""},{"dropping-particle":"","family":"Attard","given":"V","non-dropping-particle":"","parse-names":false,"suffix":""},{"dropping-particle":"","family":"Batchvarov","given":"V N","non-dropping-particle":"","parse-names":false,"suffix":""},{"dropping-particle":"","family":"Tome-Esteban","given":"M","non-dropping-particle":"","parse-names":false,"suffix":""},{"dropping-particle":"","family":"Homfray","given":"T","non-dropping-particle":"","parse-names":false,"suffix":""},{"dropping-particle":"","family":"Sheppard","given":"M N","non-dropping-particle":"","parse-names":false,"suffix":""},{"dropping-particle":"","family":"Sharma","given":"S","non-dropping-particle":"","parse-names":false,"suffix":""},{"dropping-particle":"","family":"Behr","given":"E R","non-dropping-particle":"","parse-names":false,"suffix":""}],"container-title":"J Am Coll Cardiol","edition":"2018/03/17","id":"ITEM-1","issue":"11","issued":{"date-parts":[["2018"]]},"page":"1204-1214","title":"The Diagnostic Yield of Brugada Syndrome After Sudden Death With Normal Autopsy","type":"article-journal","volume":"71"},"uris":["http://www.mendeley.com/documents/?uuid=efdb4466-d912-43ab-aed9-9ae26d7b5cc7","http://www.mendeley.com/documents/?uuid=69ca4f17-dc3b-3d4e-9192-7b60d9bbdf38"]},{"id":"ITEM-2","itemData":{"DOI":"10.1016/j.jacc.2017.02.046","ISSN":"15583597","PMID":"28449774","abstract":"Background Sudden arrhythmic death syndrome (SADS) describes a sudden death with negative autopsy and toxicological analysis. Cardiac genetic disease is a likely etiology. Objectives This study investigated the clinical utility and combined yield of post-mortem genetic testing (molecular autopsy) in cases of SADS and comprehensive clinical evaluation of surviving relatives. Methods We evaluated 302 expertly validated SADS cases with suitable DNA (median age: 24 years; 65% males) who underwent next-generation sequencing using an extended panel of 77 primary electrical disorder and cardiomyopathy genes. Pathogenic and likely pathogenic variants were classified using American College of Medical Genetics (ACMG) consensus guidelines. The yield of combined molecular autopsy and clinical evaluation in 82 surviving families was evaluated. A gene-level rare variant association analysis was conducted in SADS cases versus controls. Results A clinically actionable pathogenic or likely pathogenic variant was identified in 40 of 302 cases (13%). The main etiologies established were catecholaminergic polymorphic ventricular tachycardia and long QT syndrome (17 [6%] and 11 [4%], respectively). Gene-based rare variants association analysis showed enrichment of rare predicted deleterious variants in RYR2 (p = 5 × 10-5). Combining molecular autopsy with clinical evaluation in surviving families increased diagnostic yield from 26% to 39%. Conclusions Molecular autopsy for electrical disorder and cardiomyopathy genes, using ACMG guidelines for variant classification, identified a modest but realistic yield in SADS. Our data highlighted the predominant role of catecholaminergic polymorphic ventricular tachycardia and long QT syndrome, especially the RYR2 gene, as well as the minimal yield from other genes. Furthermore, we showed the enhanced utility of combined clinical and genetic evaluation.","author":[{"dropping-particle":"","family":"Lahrouchi","given":"Najim","non-dropping-particle":"","parse-names":false,"suffix":""},{"dropping-particle":"","family":"Raju","given":"Hariharan","non-dropping-particle":"","parse-names":false,"suffix":""},{"dropping-particle":"","family":"Lodder","given":"Elisabeth M.","non-dropping-particle":"","parse-names":false,"suffix":""},{"dropping-particle":"","family":"Papatheodorou","given":"Efstathios","non-dropping-particle":"","parse-names":false,"suffix":""},{"dropping-particle":"","family":"Ware","given":"James S.","non-dropping-particle":"","parse-names":false,"suffix":""},{"dropping-particle":"","family":"Papadakis","given":"Michael","non-dropping-particle":"","parse-names":false,"suffix":""},{"dropping-particle":"","family":"Tadros","given":"Rafik","non-dropping-particle":"","parse-names":false,"suffix":""},{"dropping-particle":"","family":"Cole","given":"Della","non-dropping-particle":"","parse-names":false,"suffix":""},{"dropping-particle":"","family":"Skinner","given":"Jonathan R.","non-dropping-particle":"","parse-names":false,"suffix":""},{"dropping-particle":"","family":"Crawford","given":"Jackie","non-dropping-particle":"","parse-names":false,"suffix":""},{"dropping-particle":"","family":"Love","given":"Donald R.","non-dropping-particle":"","parse-names":false,"suffix":""},{"dropping-particle":"","family":"Pua","given":"Chee J.","non-dropping-particle":"","parse-names":false,"suffix":""},{"dropping-particle":"","family":"Soh","given":"Bee Y.","non-dropping-particle":"","parse-names":false,"suffix":""},{"dropping-particle":"","family":"Bhalshankar","given":"Jaydutt D.","non-dropping-particle":"","parse-names":false,"suffix":""},{"dropping-particle":"","family":"Govind","given":"Risha","non-dropping-particle":"","parse-names":false,"suffix":""},{"dropping-particle":"","family":"Tfelt-Hansen","given":"Jacob","non-dropping-particle":"","parse-names":false,"suffix":""},{"dropping-particle":"","family":"Winkel","given":"Bo G.","non-dropping-particle":"","parse-names":false,"suffix":""},{"dropping-particle":"","family":"Werf","given":"Christian","non-dropping-particle":"van der","parse-names":false,"suffix":""},{"dropping-particle":"","family":"Wijeyeratne","given":"Yanushi D.","non-dropping-particle":"","parse-names":false,"suffix":""},{"dropping-particle":"","family":"Mellor","given":"Greg","non-dropping-particle":"","parse-names":false,"suffix":""},{"dropping-particle":"","family":"Till","given":"Jan","non-dropping-particle":"","parse-names":false,"suffix":""},{"dropping-particle":"","family":"Cohen","given":"Marta C.","non-dropping-particle":"","parse-names":false,"suffix":""},{"dropping-particle":"","family":"Tome-Esteban","given":"Maria","non-dropping-particle":"","parse-names":false,"suffix":""},{"dropping-particle":"","family":"Sharma","given":"Sanjay","non-dropping-particle":"","parse-names":false,"suffix":""},{"dropping-particle":"","family":"Wilde","given":"Arthur A.M.","non-dropping-particle":"","parse-names":false,"suffix":""},{"dropping-particle":"","family":"Cook","given":"Stuart A.","non-dropping-particle":"","parse-names":false,"suffix":""},{"dropping-particle":"","family":"Bezzina","given":"Connie R.","non-dropping-particle":"","parse-names":false,"suffix":""},{"dropping-particle":"","family":"Sheppard","given":"Mary N.","non-dropping-particle":"","parse-names":false,"suffix":""},{"dropping-particle":"","family":"Behr","given":"Elijah R.","non-dropping-particle":"","parse-names":false,"suffix":""}],"container-title":"Journal of the American College of Cardiology","id":"ITEM-2","issue":"17","issued":{"date-parts":[["2017","5","2"]]},"page":"2134-2145","publisher":"Elsevier USA","title":"Utility of Post-Mortem Genetic Testing in Cases of Sudden Arrhythmic Death Syndrome","type":"article-journal","volume":"69"},"uris":["http://www.mendeley.com/documents/?uuid=3a7fcbc0-933f-30e0-8ea8-2868f3087807"]}],"mendeley":{"formattedCitation":"(30,31)","plainTextFormattedCitation":"(30,31)","previouslyFormattedCitation":"(30,31)"},"properties":{"noteIndex":0},"schema":"https://github.com/citation-style-language/schema/raw/master/csl-citation.json"}</w:instrText>
      </w:r>
      <w:r w:rsidR="000878AE" w:rsidRPr="00184204">
        <w:rPr>
          <w:rFonts w:eastAsia="Calibri" w:cstheme="minorHAnsi"/>
          <w:sz w:val="28"/>
          <w:szCs w:val="28"/>
        </w:rPr>
        <w:fldChar w:fldCharType="separate"/>
      </w:r>
      <w:r w:rsidR="00E47578" w:rsidRPr="00E47578">
        <w:rPr>
          <w:rFonts w:eastAsia="Calibri" w:cstheme="minorHAnsi"/>
          <w:noProof/>
          <w:sz w:val="28"/>
          <w:szCs w:val="28"/>
        </w:rPr>
        <w:t>(30,31)</w:t>
      </w:r>
      <w:r w:rsidR="000878AE" w:rsidRPr="00184204">
        <w:rPr>
          <w:rFonts w:eastAsia="Calibri" w:cstheme="minorHAnsi"/>
          <w:sz w:val="28"/>
          <w:szCs w:val="28"/>
        </w:rPr>
        <w:fldChar w:fldCharType="end"/>
      </w:r>
      <w:r w:rsidR="006D05CD" w:rsidRPr="00184204">
        <w:rPr>
          <w:rFonts w:eastAsia="Calibri" w:cstheme="minorHAnsi"/>
          <w:sz w:val="28"/>
          <w:szCs w:val="28"/>
        </w:rPr>
        <w:t>.</w:t>
      </w:r>
      <w:r w:rsidR="002040C7" w:rsidRPr="00184204">
        <w:rPr>
          <w:rFonts w:eastAsia="Calibri" w:cstheme="minorHAnsi"/>
          <w:sz w:val="28"/>
          <w:szCs w:val="28"/>
        </w:rPr>
        <w:t xml:space="preserve"> </w:t>
      </w:r>
      <w:r w:rsidR="002040C7" w:rsidRPr="00184204">
        <w:rPr>
          <w:rFonts w:cstheme="minorHAnsi"/>
          <w:sz w:val="28"/>
          <w:szCs w:val="28"/>
          <w:shd w:val="clear" w:color="auto" w:fill="FFFFFF"/>
        </w:rPr>
        <w:t>Considering that SADS and cardiomyopathies accounts for a significant number of sudden deaths in young people and that epidemiological, clinical and now post-mortem genetic analyses all suggest a lethal cardiac channelopathy or cardiomyopathy mutation, the molecular autopsy should be viewed as the standard of care for the post-mortem evaluation of SCD</w:t>
      </w:r>
      <w:r w:rsidR="00B934FD" w:rsidRPr="00184204">
        <w:rPr>
          <w:rFonts w:cstheme="minorHAnsi"/>
          <w:sz w:val="28"/>
          <w:szCs w:val="28"/>
          <w:shd w:val="clear" w:color="auto" w:fill="FFFFFF"/>
        </w:rPr>
        <w:t xml:space="preserve"> </w:t>
      </w:r>
      <w:r w:rsidR="000878AE" w:rsidRPr="00184204">
        <w:rPr>
          <w:rFonts w:cstheme="minorHAnsi"/>
          <w:sz w:val="28"/>
          <w:szCs w:val="28"/>
          <w:shd w:val="clear" w:color="auto" w:fill="FFFFFF"/>
        </w:rPr>
        <w:fldChar w:fldCharType="begin" w:fldLock="1"/>
      </w:r>
      <w:r w:rsidR="00200B91">
        <w:rPr>
          <w:rFonts w:cstheme="minorHAnsi"/>
          <w:sz w:val="28"/>
          <w:szCs w:val="28"/>
          <w:shd w:val="clear" w:color="auto" w:fill="FFFFFF"/>
        </w:rPr>
        <w:instrText>ADDIN CSL_CITATION {"citationItems":[{"id":"ITEM-1","itemData":{"DOI":"10.1097/01.hco.0000221576.33501.83","ISSN":"0268-4705 (Print)","PMID":"16601452","abstract":"PURPOSE OF REVIEW: Sudden cardiac death (SCD) is one of the most common causes of  death, with many attributable to cardiac/coronary abnormalities evident at autopsy. A significant number of SCDs, however, particularly in young people, remain unexplained following a medico-legal investigation, including autopsy, and are referred to as autopsy-negative sudden unexplained death (SUD). Due to molecular advances, however, a cardiac channel molecular autopsy may potentially provide a pathogenic basis for SUD and establish cause and manner of death. RECENT FINDINGS: Over the past decade, five population-based investigations of sudden death in young people elucidated the frequency of and causes responsible for these tragic events. The most inclusive epidemiologic study concluded that nearly 30% of SCDs in young people are autopsy-negative (i.e. SUD) and most likely secondary to cardiac channelopathies. Case reports on the post-mortem molecular diagnosis of cardiac channelopathies through the use of a molecular autopsy have been presented. Recently, a molecular autopsy series of SUD identified pathogenic mutations in long QT syndrome and catecholaminergic polymorphic ventricular tachycardia-associated genes in over one-third of cases. Similar post-mortem cardiac channel genetic testing in a large population-based cohort of sudden infant death syndrome has elucidated mutations in 5-10% of cases. SUMMARY: With autopsy-negative SUD accounting for a significant number of sudden deaths in young people, a new role for the medical examiner is emerging. An accurate diagnosis, derived from a molecular autopsy, will guide the appropriate initiation of pre-emptive strategies in hopes of preventing future tragedies among those left behind.","author":[{"dropping-particle":"","family":"Tester","given":"David J","non-dropping-particle":"","parse-names":false,"suffix":""},{"dropping-particle":"","family":"Ackerman","given":"Michael J","non-dropping-particle":"","parse-names":false,"suffix":""}],"container-title":"Current opinion in cardiology","id":"ITEM-1","issue":"3","issued":{"date-parts":[["2006","5"]]},"language":"eng","page":"166-172","publisher-place":"United States","title":"The role of molecular autopsy in unexplained sudden cardiac death.","type":"article-journal","volume":"21"},"uris":["http://www.mendeley.com/documents/?uuid=b8b5f693-5055-49da-97e2-1e43ac32b607","http://www.mendeley.com/documents/?uuid=bc0ced75-35fa-4b95-9b86-ff81d9b50172"]},{"id":"ITEM-2","itemData":{"DOI":"10.1093/eurheartj/ehv063","ISBN":"1522-9645 (Electronic)\r0195-668X (Linking)","PMID":"25765769","abstract":"The sudden death of a young, apparently fit and healthy person is amongst the most challenging scenarios in clinical medicine. Sudden cardiac death (SCD) is a devastating and tragic outcome of a number of underlying cardiovascular diseases. While coronary artery disease and acute myocardial infarction are the most common causes of SCD in older populations, genetic (inherited) cardiac disorders comprise a substantial proportion of SCD cases aged 40 years and less. This includes the primary arrhythmogenic disorders such as long QT syndromes and inherited cardiomyopathies, namely hypertrophic cardiomyopathy. In up to 30% of young SCD, no cause of death is identified at postmortem, so-called autopsy-negative or sudden arrhythmic death syndrome (SADS). Management of families following SCD begins with a concerted effort to identify the cause of death in the decedent, based on either premorbid clinical details or the pathological findings at postmortem. Where no cause of death is identified, genetic testing of deoxyribonucleic acid extracted from postmortem blood (the molecular autopsy) may identify a cause of death in up to 30% of SADS cases. Irrespective of the genetic testing considerations, all families in which a sudden unexplained death has occurred require targeted and standardized clinical testing in an attempt to identify relatives who may be at-risk of having the same inherited heart disease and therefore also predisposed to an increased risk of SCD. Optimal care of SCD families therefore requires dedicated and appropriately trained staff in the setting of a specialized multidisciplinary cardiac genetic clinic.","author":[{"dropping-particle":"","family":"Semsarian","given":"C","non-dropping-particle":"","parse-names":false,"suffix":""},{"dropping-particle":"","family":"Ingles","given":"J","non-dropping-particle":"","parse-names":false,"suffix":""},{"dropping-particle":"","family":"Wilde","given":"A A","non-dropping-particle":"","parse-names":false,"suffix":""}],"container-title":"Eur Heart J","id":"ITEM-2","issued":{"date-parts":[["2015"]]},"title":"Sudden cardiac death in the young: the molecular autopsy and a practical approach to surviving relatives","type":"article-journal"},"uris":["http://www.mendeley.com/documents/?uuid=3a80de1b-e8a4-4a3e-9d9a-c07507072c1f","http://www.mendeley.com/documents/?uuid=17daed8a-694a-4a55-966b-a14b92f859ea"]}],"mendeley":{"formattedCitation":"(51,52)","plainTextFormattedCitation":"(51,52)","previouslyFormattedCitation":"(51,52)"},"properties":{"noteIndex":0},"schema":"https://github.com/citation-style-language/schema/raw/master/csl-citation.json"}</w:instrText>
      </w:r>
      <w:r w:rsidR="000878AE" w:rsidRPr="00184204">
        <w:rPr>
          <w:rFonts w:cstheme="minorHAnsi"/>
          <w:sz w:val="28"/>
          <w:szCs w:val="28"/>
          <w:shd w:val="clear" w:color="auto" w:fill="FFFFFF"/>
        </w:rPr>
        <w:fldChar w:fldCharType="separate"/>
      </w:r>
      <w:r w:rsidR="00200B91" w:rsidRPr="00200B91">
        <w:rPr>
          <w:rFonts w:cstheme="minorHAnsi"/>
          <w:noProof/>
          <w:sz w:val="28"/>
          <w:szCs w:val="28"/>
          <w:shd w:val="clear" w:color="auto" w:fill="FFFFFF"/>
        </w:rPr>
        <w:t>(51,52)</w:t>
      </w:r>
      <w:r w:rsidR="000878AE" w:rsidRPr="00184204">
        <w:rPr>
          <w:rFonts w:cstheme="minorHAnsi"/>
          <w:sz w:val="28"/>
          <w:szCs w:val="28"/>
          <w:shd w:val="clear" w:color="auto" w:fill="FFFFFF"/>
        </w:rPr>
        <w:fldChar w:fldCharType="end"/>
      </w:r>
      <w:r w:rsidR="002040C7" w:rsidRPr="00184204">
        <w:rPr>
          <w:rFonts w:cstheme="minorHAnsi"/>
          <w:sz w:val="28"/>
          <w:szCs w:val="28"/>
          <w:shd w:val="clear" w:color="auto" w:fill="FFFFFF"/>
        </w:rPr>
        <w:t>. </w:t>
      </w:r>
      <w:r w:rsidR="00D958DD" w:rsidRPr="00184204">
        <w:rPr>
          <w:rFonts w:cstheme="minorHAnsi"/>
          <w:sz w:val="28"/>
          <w:szCs w:val="28"/>
          <w:shd w:val="clear" w:color="auto" w:fill="FFFFFF"/>
        </w:rPr>
        <w:t xml:space="preserve">Already pathologists within the UK are doing this by obtaining samples of spleen and fixing in </w:t>
      </w:r>
      <w:proofErr w:type="spellStart"/>
      <w:r w:rsidR="00D958DD" w:rsidRPr="00184204">
        <w:rPr>
          <w:rFonts w:cstheme="minorHAnsi"/>
          <w:sz w:val="28"/>
          <w:szCs w:val="28"/>
          <w:shd w:val="clear" w:color="auto" w:fill="FFFFFF"/>
        </w:rPr>
        <w:t>RNAlater</w:t>
      </w:r>
      <w:proofErr w:type="spellEnd"/>
      <w:r w:rsidR="00D958DD" w:rsidRPr="00184204">
        <w:rPr>
          <w:rFonts w:cstheme="minorHAnsi"/>
          <w:sz w:val="28"/>
          <w:szCs w:val="28"/>
          <w:shd w:val="clear" w:color="auto" w:fill="FFFFFF"/>
        </w:rPr>
        <w:t xml:space="preserve"> this avoiding the need for freezing </w:t>
      </w:r>
      <w:r w:rsidR="00AB1758" w:rsidRPr="00184204">
        <w:rPr>
          <w:rFonts w:cstheme="minorHAnsi"/>
          <w:sz w:val="28"/>
          <w:szCs w:val="28"/>
          <w:shd w:val="clear" w:color="auto" w:fill="FFFFFF"/>
        </w:rPr>
        <w:t>tissue and</w:t>
      </w:r>
      <w:r w:rsidR="00D958DD" w:rsidRPr="00184204">
        <w:rPr>
          <w:rFonts w:cstheme="minorHAnsi"/>
          <w:sz w:val="28"/>
          <w:szCs w:val="28"/>
          <w:shd w:val="clear" w:color="auto" w:fill="FFFFFF"/>
        </w:rPr>
        <w:t xml:space="preserve"> </w:t>
      </w:r>
      <w:r w:rsidR="00EC678F" w:rsidRPr="00184204">
        <w:rPr>
          <w:rFonts w:cstheme="minorHAnsi"/>
          <w:sz w:val="28"/>
          <w:szCs w:val="28"/>
          <w:shd w:val="clear" w:color="auto" w:fill="FFFFFF"/>
        </w:rPr>
        <w:t>excellent quality</w:t>
      </w:r>
      <w:r w:rsidR="00D958DD" w:rsidRPr="00184204">
        <w:rPr>
          <w:rFonts w:cstheme="minorHAnsi"/>
          <w:sz w:val="28"/>
          <w:szCs w:val="28"/>
          <w:shd w:val="clear" w:color="auto" w:fill="FFFFFF"/>
        </w:rPr>
        <w:t xml:space="preserve"> DNA can be extracted. Both the Royal College of Pathologists and European Association of Cardiovascular pathology have included this in their guidelines</w:t>
      </w:r>
      <w:r w:rsidR="00B934FD" w:rsidRPr="00184204">
        <w:rPr>
          <w:rFonts w:cstheme="minorHAnsi"/>
          <w:sz w:val="28"/>
          <w:szCs w:val="28"/>
          <w:shd w:val="clear" w:color="auto" w:fill="FFFFFF"/>
        </w:rPr>
        <w:t xml:space="preserve"> </w:t>
      </w:r>
      <w:r w:rsidR="000878AE" w:rsidRPr="00184204">
        <w:rPr>
          <w:rFonts w:cstheme="minorHAnsi"/>
          <w:sz w:val="28"/>
          <w:szCs w:val="28"/>
          <w:shd w:val="clear" w:color="auto" w:fill="FFFFFF"/>
        </w:rPr>
        <w:fldChar w:fldCharType="begin" w:fldLock="1"/>
      </w:r>
      <w:r w:rsidR="00200B91">
        <w:rPr>
          <w:rFonts w:cstheme="minorHAnsi"/>
          <w:sz w:val="28"/>
          <w:szCs w:val="28"/>
          <w:shd w:val="clear" w:color="auto" w:fill="FFFFFF"/>
        </w:rPr>
        <w:instrText>ADDIN CSL_CITATION {"citationItems":[{"id":"ITEM-1","itemData":{"abstract":"This document was created to address the needs of the autopsy pathologist dealing with deaths reflecting cardiac disease, and indicates a technical approach and investigations that should prevent criticism of case analysis in medicolegal environments. It should also serve to protect the needs of the living (i.e. surviving siblings and relatives with genetic conditions) as well as society in general. The limitations of local Coronial practice and permissions are often unique to different cases and various parts of the UK, but this documentary guidance should be satisfactory for all cases. The document is designed to be a focused bench-top guide with step-by-step examination suggestions. It highlights matters for consideration. The levels of evidence reflect published case reports, analyses of cardiac diseases and the current status of cardiac pathology discussed at meetings – as summarised in the first two references. In some areas this knowledge has been tested in legal settings and is cited as level D (see Appendix B), whereas most is given as good pathology practice.","author":[{"dropping-particle":"","family":"Osborn, M; Lowe J; Sheppard M; Suvarna","given":"K","non-dropping-particle":"","parse-names":false,"suffix":""}],"id":"ITEM-1","issue":"July","issued":{"date-parts":[["2015"]]},"page":"1-16","title":"Guidelines on autopsy practice : Sudden death with likely cardiac pathology July 2015","type":"article-journal"},"uris":["http://www.mendeley.com/documents/?uuid=aab8bf0b-2650-4989-af67-48b43606775d","http://www.mendeley.com/documents/?uuid=4a5ce5f7-5cfe-4d59-81e5-a27da81c7d59"]},{"id":"ITEM-2","itemData":{"DOI":"10.1007/S00428-017-2221-0/TABLES/4","ISSN":"14322307","PMID":"28889247","abstract":"Although sudden cardiac death (SCD) is one of the most important modes of death in Western countries, pathologists and public health physicians have not given this problem the attention it deserves. New methods of preventing potentially fatal arrhythmias have been developed and the accurate diagnosis of the causes of SCD is now of particular importance. Pathologists are responsible for determining the precise cause and mechanism of sudden death but there is still considerable variation in the way in which they approach this increasingly complex task. The Association for European Cardiovascular Pathology has developed these guidelines, which represent the minimum standard that is required in the routine autopsy practice for the adequate investigation of SCD. The present version is an update of our original article, published 10 years ago. This is necessary because of our increased understanding of the genetics of cardiovascular diseases, the availability of new diagnostic methods, and the experience we have gained from the routine use of the original guidelines. The updated guidelines include a detailed protocol for the examination of the heart and recommendations for the selection of histological blocks and appropriate material for toxicology, microbiology, biochemistry, and molecular investigation. Our recommendations apply to university medical centers, regionals hospitals, and all healthcare professionals practicing pathology and forensic medicine. We believe that their adoption throughout Europe will improve the standards of autopsy practice, allow meaningful comparisons between different communities and regions, and permit the identification of emerging patterns of diseases causing SCD. Finally, we recommend the development of regional multidisciplinary networks of cardiologists, geneticists, and pathologists. Their role will be to facilitate the identification of index cases with a genetic basis, to screen appropriate family members, and ensure that appropriate preventive strategies are implemented.","author":[{"dropping-particle":"","family":"Basso","given":"Cristina","non-dropping-particle":"","parse-names":false,"suffix":""},{"dropping-particle":"","family":"Aguilera","given":"Beatriz","non-dropping-particle":"","parse-names":false,"suffix":""},{"dropping-particle":"","family":"Banner","given":"Jytte","non-dropping-particle":"","parse-names":false,"suffix":""},{"dropping-particle":"","family":"Cohle","given":"Stephan","non-dropping-particle":"","parse-names":false,"suffix":""},{"dropping-particle":"","family":"d’Amati","given":"Giulia","non-dropping-particle":"","parse-names":false,"suffix":""},{"dropping-particle":"","family":"Gouveia","given":"Rosa Henriques","non-dropping-particle":"de","parse-names":false,"suffix":""},{"dropping-particle":"","family":"Gioia","given":"Cira","non-dropping-particle":"di","parse-names":false,"suffix":""},{"dropping-particle":"","family":"Fabre","given":"Aurelie","non-dropping-particle":"","parse-names":false,"suffix":""},{"dropping-particle":"","family":"Gallagher","given":"Patrick J.","non-dropping-particle":"","parse-names":false,"suffix":""},{"dropping-particle":"","family":"Leone","given":"Ornella","non-dropping-particle":"","parse-names":false,"suffix":""},{"dropping-particle":"","family":"Lucena","given":"Joaquin","non-dropping-particle":"","parse-names":false,"suffix":""},{"dropping-particle":"","family":"Mitrofanova","given":"Lubov","non-dropping-particle":"","parse-names":false,"suffix":""},{"dropping-particle":"","family":"Molina","given":"Pilar","non-dropping-particle":"","parse-names":false,"suffix":""},{"dropping-particle":"","family":"Parsons","given":"Sarah","non-dropping-particle":"","parse-names":false,"suffix":""},{"dropping-particle":"","family":"Rizzo","given":"Stefania","non-dropping-particle":"","parse-names":false,"suffix":""},{"dropping-particle":"","family":"Sheppard","given":"Mary N.","non-dropping-particle":"","parse-names":false,"suffix":""},{"dropping-particle":"","family":"Mier","given":"Maria Paz Suárez","non-dropping-particle":"","parse-names":false,"suffix":""},{"dropping-particle":"","family":"Kim Suvarna","given":"S.","non-dropping-particle":"","parse-names":false,"suffix":""},{"dropping-particle":"","family":"Thiene","given":"Gaetano","non-dropping-particle":"","parse-names":false,"suffix":""},{"dropping-particle":"","family":"Wal","given":"Allard","non-dropping-particle":"van der","parse-names":false,"suffix":""},{"dropping-particle":"","family":"Vink","given":"Aryan","non-dropping-particle":"","parse-names":false,"suffix":""},{"dropping-particle":"","family":"Michaud","given":"Katarzyna","non-dropping-particle":"","parse-names":false,"suffix":""}],"container-title":"Virchows Archiv","id":"ITEM-2","issue":"6","issued":{"date-parts":[["2017","12","1"]]},"page":"691-705","publisher":"Springer Verlag","title":"Guidelines for autopsy investigation of sudden cardiac death: 2017 update from the Association for European Cardiovascular Pathology","type":"article-journal","volume":"471"},"uris":["http://www.mendeley.com/documents/?uuid=b511a103-68c9-37f6-8a62-b4fdb07c55e6"]}],"mendeley":{"formattedCitation":"(53,54)","plainTextFormattedCitation":"(53,54)","previouslyFormattedCitation":"(13,53)"},"properties":{"noteIndex":0},"schema":"https://github.com/citation-style-language/schema/raw/master/csl-citation.json"}</w:instrText>
      </w:r>
      <w:r w:rsidR="000878AE" w:rsidRPr="00184204">
        <w:rPr>
          <w:rFonts w:cstheme="minorHAnsi"/>
          <w:sz w:val="28"/>
          <w:szCs w:val="28"/>
          <w:shd w:val="clear" w:color="auto" w:fill="FFFFFF"/>
        </w:rPr>
        <w:fldChar w:fldCharType="separate"/>
      </w:r>
      <w:r w:rsidR="00200B91" w:rsidRPr="00200B91">
        <w:rPr>
          <w:rFonts w:cstheme="minorHAnsi"/>
          <w:noProof/>
          <w:sz w:val="28"/>
          <w:szCs w:val="28"/>
          <w:shd w:val="clear" w:color="auto" w:fill="FFFFFF"/>
        </w:rPr>
        <w:t>(53,54)</w:t>
      </w:r>
      <w:r w:rsidR="000878AE" w:rsidRPr="00184204">
        <w:rPr>
          <w:rFonts w:cstheme="minorHAnsi"/>
          <w:sz w:val="28"/>
          <w:szCs w:val="28"/>
          <w:shd w:val="clear" w:color="auto" w:fill="FFFFFF"/>
        </w:rPr>
        <w:fldChar w:fldCharType="end"/>
      </w:r>
      <w:r w:rsidR="00B934FD" w:rsidRPr="00184204">
        <w:rPr>
          <w:rFonts w:cstheme="minorHAnsi"/>
          <w:sz w:val="28"/>
          <w:szCs w:val="28"/>
          <w:shd w:val="clear" w:color="auto" w:fill="FFFFFF"/>
        </w:rPr>
        <w:t>.</w:t>
      </w:r>
    </w:p>
    <w:p w14:paraId="29F870BE" w14:textId="77777777" w:rsidR="00B37B95" w:rsidRPr="00184204" w:rsidRDefault="00B37B95" w:rsidP="00B37B95">
      <w:pPr>
        <w:rPr>
          <w:rFonts w:eastAsia="Calibri" w:cs="Arial"/>
          <w:szCs w:val="24"/>
        </w:rPr>
      </w:pPr>
    </w:p>
    <w:p w14:paraId="3B0A032A" w14:textId="77777777" w:rsidR="00247EC1" w:rsidRPr="00184204" w:rsidRDefault="00247EC1" w:rsidP="00586F03">
      <w:pPr>
        <w:rPr>
          <w:rFonts w:cstheme="minorHAnsi"/>
          <w:sz w:val="28"/>
          <w:szCs w:val="28"/>
          <w:u w:val="single"/>
          <w:shd w:val="clear" w:color="auto" w:fill="FFFFFF"/>
        </w:rPr>
      </w:pPr>
      <w:r w:rsidRPr="00184204">
        <w:rPr>
          <w:rFonts w:cstheme="minorHAnsi"/>
          <w:sz w:val="28"/>
          <w:szCs w:val="28"/>
          <w:u w:val="single"/>
          <w:shd w:val="clear" w:color="auto" w:fill="FFFFFF"/>
        </w:rPr>
        <w:t xml:space="preserve">Summary </w:t>
      </w:r>
    </w:p>
    <w:p w14:paraId="0A282971" w14:textId="0A1AE010" w:rsidR="00586F03" w:rsidRPr="00184204" w:rsidRDefault="00247EC1" w:rsidP="00586F03">
      <w:pPr>
        <w:rPr>
          <w:rFonts w:cstheme="minorHAnsi"/>
          <w:sz w:val="28"/>
          <w:szCs w:val="28"/>
          <w:shd w:val="clear" w:color="auto" w:fill="FFFFFF"/>
        </w:rPr>
      </w:pPr>
      <w:r w:rsidRPr="00184204">
        <w:rPr>
          <w:rFonts w:cstheme="minorHAnsi"/>
          <w:sz w:val="28"/>
          <w:szCs w:val="28"/>
          <w:shd w:val="clear" w:color="auto" w:fill="FFFFFF"/>
        </w:rPr>
        <w:t xml:space="preserve"> This study highlights the importance of the autopsy in </w:t>
      </w:r>
      <w:r w:rsidR="00586F03" w:rsidRPr="00184204">
        <w:rPr>
          <w:rFonts w:cstheme="minorHAnsi"/>
          <w:sz w:val="28"/>
          <w:szCs w:val="28"/>
          <w:shd w:val="clear" w:color="auto" w:fill="FFFFFF"/>
        </w:rPr>
        <w:t>SCD</w:t>
      </w:r>
      <w:r w:rsidRPr="00184204">
        <w:rPr>
          <w:rFonts w:cstheme="minorHAnsi"/>
          <w:sz w:val="28"/>
          <w:szCs w:val="28"/>
          <w:shd w:val="clear" w:color="auto" w:fill="FFFFFF"/>
        </w:rPr>
        <w:t xml:space="preserve"> which is </w:t>
      </w:r>
      <w:r w:rsidR="00586F03" w:rsidRPr="00184204">
        <w:rPr>
          <w:rFonts w:cstheme="minorHAnsi"/>
          <w:sz w:val="28"/>
          <w:szCs w:val="28"/>
          <w:shd w:val="clear" w:color="auto" w:fill="FFFFFF"/>
        </w:rPr>
        <w:t>a significant public health concern in all age groups</w:t>
      </w:r>
      <w:r w:rsidR="00F14FEE" w:rsidRPr="00184204">
        <w:rPr>
          <w:rFonts w:cstheme="minorHAnsi"/>
          <w:sz w:val="28"/>
          <w:szCs w:val="28"/>
          <w:shd w:val="clear" w:color="auto" w:fill="FFFFFF"/>
        </w:rPr>
        <w:t xml:space="preserve">. </w:t>
      </w:r>
      <w:r w:rsidR="00586F03" w:rsidRPr="00184204">
        <w:rPr>
          <w:rFonts w:cstheme="minorHAnsi"/>
          <w:sz w:val="28"/>
          <w:szCs w:val="28"/>
          <w:shd w:val="clear" w:color="auto" w:fill="FFFFFF"/>
        </w:rPr>
        <w:t>It is important to verify the causes of SCD by autopsy as death certification alone can be inaccurate</w:t>
      </w:r>
      <w:r w:rsidRPr="00184204">
        <w:rPr>
          <w:rFonts w:cstheme="minorHAnsi"/>
          <w:sz w:val="28"/>
          <w:szCs w:val="28"/>
          <w:shd w:val="clear" w:color="auto" w:fill="FFFFFF"/>
        </w:rPr>
        <w:t xml:space="preserve"> and autopsy imaging is not yet reliable enough in detecting </w:t>
      </w:r>
      <w:r w:rsidR="0061755F" w:rsidRPr="00184204">
        <w:rPr>
          <w:rFonts w:cstheme="minorHAnsi"/>
          <w:sz w:val="28"/>
          <w:szCs w:val="28"/>
          <w:shd w:val="clear" w:color="auto" w:fill="FFFFFF"/>
        </w:rPr>
        <w:t xml:space="preserve">specific </w:t>
      </w:r>
      <w:r w:rsidRPr="00184204">
        <w:rPr>
          <w:rFonts w:cstheme="minorHAnsi"/>
          <w:sz w:val="28"/>
          <w:szCs w:val="28"/>
          <w:shd w:val="clear" w:color="auto" w:fill="FFFFFF"/>
        </w:rPr>
        <w:t>cardiac disease</w:t>
      </w:r>
      <w:r w:rsidR="00EC678F" w:rsidRPr="00184204">
        <w:rPr>
          <w:rFonts w:cstheme="minorHAnsi"/>
          <w:sz w:val="28"/>
          <w:szCs w:val="28"/>
          <w:shd w:val="clear" w:color="auto" w:fill="FFFFFF"/>
        </w:rPr>
        <w:t xml:space="preserve">. </w:t>
      </w:r>
      <w:r w:rsidR="00586F03" w:rsidRPr="00184204">
        <w:rPr>
          <w:rFonts w:cstheme="minorHAnsi"/>
          <w:sz w:val="28"/>
          <w:szCs w:val="28"/>
          <w:shd w:val="clear" w:color="auto" w:fill="FFFFFF"/>
        </w:rPr>
        <w:t xml:space="preserve">We need to know the true incidence of conditions leading to </w:t>
      </w:r>
      <w:r w:rsidR="00AB1758" w:rsidRPr="00184204">
        <w:rPr>
          <w:rFonts w:cstheme="minorHAnsi"/>
          <w:sz w:val="28"/>
          <w:szCs w:val="28"/>
          <w:shd w:val="clear" w:color="auto" w:fill="FFFFFF"/>
        </w:rPr>
        <w:t>SCD because</w:t>
      </w:r>
      <w:r w:rsidR="00586F03" w:rsidRPr="00184204">
        <w:rPr>
          <w:rFonts w:cstheme="minorHAnsi"/>
          <w:sz w:val="28"/>
          <w:szCs w:val="28"/>
          <w:shd w:val="clear" w:color="auto" w:fill="FFFFFF"/>
        </w:rPr>
        <w:t xml:space="preserve"> </w:t>
      </w:r>
      <w:r w:rsidRPr="00184204">
        <w:rPr>
          <w:rFonts w:cstheme="minorHAnsi"/>
          <w:sz w:val="28"/>
          <w:szCs w:val="28"/>
          <w:shd w:val="clear" w:color="auto" w:fill="FFFFFF"/>
        </w:rPr>
        <w:t xml:space="preserve">especially in younger age group it is largely due to genetic causes in 75% of cases. Multiple </w:t>
      </w:r>
      <w:r w:rsidR="00586F03" w:rsidRPr="00184204">
        <w:rPr>
          <w:rFonts w:cstheme="minorHAnsi"/>
          <w:sz w:val="28"/>
          <w:szCs w:val="28"/>
          <w:shd w:val="clear" w:color="auto" w:fill="FFFFFF"/>
        </w:rPr>
        <w:t>studies show that family members of young SCD victims are at risk of preventable cardiac disease. Knowing the true incidence with autopsy in a population will improve risk stratification and develop preventative strategies</w:t>
      </w:r>
      <w:r w:rsidRPr="00184204">
        <w:rPr>
          <w:rFonts w:cstheme="minorHAnsi"/>
          <w:sz w:val="28"/>
          <w:szCs w:val="28"/>
          <w:shd w:val="clear" w:color="auto" w:fill="FFFFFF"/>
        </w:rPr>
        <w:t xml:space="preserve"> for family </w:t>
      </w:r>
      <w:r w:rsidR="00AB1758" w:rsidRPr="00184204">
        <w:rPr>
          <w:rFonts w:cstheme="minorHAnsi"/>
          <w:sz w:val="28"/>
          <w:szCs w:val="28"/>
          <w:shd w:val="clear" w:color="auto" w:fill="FFFFFF"/>
        </w:rPr>
        <w:t>members.</w:t>
      </w:r>
      <w:r w:rsidR="00586F03" w:rsidRPr="00184204">
        <w:rPr>
          <w:rFonts w:cstheme="minorHAnsi"/>
          <w:sz w:val="28"/>
          <w:szCs w:val="28"/>
          <w:shd w:val="clear" w:color="auto" w:fill="FFFFFF"/>
        </w:rPr>
        <w:t xml:space="preserve"> </w:t>
      </w:r>
      <w:r w:rsidR="0061755F" w:rsidRPr="00184204">
        <w:rPr>
          <w:rFonts w:cstheme="minorHAnsi"/>
          <w:sz w:val="28"/>
          <w:szCs w:val="28"/>
          <w:shd w:val="clear" w:color="auto" w:fill="FFFFFF"/>
        </w:rPr>
        <w:t xml:space="preserve">Already </w:t>
      </w:r>
      <w:r w:rsidR="00B74F96" w:rsidRPr="00184204">
        <w:rPr>
          <w:rFonts w:cstheme="minorHAnsi"/>
          <w:sz w:val="28"/>
          <w:szCs w:val="28"/>
          <w:shd w:val="clear" w:color="auto" w:fill="FFFFFF"/>
        </w:rPr>
        <w:t>we have established the molecular autopsy in</w:t>
      </w:r>
      <w:r w:rsidR="0061755F" w:rsidRPr="00184204">
        <w:rPr>
          <w:rFonts w:cstheme="minorHAnsi"/>
          <w:sz w:val="28"/>
          <w:szCs w:val="28"/>
          <w:shd w:val="clear" w:color="auto" w:fill="FFFFFF"/>
        </w:rPr>
        <w:t xml:space="preserve"> a national pilot study of SCD which is being undertaken with NHS England, Genomics England, British </w:t>
      </w:r>
      <w:r w:rsidR="00B74F96" w:rsidRPr="00184204">
        <w:rPr>
          <w:rFonts w:cstheme="minorHAnsi"/>
          <w:sz w:val="28"/>
          <w:szCs w:val="28"/>
          <w:shd w:val="clear" w:color="auto" w:fill="FFFFFF"/>
        </w:rPr>
        <w:t>H</w:t>
      </w:r>
      <w:r w:rsidR="0061755F" w:rsidRPr="00184204">
        <w:rPr>
          <w:rFonts w:cstheme="minorHAnsi"/>
          <w:sz w:val="28"/>
          <w:szCs w:val="28"/>
          <w:shd w:val="clear" w:color="auto" w:fill="FFFFFF"/>
        </w:rPr>
        <w:t xml:space="preserve">eart Foundation and CRY in which all the genetic testing will be undertaken within the NHS. </w:t>
      </w:r>
    </w:p>
    <w:p w14:paraId="41CA9CF5" w14:textId="77777777" w:rsidR="00B37B95" w:rsidRPr="00184204" w:rsidRDefault="00B37B95" w:rsidP="00B37B95">
      <w:pPr>
        <w:rPr>
          <w:rFonts w:eastAsia="Calibri" w:cs="Arial"/>
          <w:szCs w:val="24"/>
        </w:rPr>
      </w:pPr>
    </w:p>
    <w:p w14:paraId="14F432BB" w14:textId="77777777" w:rsidR="00247EC1" w:rsidRPr="00184204" w:rsidRDefault="00247EC1" w:rsidP="00247EC1">
      <w:pPr>
        <w:outlineLvl w:val="2"/>
        <w:rPr>
          <w:rFonts w:eastAsia="Calibri" w:cs="Times New Roman"/>
          <w:sz w:val="28"/>
          <w:szCs w:val="28"/>
          <w:u w:val="single"/>
        </w:rPr>
      </w:pPr>
      <w:bookmarkStart w:id="15" w:name="_Toc93319080"/>
      <w:r w:rsidRPr="00184204">
        <w:rPr>
          <w:rFonts w:eastAsia="Calibri" w:cs="Times New Roman"/>
          <w:sz w:val="28"/>
          <w:szCs w:val="28"/>
          <w:u w:val="single"/>
        </w:rPr>
        <w:lastRenderedPageBreak/>
        <w:t>Limitations</w:t>
      </w:r>
      <w:bookmarkEnd w:id="15"/>
    </w:p>
    <w:p w14:paraId="774AED99" w14:textId="37AB27A2" w:rsidR="00247EC1" w:rsidRDefault="00247EC1" w:rsidP="00247EC1">
      <w:pPr>
        <w:rPr>
          <w:rFonts w:cstheme="minorHAnsi"/>
          <w:sz w:val="28"/>
          <w:szCs w:val="28"/>
          <w:shd w:val="clear" w:color="auto" w:fill="FFFFFF"/>
        </w:rPr>
      </w:pPr>
      <w:r w:rsidRPr="00184204">
        <w:rPr>
          <w:rFonts w:cstheme="minorHAnsi"/>
          <w:sz w:val="28"/>
          <w:szCs w:val="28"/>
          <w:shd w:val="clear" w:color="auto" w:fill="FFFFFF"/>
        </w:rPr>
        <w:t xml:space="preserve">While we get over </w:t>
      </w:r>
      <w:r w:rsidR="00F14FEE" w:rsidRPr="00184204">
        <w:rPr>
          <w:rFonts w:cstheme="minorHAnsi"/>
          <w:sz w:val="28"/>
          <w:szCs w:val="28"/>
          <w:shd w:val="clear" w:color="auto" w:fill="FFFFFF"/>
        </w:rPr>
        <w:t>five hundred</w:t>
      </w:r>
      <w:r w:rsidRPr="00184204">
        <w:rPr>
          <w:rFonts w:cstheme="minorHAnsi"/>
          <w:sz w:val="28"/>
          <w:szCs w:val="28"/>
          <w:shd w:val="clear" w:color="auto" w:fill="FFFFFF"/>
        </w:rPr>
        <w:t xml:space="preserve"> cases annually in </w:t>
      </w:r>
      <w:r w:rsidR="00F14FEE" w:rsidRPr="00184204">
        <w:rPr>
          <w:rFonts w:cstheme="minorHAnsi"/>
          <w:sz w:val="28"/>
          <w:szCs w:val="28"/>
          <w:shd w:val="clear" w:color="auto" w:fill="FFFFFF"/>
        </w:rPr>
        <w:t>UK,</w:t>
      </w:r>
      <w:r w:rsidRPr="00184204">
        <w:rPr>
          <w:rFonts w:cstheme="minorHAnsi"/>
          <w:sz w:val="28"/>
          <w:szCs w:val="28"/>
          <w:shd w:val="clear" w:color="auto" w:fill="FFFFFF"/>
        </w:rPr>
        <w:t xml:space="preserve"> we </w:t>
      </w:r>
      <w:r w:rsidR="006D05CD" w:rsidRPr="00184204">
        <w:rPr>
          <w:rFonts w:cstheme="minorHAnsi"/>
          <w:sz w:val="28"/>
          <w:szCs w:val="28"/>
          <w:shd w:val="clear" w:color="auto" w:fill="FFFFFF"/>
        </w:rPr>
        <w:t xml:space="preserve">obviously </w:t>
      </w:r>
      <w:r w:rsidRPr="00184204">
        <w:rPr>
          <w:rFonts w:cstheme="minorHAnsi"/>
          <w:sz w:val="28"/>
          <w:szCs w:val="28"/>
          <w:shd w:val="clear" w:color="auto" w:fill="FFFFFF"/>
        </w:rPr>
        <w:t xml:space="preserve">do not get all cases of SCD </w:t>
      </w:r>
      <w:r w:rsidR="0009665F" w:rsidRPr="00184204">
        <w:rPr>
          <w:rFonts w:cstheme="minorHAnsi"/>
          <w:sz w:val="28"/>
          <w:szCs w:val="28"/>
          <w:shd w:val="clear" w:color="auto" w:fill="FFFFFF"/>
        </w:rPr>
        <w:t xml:space="preserve">in </w:t>
      </w:r>
      <w:r w:rsidR="00F14FEE" w:rsidRPr="00184204">
        <w:rPr>
          <w:rFonts w:cstheme="minorHAnsi"/>
          <w:sz w:val="28"/>
          <w:szCs w:val="28"/>
          <w:shd w:val="clear" w:color="auto" w:fill="FFFFFF"/>
        </w:rPr>
        <w:t>UK and</w:t>
      </w:r>
      <w:r w:rsidRPr="00184204">
        <w:rPr>
          <w:rFonts w:cstheme="minorHAnsi"/>
          <w:sz w:val="28"/>
          <w:szCs w:val="28"/>
          <w:shd w:val="clear" w:color="auto" w:fill="FFFFFF"/>
        </w:rPr>
        <w:t xml:space="preserve"> ischaemic heart disease is not the focus of this study which mainly deals with non ischaemic causes.</w:t>
      </w:r>
    </w:p>
    <w:p w14:paraId="3C1C3EE1" w14:textId="18C66B63" w:rsidR="00641494" w:rsidRDefault="00641494" w:rsidP="00247EC1">
      <w:pPr>
        <w:rPr>
          <w:rFonts w:cstheme="minorHAnsi"/>
          <w:sz w:val="28"/>
          <w:szCs w:val="28"/>
          <w:shd w:val="clear" w:color="auto" w:fill="FFFFFF"/>
        </w:rPr>
      </w:pPr>
    </w:p>
    <w:p w14:paraId="0F12751B" w14:textId="440D2D1B" w:rsidR="00641494" w:rsidRPr="00641494" w:rsidRDefault="00641494" w:rsidP="00247EC1">
      <w:pPr>
        <w:rPr>
          <w:rFonts w:cstheme="minorHAnsi"/>
          <w:sz w:val="28"/>
          <w:szCs w:val="28"/>
          <w:u w:val="single"/>
          <w:shd w:val="clear" w:color="auto" w:fill="FFFFFF"/>
        </w:rPr>
      </w:pPr>
      <w:r w:rsidRPr="00641494">
        <w:rPr>
          <w:rFonts w:cstheme="minorHAnsi"/>
          <w:sz w:val="28"/>
          <w:szCs w:val="28"/>
          <w:u w:val="single"/>
          <w:shd w:val="clear" w:color="auto" w:fill="FFFFFF"/>
        </w:rPr>
        <w:t>Data availability</w:t>
      </w:r>
    </w:p>
    <w:p w14:paraId="2DC9D8A0" w14:textId="411945D2" w:rsidR="00641494" w:rsidRDefault="00641494" w:rsidP="00247EC1">
      <w:pPr>
        <w:rPr>
          <w:rFonts w:cstheme="minorHAnsi"/>
          <w:sz w:val="28"/>
          <w:szCs w:val="28"/>
          <w:shd w:val="clear" w:color="auto" w:fill="FFFFFF"/>
        </w:rPr>
      </w:pPr>
      <w:r>
        <w:rPr>
          <w:rFonts w:cstheme="minorHAnsi"/>
          <w:sz w:val="28"/>
          <w:szCs w:val="28"/>
          <w:shd w:val="clear" w:color="auto" w:fill="FFFFFF"/>
        </w:rPr>
        <w:t>Data will be made available upon reasonable request to the corresponding author.</w:t>
      </w:r>
    </w:p>
    <w:p w14:paraId="01985E90" w14:textId="4D70628C" w:rsidR="00641494" w:rsidRDefault="00641494" w:rsidP="00247EC1">
      <w:pPr>
        <w:rPr>
          <w:rFonts w:cstheme="minorHAnsi"/>
          <w:sz w:val="28"/>
          <w:szCs w:val="28"/>
          <w:shd w:val="clear" w:color="auto" w:fill="FFFFFF"/>
        </w:rPr>
      </w:pPr>
    </w:p>
    <w:p w14:paraId="6B818374" w14:textId="791B0FF9" w:rsidR="00641494" w:rsidRDefault="00641494" w:rsidP="00247EC1">
      <w:pPr>
        <w:rPr>
          <w:rFonts w:cstheme="minorHAnsi"/>
          <w:sz w:val="28"/>
          <w:szCs w:val="28"/>
          <w:u w:val="single"/>
          <w:shd w:val="clear" w:color="auto" w:fill="FFFFFF"/>
        </w:rPr>
      </w:pPr>
      <w:r w:rsidRPr="00641494">
        <w:rPr>
          <w:rFonts w:cstheme="minorHAnsi"/>
          <w:sz w:val="28"/>
          <w:szCs w:val="28"/>
          <w:u w:val="single"/>
          <w:shd w:val="clear" w:color="auto" w:fill="FFFFFF"/>
        </w:rPr>
        <w:t>Conflicts of interest</w:t>
      </w:r>
    </w:p>
    <w:p w14:paraId="1E40C0F7" w14:textId="63BDED42" w:rsidR="00641494" w:rsidRDefault="00641494" w:rsidP="00247EC1">
      <w:pPr>
        <w:rPr>
          <w:rFonts w:cstheme="minorHAnsi"/>
          <w:sz w:val="28"/>
          <w:szCs w:val="28"/>
          <w:shd w:val="clear" w:color="auto" w:fill="FFFFFF"/>
        </w:rPr>
      </w:pPr>
      <w:r>
        <w:rPr>
          <w:rFonts w:cstheme="minorHAnsi"/>
          <w:sz w:val="28"/>
          <w:szCs w:val="28"/>
          <w:shd w:val="clear" w:color="auto" w:fill="FFFFFF"/>
        </w:rPr>
        <w:t>We have no conflicts of interest to declare.</w:t>
      </w:r>
    </w:p>
    <w:p w14:paraId="0843EAFA" w14:textId="309A1ECF" w:rsidR="00641494" w:rsidRDefault="00641494" w:rsidP="00247EC1">
      <w:pPr>
        <w:rPr>
          <w:rFonts w:cstheme="minorHAnsi"/>
          <w:sz w:val="28"/>
          <w:szCs w:val="28"/>
          <w:shd w:val="clear" w:color="auto" w:fill="FFFFFF"/>
        </w:rPr>
      </w:pPr>
    </w:p>
    <w:p w14:paraId="239CC890" w14:textId="0266E3AE" w:rsidR="00641494" w:rsidRPr="00641494" w:rsidRDefault="00641494" w:rsidP="00247EC1">
      <w:pPr>
        <w:rPr>
          <w:rFonts w:cstheme="minorHAnsi"/>
          <w:sz w:val="28"/>
          <w:szCs w:val="28"/>
          <w:u w:val="single"/>
          <w:shd w:val="clear" w:color="auto" w:fill="FFFFFF"/>
        </w:rPr>
      </w:pPr>
      <w:r w:rsidRPr="00641494">
        <w:rPr>
          <w:rFonts w:cstheme="minorHAnsi"/>
          <w:sz w:val="28"/>
          <w:szCs w:val="28"/>
          <w:u w:val="single"/>
          <w:shd w:val="clear" w:color="auto" w:fill="FFFFFF"/>
        </w:rPr>
        <w:t>Acknowledgements</w:t>
      </w:r>
    </w:p>
    <w:p w14:paraId="1DC42E93" w14:textId="0A3B7694" w:rsidR="00641494" w:rsidRDefault="00641494" w:rsidP="00247EC1">
      <w:pPr>
        <w:rPr>
          <w:rFonts w:cstheme="minorHAnsi"/>
          <w:sz w:val="28"/>
          <w:szCs w:val="28"/>
          <w:shd w:val="clear" w:color="auto" w:fill="FFFFFF"/>
        </w:rPr>
      </w:pPr>
      <w:r>
        <w:rPr>
          <w:rFonts w:cstheme="minorHAnsi"/>
          <w:sz w:val="28"/>
          <w:szCs w:val="28"/>
          <w:shd w:val="clear" w:color="auto" w:fill="FFFFFF"/>
        </w:rPr>
        <w:t>Cardiac Risk in the Young fund the Cardiac Risk in the Young Cardiovascular Pathology Laboratories.</w:t>
      </w:r>
    </w:p>
    <w:p w14:paraId="6F95D3E2" w14:textId="77777777" w:rsidR="00641494" w:rsidRPr="00184204" w:rsidRDefault="00641494" w:rsidP="00247EC1">
      <w:pPr>
        <w:rPr>
          <w:rFonts w:cstheme="minorHAnsi"/>
          <w:sz w:val="28"/>
          <w:szCs w:val="28"/>
          <w:shd w:val="clear" w:color="auto" w:fill="FFFFFF"/>
        </w:rPr>
      </w:pPr>
    </w:p>
    <w:p w14:paraId="6CBD513E" w14:textId="000BEE56" w:rsidR="00396466" w:rsidRPr="00184204" w:rsidRDefault="000878AE" w:rsidP="00396466">
      <w:pPr>
        <w:rPr>
          <w:rFonts w:eastAsia="Calibri" w:cs="Arial"/>
          <w:szCs w:val="24"/>
          <w:u w:val="single"/>
        </w:rPr>
      </w:pPr>
      <w:r w:rsidRPr="00184204">
        <w:rPr>
          <w:rFonts w:cstheme="minorHAnsi"/>
          <w:sz w:val="28"/>
          <w:szCs w:val="28"/>
          <w:u w:val="single"/>
          <w:shd w:val="clear" w:color="auto" w:fill="FFFFFF"/>
        </w:rPr>
        <w:t>References</w:t>
      </w:r>
    </w:p>
    <w:p w14:paraId="73E01C87" w14:textId="18EB49FD" w:rsidR="00200B91" w:rsidRPr="00200B91" w:rsidRDefault="002A5032" w:rsidP="00200B91">
      <w:pPr>
        <w:widowControl w:val="0"/>
        <w:autoSpaceDE w:val="0"/>
        <w:autoSpaceDN w:val="0"/>
        <w:adjustRightInd w:val="0"/>
        <w:spacing w:line="240" w:lineRule="auto"/>
        <w:ind w:left="640" w:hanging="640"/>
        <w:rPr>
          <w:rFonts w:ascii="Calibri" w:hAnsi="Calibri" w:cs="Calibri"/>
          <w:noProof/>
          <w:sz w:val="28"/>
          <w:szCs w:val="24"/>
        </w:rPr>
      </w:pPr>
      <w:r w:rsidRPr="00184204">
        <w:rPr>
          <w:rFonts w:cstheme="minorHAnsi"/>
          <w:sz w:val="28"/>
          <w:szCs w:val="28"/>
          <w:shd w:val="clear" w:color="auto" w:fill="FFFFFF"/>
        </w:rPr>
        <w:fldChar w:fldCharType="begin" w:fldLock="1"/>
      </w:r>
      <w:r w:rsidRPr="00184204">
        <w:rPr>
          <w:rFonts w:cstheme="minorHAnsi"/>
          <w:sz w:val="28"/>
          <w:szCs w:val="28"/>
          <w:shd w:val="clear" w:color="auto" w:fill="FFFFFF"/>
        </w:rPr>
        <w:instrText xml:space="preserve">ADDIN Mendeley Bibliography CSL_BIBLIOGRAPHY </w:instrText>
      </w:r>
      <w:r w:rsidRPr="00184204">
        <w:rPr>
          <w:rFonts w:cstheme="minorHAnsi"/>
          <w:sz w:val="28"/>
          <w:szCs w:val="28"/>
          <w:shd w:val="clear" w:color="auto" w:fill="FFFFFF"/>
        </w:rPr>
        <w:fldChar w:fldCharType="separate"/>
      </w:r>
      <w:r w:rsidR="00200B91" w:rsidRPr="00200B91">
        <w:rPr>
          <w:rFonts w:ascii="Calibri" w:hAnsi="Calibri" w:cs="Calibri"/>
          <w:noProof/>
          <w:sz w:val="28"/>
          <w:szCs w:val="24"/>
        </w:rPr>
        <w:t xml:space="preserve">1. </w:t>
      </w:r>
      <w:r w:rsidR="00200B91" w:rsidRPr="00200B91">
        <w:rPr>
          <w:rFonts w:ascii="Calibri" w:hAnsi="Calibri" w:cs="Calibri"/>
          <w:noProof/>
          <w:sz w:val="28"/>
          <w:szCs w:val="24"/>
        </w:rPr>
        <w:tab/>
        <w:t xml:space="preserve">Kong MH, Fonarow GC, Peterson ED, Curtis AB, Hernandez AF, Sanders GD, et al. Systematic review of the incidence of sudden cardiac death in the United States. J Am Coll Cardiol. 2011 Feb 15;57(7):794–801. </w:t>
      </w:r>
    </w:p>
    <w:p w14:paraId="77B36E23"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 </w:t>
      </w:r>
      <w:r w:rsidRPr="00200B91">
        <w:rPr>
          <w:rFonts w:ascii="Calibri" w:hAnsi="Calibri" w:cs="Calibri"/>
          <w:noProof/>
          <w:sz w:val="28"/>
          <w:szCs w:val="24"/>
        </w:rPr>
        <w:tab/>
        <w:t xml:space="preserve">Kuriachan VP, Sumner GL, Mitchell LB. Sudden cardiac death. Curr Probl Cardiol. 2015;40(4):133–200. </w:t>
      </w:r>
    </w:p>
    <w:p w14:paraId="399521BC"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 </w:t>
      </w:r>
      <w:r w:rsidRPr="00200B91">
        <w:rPr>
          <w:rFonts w:ascii="Calibri" w:hAnsi="Calibri" w:cs="Calibri"/>
          <w:noProof/>
          <w:sz w:val="28"/>
          <w:szCs w:val="24"/>
        </w:rPr>
        <w:tab/>
        <w:t xml:space="preserve">Virmani R, Burke AP, Farb A. Sudden cardiac death. Cardiovasc Pathol. 2002/01/05. 2001;10(6):275–82. </w:t>
      </w:r>
    </w:p>
    <w:p w14:paraId="293C0E3A"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 </w:t>
      </w:r>
      <w:r w:rsidRPr="00200B91">
        <w:rPr>
          <w:rFonts w:ascii="Calibri" w:hAnsi="Calibri" w:cs="Calibri"/>
          <w:noProof/>
          <w:sz w:val="28"/>
          <w:szCs w:val="24"/>
        </w:rPr>
        <w:tab/>
        <w:t xml:space="preserve">Feng X-F, Hai J-J, Ma Y, Wang Z-Q, Tse H-F. Sudden Cardiac Death in Mainland China: A Systematic Analysis. Vol. 11, Circulation. Arrhythmia and electrophysiology. United States; 2018. p. e006684. </w:t>
      </w:r>
    </w:p>
    <w:p w14:paraId="7FFA943E"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5. </w:t>
      </w:r>
      <w:r w:rsidRPr="00200B91">
        <w:rPr>
          <w:rFonts w:ascii="Calibri" w:hAnsi="Calibri" w:cs="Calibri"/>
          <w:noProof/>
          <w:sz w:val="28"/>
          <w:szCs w:val="24"/>
        </w:rPr>
        <w:tab/>
        <w:t xml:space="preserve">Egger F, Scharhag J, Kästner A, Dvořák J, Bohm P, Meyer T. FIFA Sudden Death Registry (FIFA-SDR): a prospective, observational study of sudden  death in worldwide football from 2014 to 2018. Br J Sports Med. 2022 Jan;56(2):80–7. </w:t>
      </w:r>
    </w:p>
    <w:p w14:paraId="4B16122C"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lastRenderedPageBreak/>
        <w:t xml:space="preserve">6. </w:t>
      </w:r>
      <w:r w:rsidRPr="00200B91">
        <w:rPr>
          <w:rFonts w:ascii="Calibri" w:hAnsi="Calibri" w:cs="Calibri"/>
          <w:noProof/>
          <w:sz w:val="28"/>
          <w:szCs w:val="24"/>
        </w:rPr>
        <w:tab/>
        <w:t xml:space="preserve">Banner J, Basso C, Tolkien Z, Kholova I, Michaud K, Gallagher PJ. Autopsy examination in sudden cardiac death: a current perspective on behalf of the  Association for European Cardiovascular Pathology. Virchows Arch. 2021 Apr;478(4):687–93. </w:t>
      </w:r>
    </w:p>
    <w:p w14:paraId="28C4015F"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7. </w:t>
      </w:r>
      <w:r w:rsidRPr="00200B91">
        <w:rPr>
          <w:rFonts w:ascii="Calibri" w:hAnsi="Calibri" w:cs="Calibri"/>
          <w:noProof/>
          <w:sz w:val="28"/>
          <w:szCs w:val="24"/>
        </w:rPr>
        <w:tab/>
        <w:t xml:space="preserve">Harris SL, Lubitz SA. Clinical and genetic evaluation after sudden cardiac arrest. J Cardiovasc Electrophysiol. 2020 Feb;31(2):570–8. </w:t>
      </w:r>
    </w:p>
    <w:p w14:paraId="027555C2"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8. </w:t>
      </w:r>
      <w:r w:rsidRPr="00200B91">
        <w:rPr>
          <w:rFonts w:ascii="Calibri" w:hAnsi="Calibri" w:cs="Calibri"/>
          <w:noProof/>
          <w:sz w:val="28"/>
          <w:szCs w:val="24"/>
        </w:rPr>
        <w:tab/>
        <w:t xml:space="preserve">Rosendahl A, Mjörnheim B, Eriksson LC. Autopsies and quality of cause of death diagnoses. SAGE open Med. 2021;9:20503121211037170. </w:t>
      </w:r>
    </w:p>
    <w:p w14:paraId="6A67A873"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9. </w:t>
      </w:r>
      <w:r w:rsidRPr="00200B91">
        <w:rPr>
          <w:rFonts w:ascii="Calibri" w:hAnsi="Calibri" w:cs="Calibri"/>
          <w:noProof/>
          <w:sz w:val="28"/>
          <w:szCs w:val="24"/>
        </w:rPr>
        <w:tab/>
        <w:t xml:space="preserve">Aiken SS. Death Certification in the United States. Vol. 111, American journal of public health. 2021. p. S55–6. </w:t>
      </w:r>
    </w:p>
    <w:p w14:paraId="25B62DBB"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0. </w:t>
      </w:r>
      <w:r w:rsidRPr="00200B91">
        <w:rPr>
          <w:rFonts w:ascii="Calibri" w:hAnsi="Calibri" w:cs="Calibri"/>
          <w:noProof/>
          <w:sz w:val="28"/>
          <w:szCs w:val="24"/>
        </w:rPr>
        <w:tab/>
        <w:t>Bowker TJ, Wood DA, Davies MJ, Sheppard MN, Cary NRB, Burton JDK, et al. Sudden, unexpected cardiac or unexplained death in England: A national survey. QJM - Mon J Assoc Physicians [Internet]. 2003 Apr 1 [cited 2021 Apr 15];96(4):269–79. Available from: https://pubmed.ncbi.nlm.nih.gov/12651971/</w:t>
      </w:r>
    </w:p>
    <w:p w14:paraId="59052344"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1. </w:t>
      </w:r>
      <w:r w:rsidRPr="00200B91">
        <w:rPr>
          <w:rFonts w:ascii="Calibri" w:hAnsi="Calibri" w:cs="Calibri"/>
          <w:noProof/>
          <w:sz w:val="28"/>
          <w:szCs w:val="24"/>
        </w:rPr>
        <w:tab/>
        <w:t>Fabre A, Sheppard MN. Sudden adult death syndrome and other non-ischaemic causes of sudden cardiac death [Internet]. Vol. 92, Heart. Heart; 2006 [cited 2021 Apr 15]. p. 316–20. Available from: https://pubmed.ncbi.nlm.nih.gov/15923280/</w:t>
      </w:r>
    </w:p>
    <w:p w14:paraId="3526DAB8"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2. </w:t>
      </w:r>
      <w:r w:rsidRPr="00200B91">
        <w:rPr>
          <w:rFonts w:ascii="Calibri" w:hAnsi="Calibri" w:cs="Calibri"/>
          <w:noProof/>
          <w:sz w:val="28"/>
          <w:szCs w:val="24"/>
        </w:rPr>
        <w:tab/>
        <w:t>Westaby JD, Zullo E, Bicalho LM, Anderson RH, Sheppard MN. Effect of sex, age and body measurements on heart weight, atrial, ventricular, valvular and sub-epicardial fat measurements of the normal heart. Cardiovasc Pathol [Internet]. 2023 Nov 25 [cited 2022 Dec 2];63:107508. Available from: https://linkinghub.elsevier.com/retrieve/pii/S1054880722001016</w:t>
      </w:r>
    </w:p>
    <w:p w14:paraId="2EA197B7"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3. </w:t>
      </w:r>
      <w:r w:rsidRPr="00200B91">
        <w:rPr>
          <w:rFonts w:ascii="Calibri" w:hAnsi="Calibri" w:cs="Calibri"/>
          <w:noProof/>
          <w:sz w:val="28"/>
          <w:szCs w:val="24"/>
        </w:rPr>
        <w:tab/>
        <w:t>Sheppard MN, Survana K. Guidelines on autopsy practice: Sudden death with likely cardiac pathology. R Coll Pathol [Internet]. 2022 [cited 2023 Jan 20]; Available from: www.nice.org.uk/accreditation.</w:t>
      </w:r>
    </w:p>
    <w:p w14:paraId="08461D47"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4. </w:t>
      </w:r>
      <w:r w:rsidRPr="00200B91">
        <w:rPr>
          <w:rFonts w:ascii="Calibri" w:hAnsi="Calibri" w:cs="Calibri"/>
          <w:noProof/>
          <w:sz w:val="28"/>
          <w:szCs w:val="24"/>
        </w:rPr>
        <w:tab/>
        <w:t xml:space="preserve">Boczek NJ, Tester DJ, Ackerman MJ. The molecular autopsy: an indispensable step following sudden cardiac death in the young? Herzschrittmacherther Elektrophysiol. 2012;23(3):167–73. </w:t>
      </w:r>
    </w:p>
    <w:p w14:paraId="04DDDF73"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5. </w:t>
      </w:r>
      <w:r w:rsidRPr="00200B91">
        <w:rPr>
          <w:rFonts w:ascii="Calibri" w:hAnsi="Calibri" w:cs="Calibri"/>
          <w:noProof/>
          <w:sz w:val="28"/>
          <w:szCs w:val="24"/>
        </w:rPr>
        <w:tab/>
        <w:t xml:space="preserve">Ackerman MJ, Priori SG, Willems S, Berul C, Brugada R, Calkins H, et al. HRS/EHRA expert consensus statement on the state of genetic testing for the channelopathies and cardiomyopathies this document was developed as a partnership between the Heart Rhythm Society (HRS) and the European Heart Rhythm Association (EHRA). Hear Rhythm. </w:t>
      </w:r>
      <w:r w:rsidRPr="00200B91">
        <w:rPr>
          <w:rFonts w:ascii="Calibri" w:hAnsi="Calibri" w:cs="Calibri"/>
          <w:noProof/>
          <w:sz w:val="28"/>
          <w:szCs w:val="24"/>
        </w:rPr>
        <w:lastRenderedPageBreak/>
        <w:t xml:space="preserve">2011/07/27. 2011;8(8):1308–39. </w:t>
      </w:r>
    </w:p>
    <w:p w14:paraId="4ED1EA29"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6. </w:t>
      </w:r>
      <w:r w:rsidRPr="00200B91">
        <w:rPr>
          <w:rFonts w:ascii="Calibri" w:hAnsi="Calibri" w:cs="Calibri"/>
          <w:noProof/>
          <w:sz w:val="28"/>
          <w:szCs w:val="24"/>
        </w:rPr>
        <w:tab/>
        <w:t>Lynge TH, Risgaard B, Banner J, Nielsen JL, Jespersen T, Stampe NK, et al. Nationwide burden of sudden cardiac death: A study of 54,028 deaths in Denmark. Hear Rhythm [Internet]. 2021 Oct 1 [cited 2021 Oct 26];18(10):1657–65. Available from: https://pubmed.ncbi.nlm.nih.gov/33965606/</w:t>
      </w:r>
    </w:p>
    <w:p w14:paraId="66110740"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7. </w:t>
      </w:r>
      <w:r w:rsidRPr="00200B91">
        <w:rPr>
          <w:rFonts w:ascii="Calibri" w:hAnsi="Calibri" w:cs="Calibri"/>
          <w:noProof/>
          <w:sz w:val="28"/>
          <w:szCs w:val="24"/>
        </w:rPr>
        <w:tab/>
        <w:t xml:space="preserve">Chappex N, Schlaepfer J, Fellmann F, Bhuiyan ZA, Wilhelm M, Michaud K. Sudden cardiac death among general population and sport related population in forensic experience. J Forensic Leg Med. 2015 Oct 1;35:62–8. </w:t>
      </w:r>
    </w:p>
    <w:p w14:paraId="365012B8"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8. </w:t>
      </w:r>
      <w:r w:rsidRPr="00200B91">
        <w:rPr>
          <w:rFonts w:ascii="Calibri" w:hAnsi="Calibri" w:cs="Calibri"/>
          <w:noProof/>
          <w:sz w:val="28"/>
          <w:szCs w:val="24"/>
        </w:rPr>
        <w:tab/>
        <w:t>Davies MJ. Pathological view of sudden cardiac death. Br Heart J [Internet]. 1981 [cited 2021 Dec 15];45(1):88–96. Available from: https://pubmed.ncbi.nlm.nih.gov/6450599/</w:t>
      </w:r>
    </w:p>
    <w:p w14:paraId="38EAE8F9"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19. </w:t>
      </w:r>
      <w:r w:rsidRPr="00200B91">
        <w:rPr>
          <w:rFonts w:ascii="Calibri" w:hAnsi="Calibri" w:cs="Calibri"/>
          <w:noProof/>
          <w:sz w:val="28"/>
          <w:szCs w:val="24"/>
        </w:rPr>
        <w:tab/>
        <w:t xml:space="preserve">Junttila MJ, Hookana E, Kaikkonen KS, Kortelainen M-L, Myerburg RJ, Huikuri H V. Temporal Trends in the Clinical and Pathological Characteristics of Victims of  Sudden Cardiac Death in the Absence of Previously Identified Heart Disease. Circ Arrhythm Electrophysiol. 2016 Jun;9(6). </w:t>
      </w:r>
    </w:p>
    <w:p w14:paraId="26F860EA"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0. </w:t>
      </w:r>
      <w:r w:rsidRPr="00200B91">
        <w:rPr>
          <w:rFonts w:ascii="Calibri" w:hAnsi="Calibri" w:cs="Calibri"/>
          <w:noProof/>
          <w:sz w:val="28"/>
          <w:szCs w:val="24"/>
        </w:rPr>
        <w:tab/>
        <w:t xml:space="preserve">Green AC, Sheppard MN. Sudden cardiac death associated with premature atheroma in the young: an autopsy study emphasising single-vessel lesions. Cardiol Young. 2016/04/09. 2016;26(4):743–8. </w:t>
      </w:r>
    </w:p>
    <w:p w14:paraId="21AABD49"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1. </w:t>
      </w:r>
      <w:r w:rsidRPr="00200B91">
        <w:rPr>
          <w:rFonts w:ascii="Calibri" w:hAnsi="Calibri" w:cs="Calibri"/>
          <w:noProof/>
          <w:sz w:val="28"/>
          <w:szCs w:val="24"/>
        </w:rPr>
        <w:tab/>
        <w:t>Risgaard B, Winkel BG, Jabbari R, Behr ER, Ingemann-Hansen O, Thomsen JL, et al. Burden of sudden cardiac death in persons aged 1 to 49 years: nationwide study in Denmark. Circ Arrhythm Electrophysiol [Internet]. 2014 [cited 2021 Dec 14];7(2):205–11. Available from: https://pubmed.ncbi.nlm.nih.gov/24604905/</w:t>
      </w:r>
    </w:p>
    <w:p w14:paraId="2E2C6FEA"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2. </w:t>
      </w:r>
      <w:r w:rsidRPr="00200B91">
        <w:rPr>
          <w:rFonts w:ascii="Calibri" w:hAnsi="Calibri" w:cs="Calibri"/>
          <w:noProof/>
          <w:sz w:val="28"/>
          <w:szCs w:val="24"/>
        </w:rPr>
        <w:tab/>
        <w:t>Winkel BG, Holst AG, Theilade J, Kristensen IB, Thomsen JL, Ottesen GL, et al. Nationwide study of sudden cardiac death in persons aged 1-35 years. Eur Heart J [Internet]. 2011 Apr [cited 2021 Nov 1];32(8):983–90. Available from: https://pubmed.ncbi.nlm.nih.gov/21131293/</w:t>
      </w:r>
    </w:p>
    <w:p w14:paraId="79CE280A"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3. </w:t>
      </w:r>
      <w:r w:rsidRPr="00200B91">
        <w:rPr>
          <w:rFonts w:ascii="Calibri" w:hAnsi="Calibri" w:cs="Calibri"/>
          <w:noProof/>
          <w:sz w:val="28"/>
          <w:szCs w:val="24"/>
        </w:rPr>
        <w:tab/>
        <w:t>Margey R, Roy A, Tobin S, Okeane CJ, McGorrian C, Morris V, et al. Sudden cardiac death in 14- to 35-year olds in Ireland from 2005 to 2007: A retrospective registry. Europace [Internet]. 2011 Oct [cited 2021 Nov 1];13(10):1411–8. Available from: https://pubmed.ncbi.nlm.nih.gov/21798877/</w:t>
      </w:r>
    </w:p>
    <w:p w14:paraId="74E30523"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4. </w:t>
      </w:r>
      <w:r w:rsidRPr="00200B91">
        <w:rPr>
          <w:rFonts w:ascii="Calibri" w:hAnsi="Calibri" w:cs="Calibri"/>
          <w:noProof/>
          <w:sz w:val="28"/>
          <w:szCs w:val="24"/>
        </w:rPr>
        <w:tab/>
        <w:t xml:space="preserve">Bagnall RD, Weintraub RG, Ingles J, Duflou J, Yeates L, Lam L, et al. A </w:t>
      </w:r>
      <w:r w:rsidRPr="00200B91">
        <w:rPr>
          <w:rFonts w:ascii="Calibri" w:hAnsi="Calibri" w:cs="Calibri"/>
          <w:noProof/>
          <w:sz w:val="28"/>
          <w:szCs w:val="24"/>
        </w:rPr>
        <w:lastRenderedPageBreak/>
        <w:t>Prospective Study of Sudden Cardiac Death among Children and Young Adults. N Engl J Med [Internet]. 2016 Jun 23 [cited 2021 Dec 14];374(25):2441–52. Available from: https://pubmed.ncbi.nlm.nih.gov/27332903/</w:t>
      </w:r>
    </w:p>
    <w:p w14:paraId="4448F325"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5. </w:t>
      </w:r>
      <w:r w:rsidRPr="00200B91">
        <w:rPr>
          <w:rFonts w:ascii="Calibri" w:hAnsi="Calibri" w:cs="Calibri"/>
          <w:noProof/>
          <w:sz w:val="28"/>
          <w:szCs w:val="24"/>
        </w:rPr>
        <w:tab/>
        <w:t xml:space="preserve">Winkel BG, Holst AG, Theilade J, Kristensen IB, Thomsen JL, Hougen HP, et al. Differences in investigations of sudden unexpected deaths in young people in a  nationwide setting. Int J Legal Med. 2012 Mar;126(2):223–9. </w:t>
      </w:r>
    </w:p>
    <w:p w14:paraId="3DA4ADC8"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6. </w:t>
      </w:r>
      <w:r w:rsidRPr="00200B91">
        <w:rPr>
          <w:rFonts w:ascii="Calibri" w:hAnsi="Calibri" w:cs="Calibri"/>
          <w:noProof/>
          <w:sz w:val="28"/>
          <w:szCs w:val="24"/>
        </w:rPr>
        <w:tab/>
        <w:t>Eckart RE, Shry EA, Burke AP, McNear JA, Appel DA, Castillo-Rojas LM, et al. Sudden death in young adults: an autopsy-based series of a population undergoing active surveillance. J Am Coll Cardiol [Internet]. 2011 Sep 13 [cited 2021 Dec 14];58(12):1254–61. Available from: https://pubmed.ncbi.nlm.nih.gov/21903060/</w:t>
      </w:r>
    </w:p>
    <w:p w14:paraId="71AB953D"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7. </w:t>
      </w:r>
      <w:r w:rsidRPr="00200B91">
        <w:rPr>
          <w:rFonts w:ascii="Calibri" w:hAnsi="Calibri" w:cs="Calibri"/>
          <w:noProof/>
          <w:sz w:val="28"/>
          <w:szCs w:val="24"/>
        </w:rPr>
        <w:tab/>
        <w:t>Morentin B, Suárez-Mier MP, Aguilera B. Sudden unexplained death among persons 1-35 years old. Forensic Sci Int [Internet]. 2003 Aug 27 [cited 2021 Nov 1];135(3):213–7. Available from: https://pubmed.ncbi.nlm.nih.gov/12927399/</w:t>
      </w:r>
    </w:p>
    <w:p w14:paraId="5E893F38"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8. </w:t>
      </w:r>
      <w:r w:rsidRPr="00200B91">
        <w:rPr>
          <w:rFonts w:ascii="Calibri" w:hAnsi="Calibri" w:cs="Calibri"/>
          <w:noProof/>
          <w:sz w:val="28"/>
          <w:szCs w:val="24"/>
        </w:rPr>
        <w:tab/>
        <w:t>Corrado D, Basso C, Thiene G. Sudden cardiac death in young people with apparently normal heart. Cardiovasc Res [Internet]. 2001 [cited 2021 Nov 1];50(2):399–408. Available from: https://pubmed.ncbi.nlm.nih.gov/11334844/</w:t>
      </w:r>
    </w:p>
    <w:p w14:paraId="524B1D23"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29. </w:t>
      </w:r>
      <w:r w:rsidRPr="00200B91">
        <w:rPr>
          <w:rFonts w:ascii="Calibri" w:hAnsi="Calibri" w:cs="Calibri"/>
          <w:noProof/>
          <w:sz w:val="28"/>
          <w:szCs w:val="24"/>
        </w:rPr>
        <w:tab/>
        <w:t xml:space="preserve">De Noronha S V., Behr ER, Papadakis M, Ohta-Ogo K, Banya W, Wells J, et al. The importance of specialist cardiac histopathological examination in the investigation of young sudden cardiac deaths. Europace. 2014; </w:t>
      </w:r>
    </w:p>
    <w:p w14:paraId="26A9A0BB"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0. </w:t>
      </w:r>
      <w:r w:rsidRPr="00200B91">
        <w:rPr>
          <w:rFonts w:ascii="Calibri" w:hAnsi="Calibri" w:cs="Calibri"/>
          <w:noProof/>
          <w:sz w:val="28"/>
          <w:szCs w:val="24"/>
        </w:rPr>
        <w:tab/>
        <w:t xml:space="preserve">Papadakis M, Papatheodorou E, Mellor G, Raju H, Bastiaenen R, Wijeyeratne Y, et al. The Diagnostic Yield of Brugada Syndrome After Sudden Death With Normal Autopsy. J Am Coll Cardiol. 2018/03/17. 2018;71(11):1204–14. </w:t>
      </w:r>
    </w:p>
    <w:p w14:paraId="5487F7AE"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1. </w:t>
      </w:r>
      <w:r w:rsidRPr="00200B91">
        <w:rPr>
          <w:rFonts w:ascii="Calibri" w:hAnsi="Calibri" w:cs="Calibri"/>
          <w:noProof/>
          <w:sz w:val="28"/>
          <w:szCs w:val="24"/>
        </w:rPr>
        <w:tab/>
        <w:t>Lahrouchi N, Raju H, Lodder EM, Papatheodorou E, Ware JS, Papadakis M, et al. Utility of Post-Mortem Genetic Testing in Cases of Sudden Arrhythmic Death Syndrome. J Am Coll Cardiol [Internet]. 2017 May 2 [cited 2021 Apr 15];69(17):2134–45. Available from: https://pubmed.ncbi.nlm.nih.gov/28449774/</w:t>
      </w:r>
    </w:p>
    <w:p w14:paraId="7F35AE91"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2. </w:t>
      </w:r>
      <w:r w:rsidRPr="00200B91">
        <w:rPr>
          <w:rFonts w:ascii="Calibri" w:hAnsi="Calibri" w:cs="Calibri"/>
          <w:noProof/>
          <w:sz w:val="28"/>
          <w:szCs w:val="24"/>
        </w:rPr>
        <w:tab/>
        <w:t xml:space="preserve">Stiles MK, Wilde AAMM, Abrams DJ, Ackerman MJ, Albert CM, Behr ER, et al. 2020 APHRS/HRS expert consensus statement on the investigation of decedents with  sudden unexplained death and patients with sudden cardiac arrest, and of their families. Hear Rhythm. 2021 Jan;18(1):e1–50. </w:t>
      </w:r>
    </w:p>
    <w:p w14:paraId="4976E125"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lastRenderedPageBreak/>
        <w:t xml:space="preserve">33. </w:t>
      </w:r>
      <w:r w:rsidRPr="00200B91">
        <w:rPr>
          <w:rFonts w:ascii="Calibri" w:hAnsi="Calibri" w:cs="Calibri"/>
          <w:noProof/>
          <w:sz w:val="28"/>
          <w:szCs w:val="24"/>
        </w:rPr>
        <w:tab/>
        <w:t xml:space="preserve">Arbustini E, Behr ER, Carrier L, van Duijn C, Evans P, Favalli V, et al. Interpretation and actionability of genetic variants in cardiomyopathies: a position  statement from the European Society of Cardiology Council on cardiovascular genomics. Eur Heart J. 2022 Jan; </w:t>
      </w:r>
    </w:p>
    <w:p w14:paraId="70A814A4"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4. </w:t>
      </w:r>
      <w:r w:rsidRPr="00200B91">
        <w:rPr>
          <w:rFonts w:ascii="Calibri" w:hAnsi="Calibri" w:cs="Calibri"/>
          <w:noProof/>
          <w:sz w:val="28"/>
          <w:szCs w:val="24"/>
        </w:rPr>
        <w:tab/>
        <w:t>Maron BJ, Haas TS, Ahluwalia A, Murphy CJ, Garberich RF. Demographics and Epidemiology of Sudden Deaths in Young Competitive Athletes: From the United States National Registry. Am J Med [Internet]. 2016 Nov 1 [cited 2022 Mar 30];129(11):1170–7. Available from: https://pubmed.ncbi.nlm.nih.gov/27039955/</w:t>
      </w:r>
    </w:p>
    <w:p w14:paraId="7B2CCD5D"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5. </w:t>
      </w:r>
      <w:r w:rsidRPr="00200B91">
        <w:rPr>
          <w:rFonts w:ascii="Calibri" w:hAnsi="Calibri" w:cs="Calibri"/>
          <w:noProof/>
          <w:sz w:val="28"/>
          <w:szCs w:val="24"/>
        </w:rPr>
        <w:tab/>
        <w:t>Hookana E, Junttila MJ, Puurunen VP, Tikkanen JT, Kaikkonen KS, Kortelainen ML, et al. Causes of nonischemic sudden cardiac death in the current era. Hear Rhythm [Internet]. 2011 [cited 2022 Mar 18];8(10):1570–5. Available from: https://pubmed.ncbi.nlm.nih.gov/21740887/</w:t>
      </w:r>
    </w:p>
    <w:p w14:paraId="00CF574F"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6. </w:t>
      </w:r>
      <w:r w:rsidRPr="00200B91">
        <w:rPr>
          <w:rFonts w:ascii="Calibri" w:hAnsi="Calibri" w:cs="Calibri"/>
          <w:noProof/>
          <w:sz w:val="28"/>
          <w:szCs w:val="24"/>
        </w:rPr>
        <w:tab/>
        <w:t xml:space="preserve">Finocchiaro G, Dhutia H, Gray B, Ensam B, Papatheodorou S, Miles C, et al. Diagnostic yield of hypertrophic cardiomyopathy in first-degree relatives of decedents with idiopathic left ventricular hypertrophy. Europace. 2020; </w:t>
      </w:r>
    </w:p>
    <w:p w14:paraId="2D55222E"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7. </w:t>
      </w:r>
      <w:r w:rsidRPr="00200B91">
        <w:rPr>
          <w:rFonts w:ascii="Calibri" w:hAnsi="Calibri" w:cs="Calibri"/>
          <w:noProof/>
          <w:sz w:val="28"/>
          <w:szCs w:val="24"/>
        </w:rPr>
        <w:tab/>
        <w:t>Wilde AAM, Semsarian C, Márquez MF, Sepehri Shamloo A, Ackerman MJ, Ashley EA, et al. European Heart Rhythm Association (EHRA)/Heart Rhythm Society (HRS)/Asia Pacific Heart Rhythm Society (APHRS)/Latin American Heart Rhythm Society (LAHRS) Expert Consensus Statement on the state of genetic testing for cardiac diseases. J Arrhythmia [Internet]. 2022 Aug 1 [cited 2023 Jan 20];38(4):491–553. Available from: /pmc/articles/PMC9347209/</w:t>
      </w:r>
    </w:p>
    <w:p w14:paraId="360D0632"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8. </w:t>
      </w:r>
      <w:r w:rsidRPr="00200B91">
        <w:rPr>
          <w:rFonts w:ascii="Calibri" w:hAnsi="Calibri" w:cs="Calibri"/>
          <w:noProof/>
          <w:sz w:val="28"/>
          <w:szCs w:val="24"/>
        </w:rPr>
        <w:tab/>
        <w:t>Healy GM, McInerney A, Fabre A, Pastores GM, Quinn M, McDonald K, et al. Extensive Right Ventricular Scarring on Cardiac MRI in Danon’s Cardiomyopathy. Hear Lung Circ [Internet]. 2018 Nov 1 [cited 2023 Jan 18];27(11):e113–4. Available from: http://www.heartlungcirc.org/article/S144395061830698X/fulltext</w:t>
      </w:r>
    </w:p>
    <w:p w14:paraId="2CB37615"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39. </w:t>
      </w:r>
      <w:r w:rsidRPr="00200B91">
        <w:rPr>
          <w:rFonts w:ascii="Calibri" w:hAnsi="Calibri" w:cs="Calibri"/>
          <w:noProof/>
          <w:sz w:val="28"/>
          <w:szCs w:val="24"/>
        </w:rPr>
        <w:tab/>
        <w:t>Finocchiaro G, Papadakis M, Tanzarella G, Dhutia H, Miles C, Tome M, et al. Sudden Death Can Be the First Manifestation of Hypertrophic Cardiomyopathy: Data From a United Kingdom Pathology Registry. JACC Clin Electrophysiol [Internet]. 2019 Feb 1 [cited 2023 Jan 18];5(2):252–4. Available from: https://www.jacc.org/doi/10.1016/j.jacep.2018.11.004</w:t>
      </w:r>
    </w:p>
    <w:p w14:paraId="7BC5D18D"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0. </w:t>
      </w:r>
      <w:r w:rsidRPr="00200B91">
        <w:rPr>
          <w:rFonts w:ascii="Calibri" w:hAnsi="Calibri" w:cs="Calibri"/>
          <w:noProof/>
          <w:sz w:val="28"/>
          <w:szCs w:val="24"/>
        </w:rPr>
        <w:tab/>
        <w:t xml:space="preserve">Ganesh SK, Arnett DK, Assimes TL, Basson CT, Chakravarti A, Ellinor PT, et al. Genetics and genomics for the prevention and treatment of </w:t>
      </w:r>
      <w:r w:rsidRPr="00200B91">
        <w:rPr>
          <w:rFonts w:ascii="Calibri" w:hAnsi="Calibri" w:cs="Calibri"/>
          <w:noProof/>
          <w:sz w:val="28"/>
          <w:szCs w:val="24"/>
        </w:rPr>
        <w:lastRenderedPageBreak/>
        <w:t>cardiovascular disease: Update a scientific statement from the american heart association. Circulation [Internet]. 2013 Dec 24 [cited 2023 Jan 20];128(25):2813–51. Available from: https://pubmed.ncbi.nlm.nih.gov/24297835/</w:t>
      </w:r>
    </w:p>
    <w:p w14:paraId="6F050AD3"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1. </w:t>
      </w:r>
      <w:r w:rsidRPr="00200B91">
        <w:rPr>
          <w:rFonts w:ascii="Calibri" w:hAnsi="Calibri" w:cs="Calibri"/>
          <w:noProof/>
          <w:sz w:val="28"/>
          <w:szCs w:val="24"/>
        </w:rPr>
        <w:tab/>
        <w:t>Tansey DK, Aly Z, Sheppard MN. Fat in the right ventricle of the normal heart. Histopathology [Internet]. 2005 Jan 1 [cited 2021 Apr 28];46(1):98–104. Available from: https://onlinelibrary.wiley.com/doi/full/10.1111/j.1365-2559.2005.02054.x</w:t>
      </w:r>
    </w:p>
    <w:p w14:paraId="2F7D438E"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2. </w:t>
      </w:r>
      <w:r w:rsidRPr="00200B91">
        <w:rPr>
          <w:rFonts w:ascii="Calibri" w:hAnsi="Calibri" w:cs="Calibri"/>
          <w:noProof/>
          <w:sz w:val="28"/>
          <w:szCs w:val="24"/>
        </w:rPr>
        <w:tab/>
        <w:t>Garbi M, Lancellotti P, Sheppard MN. Mitral valve and left ventricular features in malignant mitral valve prolapse. Open Hear [Internet]. 2018 [cited 2021 Dec 14];5(2):925. Available from: http://openheart.bmj.com/</w:t>
      </w:r>
    </w:p>
    <w:p w14:paraId="73955EA6"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3. </w:t>
      </w:r>
      <w:r w:rsidRPr="00200B91">
        <w:rPr>
          <w:rFonts w:ascii="Calibri" w:hAnsi="Calibri" w:cs="Calibri"/>
          <w:noProof/>
          <w:sz w:val="28"/>
          <w:szCs w:val="24"/>
        </w:rPr>
        <w:tab/>
        <w:t xml:space="preserve">Cooper STE, Westaby JD, Griffin KJ, Sheppard MN. The role of endocarditis in sudden cardiac death: highlighting the value of the autopsy, pathological features and cardiac complications. Cardiovasc Pathol. 2021; </w:t>
      </w:r>
    </w:p>
    <w:p w14:paraId="445CEBC2"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4. </w:t>
      </w:r>
      <w:r w:rsidRPr="00200B91">
        <w:rPr>
          <w:rFonts w:ascii="Calibri" w:hAnsi="Calibri" w:cs="Calibri"/>
          <w:noProof/>
          <w:sz w:val="28"/>
          <w:szCs w:val="24"/>
        </w:rPr>
        <w:tab/>
        <w:t xml:space="preserve">Khairy P, Silka MJ, Moore JP, Dinardo JA, Vehmeijer JT, Sheppard MN, et al. Sudden cardiac death in congenital heart disease. </w:t>
      </w:r>
    </w:p>
    <w:p w14:paraId="3BCD4938"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5. </w:t>
      </w:r>
      <w:r w:rsidRPr="00200B91">
        <w:rPr>
          <w:rFonts w:ascii="Calibri" w:hAnsi="Calibri" w:cs="Calibri"/>
          <w:noProof/>
          <w:sz w:val="28"/>
          <w:szCs w:val="24"/>
        </w:rPr>
        <w:tab/>
        <w:t xml:space="preserve">Corrado D, Basso C, Rizzoli G, Schiavon M, Thiene G. Does Sports Activity Enhance the Risk of Sudden Death in Adolescents and Young Adults? J Am Coll Cardiol. 2003 Dec 3;42(11):1959–63. </w:t>
      </w:r>
    </w:p>
    <w:p w14:paraId="4D7EB7B8"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6. </w:t>
      </w:r>
      <w:r w:rsidRPr="00200B91">
        <w:rPr>
          <w:rFonts w:ascii="Calibri" w:hAnsi="Calibri" w:cs="Calibri"/>
          <w:noProof/>
          <w:sz w:val="28"/>
          <w:szCs w:val="24"/>
        </w:rPr>
        <w:tab/>
        <w:t xml:space="preserve">Westaby JD, Cooper STE, Edwards KA, Anderson RH, Sheppard MN. Insights from examination of hearts from adults dying suddenly to the understanding of congenital cardiac malformations. Clin Anat. 2019; </w:t>
      </w:r>
    </w:p>
    <w:p w14:paraId="115AE789"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7. </w:t>
      </w:r>
      <w:r w:rsidRPr="00200B91">
        <w:rPr>
          <w:rFonts w:ascii="Calibri" w:hAnsi="Calibri" w:cs="Calibri"/>
          <w:noProof/>
          <w:sz w:val="28"/>
          <w:szCs w:val="24"/>
        </w:rPr>
        <w:tab/>
        <w:t>Hill SF, Sheppard MN. Non-atherosclerotic coronary artery disease associated with sudden cardiac death. Heart [Internet]. 2010 Jul 1 [cited 2022 Mar 18];96(14):1119–25. Available from: https://heart.bmj.com/content/96/14/1119</w:t>
      </w:r>
    </w:p>
    <w:p w14:paraId="67713681"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8. </w:t>
      </w:r>
      <w:r w:rsidRPr="00200B91">
        <w:rPr>
          <w:rFonts w:ascii="Calibri" w:hAnsi="Calibri" w:cs="Calibri"/>
          <w:noProof/>
          <w:sz w:val="28"/>
          <w:szCs w:val="24"/>
        </w:rPr>
        <w:tab/>
        <w:t>Lynge TH, Nielsen TS, Gregers Winkel B, Tfelt-Hansen J, Banner J. Sudden cardiac death caused by myocarditis in persons aged 1–49 years: a nationwide study of 14 294 deaths in Denmark. Forensic Sci Res [Internet]. 2019 [cited 2021 Dec 15];4(3):247. Available from: /pmc/articles/PMC6713107/</w:t>
      </w:r>
    </w:p>
    <w:p w14:paraId="7D44D47E"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49. </w:t>
      </w:r>
      <w:r w:rsidRPr="00200B91">
        <w:rPr>
          <w:rFonts w:ascii="Calibri" w:hAnsi="Calibri" w:cs="Calibri"/>
          <w:noProof/>
          <w:sz w:val="28"/>
          <w:szCs w:val="24"/>
        </w:rPr>
        <w:tab/>
        <w:t xml:space="preserve">Bagwan IN, Hooper LVB, Sheppard MN. Cardiac sarcoidosis and sudden death. The heart may look normal or mimic other cardiomyopathies. Virchows Arch [Internet]. 2011 Jun [cited 2021 Dec 15];458(6):671–8. </w:t>
      </w:r>
      <w:r w:rsidRPr="00200B91">
        <w:rPr>
          <w:rFonts w:ascii="Calibri" w:hAnsi="Calibri" w:cs="Calibri"/>
          <w:noProof/>
          <w:sz w:val="28"/>
          <w:szCs w:val="24"/>
        </w:rPr>
        <w:lastRenderedPageBreak/>
        <w:t>Available from: https://pubmed.ncbi.nlm.nih.gov/21298287/</w:t>
      </w:r>
    </w:p>
    <w:p w14:paraId="5498D99D"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50. </w:t>
      </w:r>
      <w:r w:rsidRPr="00200B91">
        <w:rPr>
          <w:rFonts w:ascii="Calibri" w:hAnsi="Calibri" w:cs="Calibri"/>
          <w:noProof/>
          <w:sz w:val="28"/>
          <w:szCs w:val="24"/>
        </w:rPr>
        <w:tab/>
        <w:t xml:space="preserve">Halushka MK, Angelini A, Bartoloni G, Basso C, Batoroeva L, Bruneval P, et al. Consensus statement on surgical pathology of the aorta from the Society for Cardiovascular Pathology and the Association For European Cardiovascular Pathology: II. Noninflammatory degenerative diseases — nomenclature and diagnostic criteria. Cardiovasc Pathol. 2016 May 1;25(3):247–57. </w:t>
      </w:r>
    </w:p>
    <w:p w14:paraId="06E12EFC"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51. </w:t>
      </w:r>
      <w:r w:rsidRPr="00200B91">
        <w:rPr>
          <w:rFonts w:ascii="Calibri" w:hAnsi="Calibri" w:cs="Calibri"/>
          <w:noProof/>
          <w:sz w:val="28"/>
          <w:szCs w:val="24"/>
        </w:rPr>
        <w:tab/>
        <w:t xml:space="preserve">Tester DJ, Ackerman MJ. The role of molecular autopsy in unexplained sudden cardiac death. Curr Opin Cardiol. 2006 May;21(3):166–72. </w:t>
      </w:r>
    </w:p>
    <w:p w14:paraId="07D42FF3"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52. </w:t>
      </w:r>
      <w:r w:rsidRPr="00200B91">
        <w:rPr>
          <w:rFonts w:ascii="Calibri" w:hAnsi="Calibri" w:cs="Calibri"/>
          <w:noProof/>
          <w:sz w:val="28"/>
          <w:szCs w:val="24"/>
        </w:rPr>
        <w:tab/>
        <w:t xml:space="preserve">Semsarian C, Ingles J, Wilde AA. Sudden cardiac death in the young: the molecular autopsy and a practical approach to surviving relatives. Eur Hear J. 2015; </w:t>
      </w:r>
    </w:p>
    <w:p w14:paraId="72402BCE"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szCs w:val="24"/>
        </w:rPr>
      </w:pPr>
      <w:r w:rsidRPr="00200B91">
        <w:rPr>
          <w:rFonts w:ascii="Calibri" w:hAnsi="Calibri" w:cs="Calibri"/>
          <w:noProof/>
          <w:sz w:val="28"/>
          <w:szCs w:val="24"/>
        </w:rPr>
        <w:t xml:space="preserve">53. </w:t>
      </w:r>
      <w:r w:rsidRPr="00200B91">
        <w:rPr>
          <w:rFonts w:ascii="Calibri" w:hAnsi="Calibri" w:cs="Calibri"/>
          <w:noProof/>
          <w:sz w:val="28"/>
          <w:szCs w:val="24"/>
        </w:rPr>
        <w:tab/>
        <w:t xml:space="preserve">Osborn, M; Lowe J; Sheppard M; Suvarna K. Guidelines on autopsy practice : Sudden death with likely cardiac pathology July 2015. 2015;(July):1–16. </w:t>
      </w:r>
    </w:p>
    <w:p w14:paraId="22DD7653" w14:textId="77777777" w:rsidR="00200B91" w:rsidRPr="00200B91" w:rsidRDefault="00200B91" w:rsidP="00200B91">
      <w:pPr>
        <w:widowControl w:val="0"/>
        <w:autoSpaceDE w:val="0"/>
        <w:autoSpaceDN w:val="0"/>
        <w:adjustRightInd w:val="0"/>
        <w:spacing w:line="240" w:lineRule="auto"/>
        <w:ind w:left="640" w:hanging="640"/>
        <w:rPr>
          <w:rFonts w:ascii="Calibri" w:hAnsi="Calibri" w:cs="Calibri"/>
          <w:noProof/>
          <w:sz w:val="28"/>
        </w:rPr>
      </w:pPr>
      <w:r w:rsidRPr="00200B91">
        <w:rPr>
          <w:rFonts w:ascii="Calibri" w:hAnsi="Calibri" w:cs="Calibri"/>
          <w:noProof/>
          <w:sz w:val="28"/>
          <w:szCs w:val="24"/>
        </w:rPr>
        <w:t xml:space="preserve">54. </w:t>
      </w:r>
      <w:r w:rsidRPr="00200B91">
        <w:rPr>
          <w:rFonts w:ascii="Calibri" w:hAnsi="Calibri" w:cs="Calibri"/>
          <w:noProof/>
          <w:sz w:val="28"/>
          <w:szCs w:val="24"/>
        </w:rPr>
        <w:tab/>
        <w:t>Basso C, Aguilera B, Banner J, Cohle S, d’Amati G, de Gouveia RH, et al. Guidelines for autopsy investigation of sudden cardiac death: 2017 update from the Association for European Cardiovascular Pathology. Virchows Arch [Internet]. 2017 Dec 1 [cited 2021 Dec 10];471(6):691–705. Available from: https://link.springer.com/article/10.1007/s00428-017-2221-0</w:t>
      </w:r>
    </w:p>
    <w:p w14:paraId="6AB80FC0" w14:textId="7374A1A7" w:rsidR="00113448" w:rsidRPr="00184204" w:rsidRDefault="002A5032" w:rsidP="000878AE">
      <w:pPr>
        <w:rPr>
          <w:rFonts w:cstheme="minorHAnsi"/>
          <w:sz w:val="28"/>
          <w:szCs w:val="28"/>
        </w:rPr>
      </w:pPr>
      <w:r w:rsidRPr="00184204">
        <w:rPr>
          <w:rFonts w:cstheme="minorHAnsi"/>
          <w:sz w:val="28"/>
          <w:szCs w:val="28"/>
          <w:shd w:val="clear" w:color="auto" w:fill="FFFFFF"/>
        </w:rPr>
        <w:fldChar w:fldCharType="end"/>
      </w:r>
    </w:p>
    <w:p w14:paraId="441A5C1C" w14:textId="77777777" w:rsidR="00184204" w:rsidRDefault="00184204" w:rsidP="00184204">
      <w:pPr>
        <w:rPr>
          <w:rFonts w:eastAsia="Calibri" w:cs="Times New Roman"/>
          <w:sz w:val="28"/>
          <w:szCs w:val="28"/>
        </w:rPr>
      </w:pPr>
    </w:p>
    <w:p w14:paraId="0B207734" w14:textId="77777777" w:rsidR="00184204" w:rsidRDefault="00184204" w:rsidP="00184204">
      <w:pPr>
        <w:rPr>
          <w:rFonts w:eastAsia="Calibri" w:cs="Times New Roman"/>
          <w:sz w:val="28"/>
          <w:szCs w:val="28"/>
        </w:rPr>
      </w:pPr>
    </w:p>
    <w:p w14:paraId="33FED028" w14:textId="27819282" w:rsidR="00782590" w:rsidRDefault="00782590" w:rsidP="00184204">
      <w:pPr>
        <w:rPr>
          <w:rFonts w:cstheme="minorHAnsi"/>
          <w:sz w:val="28"/>
          <w:szCs w:val="28"/>
          <w:shd w:val="clear" w:color="auto" w:fill="FFFFFF"/>
        </w:rPr>
      </w:pPr>
      <w:bookmarkStart w:id="16" w:name="_Hlk117513545"/>
    </w:p>
    <w:p w14:paraId="30DE4F55" w14:textId="3FB355FA" w:rsidR="00782590" w:rsidRDefault="00782590" w:rsidP="00184204">
      <w:pPr>
        <w:rPr>
          <w:rFonts w:cstheme="minorHAnsi"/>
          <w:sz w:val="28"/>
          <w:szCs w:val="28"/>
          <w:shd w:val="clear" w:color="auto" w:fill="FFFFFF"/>
        </w:rPr>
      </w:pPr>
      <w:r>
        <w:rPr>
          <w:rFonts w:cstheme="minorHAnsi"/>
          <w:sz w:val="28"/>
          <w:szCs w:val="28"/>
          <w:shd w:val="clear" w:color="auto" w:fill="FFFFFF"/>
        </w:rPr>
        <w:t>Figure legends</w:t>
      </w:r>
    </w:p>
    <w:p w14:paraId="5DF62D2A" w14:textId="261A25FD" w:rsidR="00782590" w:rsidRDefault="00782590" w:rsidP="00184204">
      <w:pPr>
        <w:rPr>
          <w:rFonts w:cstheme="minorHAnsi"/>
          <w:sz w:val="28"/>
          <w:szCs w:val="28"/>
          <w:shd w:val="clear" w:color="auto" w:fill="FFFFFF"/>
        </w:rPr>
      </w:pPr>
      <w:r>
        <w:rPr>
          <w:rFonts w:cstheme="minorHAnsi"/>
          <w:sz w:val="28"/>
          <w:szCs w:val="28"/>
          <w:shd w:val="clear" w:color="auto" w:fill="FFFFFF"/>
        </w:rPr>
        <w:t xml:space="preserve">Figure 1. Demographics and numbers of referrals to the CRY cardiovascular pathology laboratories from 1994-2021. The upper left panel shows the age and sex distribution of the referrals with females in red and males in blue. The upper right panel shows the cause of death broken down by sex with females in red and males in blue. The lower left panel shows the causes of death broken by under and over 35 with less than 35 year olds in red and over 35 year olds in red (SADS=sudden arrhythmic death syndrome, </w:t>
      </w:r>
      <w:r>
        <w:rPr>
          <w:rFonts w:cstheme="minorHAnsi"/>
          <w:sz w:val="28"/>
          <w:szCs w:val="28"/>
          <w:shd w:val="clear" w:color="auto" w:fill="FFFFFF"/>
        </w:rPr>
        <w:lastRenderedPageBreak/>
        <w:t>CM=cardiomyopathy, IHD=ischaemic heart disease, CHD=congenital heart disease, HHD=hypertensive heart disease).</w:t>
      </w:r>
    </w:p>
    <w:p w14:paraId="247CF61E" w14:textId="1D1A5697" w:rsidR="00782590" w:rsidRDefault="00782590" w:rsidP="00184204">
      <w:pPr>
        <w:rPr>
          <w:rFonts w:cstheme="minorHAnsi"/>
          <w:sz w:val="28"/>
          <w:szCs w:val="28"/>
          <w:shd w:val="clear" w:color="auto" w:fill="FFFFFF"/>
        </w:rPr>
      </w:pPr>
      <w:r>
        <w:rPr>
          <w:rFonts w:cstheme="minorHAnsi"/>
          <w:sz w:val="28"/>
          <w:szCs w:val="28"/>
          <w:shd w:val="clear" w:color="auto" w:fill="FFFFFF"/>
        </w:rPr>
        <w:t xml:space="preserve">Figure 2. Pie chart of causes of death. The causes of sudden cardiac death from 7214 referrals to the CRY cardiovascular pathology laboratories from 1994-2021. Sudden arrhythmic death syndrome (SADS) and cardiomyopathy (CM) account for 75% and are imperative to identify and advise family screening as they </w:t>
      </w:r>
      <w:r w:rsidR="0044304A">
        <w:rPr>
          <w:rFonts w:cstheme="minorHAnsi"/>
          <w:sz w:val="28"/>
          <w:szCs w:val="28"/>
          <w:shd w:val="clear" w:color="auto" w:fill="FFFFFF"/>
        </w:rPr>
        <w:t>can be</w:t>
      </w:r>
      <w:r>
        <w:rPr>
          <w:rFonts w:cstheme="minorHAnsi"/>
          <w:sz w:val="28"/>
          <w:szCs w:val="28"/>
          <w:shd w:val="clear" w:color="auto" w:fill="FFFFFF"/>
        </w:rPr>
        <w:t xml:space="preserve"> heritable. </w:t>
      </w:r>
    </w:p>
    <w:p w14:paraId="58187E02" w14:textId="16789D0C" w:rsidR="0044304A" w:rsidRDefault="0044304A" w:rsidP="00184204">
      <w:pPr>
        <w:rPr>
          <w:rFonts w:cstheme="minorHAnsi"/>
          <w:sz w:val="28"/>
          <w:szCs w:val="28"/>
          <w:shd w:val="clear" w:color="auto" w:fill="FFFFFF"/>
        </w:rPr>
      </w:pPr>
      <w:r>
        <w:rPr>
          <w:rFonts w:cstheme="minorHAnsi"/>
          <w:sz w:val="28"/>
          <w:szCs w:val="28"/>
          <w:shd w:val="clear" w:color="auto" w:fill="FFFFFF"/>
        </w:rPr>
        <w:t>Figure 3. Pie chart of cardiomyopathies. The breakdown of the 1558 sudden cardiac deaths with cardiomyopathy. Idiopathic hypertrophy was most common. Arrhythmogenic cardiomyopathy (ACM), hypertrophic cardiomyopathy (HCM) and dilated cardiomyopathy (DCM) made up similar proportions. Obesity cardiomyopathy (OCM) was less common (CM=cardiomyopathy).</w:t>
      </w:r>
    </w:p>
    <w:p w14:paraId="45852286" w14:textId="11F16353" w:rsidR="0044304A" w:rsidRPr="00184204" w:rsidRDefault="0044304A" w:rsidP="00184204">
      <w:pPr>
        <w:rPr>
          <w:rFonts w:cstheme="minorHAnsi"/>
          <w:sz w:val="28"/>
          <w:szCs w:val="28"/>
          <w:shd w:val="clear" w:color="auto" w:fill="FFFFFF"/>
        </w:rPr>
      </w:pPr>
      <w:r>
        <w:rPr>
          <w:rFonts w:cstheme="minorHAnsi"/>
          <w:sz w:val="28"/>
          <w:szCs w:val="28"/>
          <w:shd w:val="clear" w:color="auto" w:fill="FFFFFF"/>
        </w:rPr>
        <w:t>Figure 4. The proportions of sudden arrhythmic death syndrome (SADS) and cardiomyopathy from worldwide studies. This graph highlights the profound variability that exists between studies conducted in different countries from around the world.</w:t>
      </w:r>
    </w:p>
    <w:bookmarkEnd w:id="16"/>
    <w:p w14:paraId="32411F8E" w14:textId="43ADB288" w:rsidR="00A6168B" w:rsidRPr="00184204" w:rsidRDefault="00A6168B" w:rsidP="009E4974">
      <w:pPr>
        <w:rPr>
          <w:rFonts w:cstheme="minorHAnsi"/>
          <w:sz w:val="28"/>
          <w:szCs w:val="28"/>
        </w:rPr>
      </w:pPr>
    </w:p>
    <w:sectPr w:rsidR="00A6168B" w:rsidRPr="001842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4974"/>
    <w:rsid w:val="000004E5"/>
    <w:rsid w:val="0000116C"/>
    <w:rsid w:val="00033CBF"/>
    <w:rsid w:val="00037FD3"/>
    <w:rsid w:val="00054294"/>
    <w:rsid w:val="00062FC9"/>
    <w:rsid w:val="000656FD"/>
    <w:rsid w:val="00072545"/>
    <w:rsid w:val="00080ACE"/>
    <w:rsid w:val="000878AE"/>
    <w:rsid w:val="0009665F"/>
    <w:rsid w:val="000A06AB"/>
    <w:rsid w:val="000A7CD1"/>
    <w:rsid w:val="000B168D"/>
    <w:rsid w:val="000B2565"/>
    <w:rsid w:val="000C1252"/>
    <w:rsid w:val="000D2898"/>
    <w:rsid w:val="000D4234"/>
    <w:rsid w:val="00107486"/>
    <w:rsid w:val="00113448"/>
    <w:rsid w:val="00131FBB"/>
    <w:rsid w:val="0013267D"/>
    <w:rsid w:val="001370B9"/>
    <w:rsid w:val="00143862"/>
    <w:rsid w:val="0015540C"/>
    <w:rsid w:val="00176C89"/>
    <w:rsid w:val="0017794D"/>
    <w:rsid w:val="00184204"/>
    <w:rsid w:val="001B0409"/>
    <w:rsid w:val="001D527E"/>
    <w:rsid w:val="001D7D12"/>
    <w:rsid w:val="001E6165"/>
    <w:rsid w:val="001F72C2"/>
    <w:rsid w:val="00200B91"/>
    <w:rsid w:val="002040C7"/>
    <w:rsid w:val="00223B9B"/>
    <w:rsid w:val="00231894"/>
    <w:rsid w:val="00236194"/>
    <w:rsid w:val="00242B40"/>
    <w:rsid w:val="00247EC1"/>
    <w:rsid w:val="00251D4E"/>
    <w:rsid w:val="00251F5C"/>
    <w:rsid w:val="00257B5F"/>
    <w:rsid w:val="00266D2C"/>
    <w:rsid w:val="00276D1C"/>
    <w:rsid w:val="00277508"/>
    <w:rsid w:val="002836A6"/>
    <w:rsid w:val="00286012"/>
    <w:rsid w:val="002A5032"/>
    <w:rsid w:val="002B7167"/>
    <w:rsid w:val="0031409D"/>
    <w:rsid w:val="0031725E"/>
    <w:rsid w:val="00332760"/>
    <w:rsid w:val="00335093"/>
    <w:rsid w:val="003606F2"/>
    <w:rsid w:val="003656BE"/>
    <w:rsid w:val="00371BBB"/>
    <w:rsid w:val="00384097"/>
    <w:rsid w:val="00396466"/>
    <w:rsid w:val="003A5C8C"/>
    <w:rsid w:val="003C64C2"/>
    <w:rsid w:val="003E1E1E"/>
    <w:rsid w:val="003F371F"/>
    <w:rsid w:val="003F3724"/>
    <w:rsid w:val="004170B4"/>
    <w:rsid w:val="0044304A"/>
    <w:rsid w:val="004844D6"/>
    <w:rsid w:val="004911DA"/>
    <w:rsid w:val="004953EC"/>
    <w:rsid w:val="004C7183"/>
    <w:rsid w:val="004D2FE6"/>
    <w:rsid w:val="00515D2F"/>
    <w:rsid w:val="005563C6"/>
    <w:rsid w:val="0055793A"/>
    <w:rsid w:val="00564190"/>
    <w:rsid w:val="00585294"/>
    <w:rsid w:val="0058569F"/>
    <w:rsid w:val="005856E6"/>
    <w:rsid w:val="00586F03"/>
    <w:rsid w:val="005909B7"/>
    <w:rsid w:val="0059635A"/>
    <w:rsid w:val="00597316"/>
    <w:rsid w:val="005A7D9A"/>
    <w:rsid w:val="005E7165"/>
    <w:rsid w:val="005F6768"/>
    <w:rsid w:val="006050CF"/>
    <w:rsid w:val="0061755F"/>
    <w:rsid w:val="0062213F"/>
    <w:rsid w:val="00622A9F"/>
    <w:rsid w:val="00626EB2"/>
    <w:rsid w:val="00641494"/>
    <w:rsid w:val="0064324B"/>
    <w:rsid w:val="00654180"/>
    <w:rsid w:val="00655F8A"/>
    <w:rsid w:val="0066197E"/>
    <w:rsid w:val="00667017"/>
    <w:rsid w:val="00677FF9"/>
    <w:rsid w:val="006850B7"/>
    <w:rsid w:val="006922DE"/>
    <w:rsid w:val="00694721"/>
    <w:rsid w:val="006D05CD"/>
    <w:rsid w:val="006D3F7A"/>
    <w:rsid w:val="007278F7"/>
    <w:rsid w:val="007318BB"/>
    <w:rsid w:val="00733293"/>
    <w:rsid w:val="00733624"/>
    <w:rsid w:val="00752A47"/>
    <w:rsid w:val="00775CD7"/>
    <w:rsid w:val="00782590"/>
    <w:rsid w:val="00791153"/>
    <w:rsid w:val="00792D2A"/>
    <w:rsid w:val="007B096C"/>
    <w:rsid w:val="007B3E31"/>
    <w:rsid w:val="007B4E4B"/>
    <w:rsid w:val="007D5A68"/>
    <w:rsid w:val="007E084A"/>
    <w:rsid w:val="007E121B"/>
    <w:rsid w:val="007E6468"/>
    <w:rsid w:val="00800158"/>
    <w:rsid w:val="00822D90"/>
    <w:rsid w:val="00850A01"/>
    <w:rsid w:val="00850EDD"/>
    <w:rsid w:val="00884DAE"/>
    <w:rsid w:val="00891FCA"/>
    <w:rsid w:val="008A40E7"/>
    <w:rsid w:val="008B77D0"/>
    <w:rsid w:val="008C4827"/>
    <w:rsid w:val="008C78E1"/>
    <w:rsid w:val="00915DA6"/>
    <w:rsid w:val="0092102B"/>
    <w:rsid w:val="00934CAD"/>
    <w:rsid w:val="009544E3"/>
    <w:rsid w:val="009566E3"/>
    <w:rsid w:val="00956950"/>
    <w:rsid w:val="00956FFD"/>
    <w:rsid w:val="00960ACF"/>
    <w:rsid w:val="00966F02"/>
    <w:rsid w:val="00975500"/>
    <w:rsid w:val="00977645"/>
    <w:rsid w:val="00980AFE"/>
    <w:rsid w:val="009C3276"/>
    <w:rsid w:val="009E4974"/>
    <w:rsid w:val="009E7003"/>
    <w:rsid w:val="00A0263B"/>
    <w:rsid w:val="00A40149"/>
    <w:rsid w:val="00A5285D"/>
    <w:rsid w:val="00A54F20"/>
    <w:rsid w:val="00A6168B"/>
    <w:rsid w:val="00A74D09"/>
    <w:rsid w:val="00A93AF0"/>
    <w:rsid w:val="00AA16BB"/>
    <w:rsid w:val="00AB1758"/>
    <w:rsid w:val="00AC2AC4"/>
    <w:rsid w:val="00AC49CC"/>
    <w:rsid w:val="00AD09A6"/>
    <w:rsid w:val="00AE5085"/>
    <w:rsid w:val="00AF0B80"/>
    <w:rsid w:val="00B124CF"/>
    <w:rsid w:val="00B23D55"/>
    <w:rsid w:val="00B26AB5"/>
    <w:rsid w:val="00B31B43"/>
    <w:rsid w:val="00B34239"/>
    <w:rsid w:val="00B35B9E"/>
    <w:rsid w:val="00B37B95"/>
    <w:rsid w:val="00B50981"/>
    <w:rsid w:val="00B55546"/>
    <w:rsid w:val="00B62347"/>
    <w:rsid w:val="00B63731"/>
    <w:rsid w:val="00B74F96"/>
    <w:rsid w:val="00B934FD"/>
    <w:rsid w:val="00BA0D34"/>
    <w:rsid w:val="00BA4DB6"/>
    <w:rsid w:val="00BC5047"/>
    <w:rsid w:val="00BD17DD"/>
    <w:rsid w:val="00BE1AE8"/>
    <w:rsid w:val="00BF456D"/>
    <w:rsid w:val="00C055B2"/>
    <w:rsid w:val="00C07578"/>
    <w:rsid w:val="00C4237C"/>
    <w:rsid w:val="00C42FCB"/>
    <w:rsid w:val="00C52E40"/>
    <w:rsid w:val="00C63658"/>
    <w:rsid w:val="00C84460"/>
    <w:rsid w:val="00C968E3"/>
    <w:rsid w:val="00CA3AC0"/>
    <w:rsid w:val="00CC45D4"/>
    <w:rsid w:val="00CC643F"/>
    <w:rsid w:val="00CD67E1"/>
    <w:rsid w:val="00CE006D"/>
    <w:rsid w:val="00CE2D66"/>
    <w:rsid w:val="00CE7BE2"/>
    <w:rsid w:val="00CF2B4C"/>
    <w:rsid w:val="00CF75F0"/>
    <w:rsid w:val="00D00BA6"/>
    <w:rsid w:val="00D01ABE"/>
    <w:rsid w:val="00D51509"/>
    <w:rsid w:val="00D555A7"/>
    <w:rsid w:val="00D7245D"/>
    <w:rsid w:val="00D758C4"/>
    <w:rsid w:val="00D928EB"/>
    <w:rsid w:val="00D958DD"/>
    <w:rsid w:val="00DA0402"/>
    <w:rsid w:val="00DA705C"/>
    <w:rsid w:val="00DD38BF"/>
    <w:rsid w:val="00DF6691"/>
    <w:rsid w:val="00E1601D"/>
    <w:rsid w:val="00E253C5"/>
    <w:rsid w:val="00E47578"/>
    <w:rsid w:val="00E62895"/>
    <w:rsid w:val="00E764F7"/>
    <w:rsid w:val="00E8097D"/>
    <w:rsid w:val="00E81845"/>
    <w:rsid w:val="00E9312B"/>
    <w:rsid w:val="00EB12DE"/>
    <w:rsid w:val="00EC678F"/>
    <w:rsid w:val="00ED1FAE"/>
    <w:rsid w:val="00ED4C4A"/>
    <w:rsid w:val="00F00074"/>
    <w:rsid w:val="00F06D2A"/>
    <w:rsid w:val="00F14FEE"/>
    <w:rsid w:val="00F22A49"/>
    <w:rsid w:val="00F254A7"/>
    <w:rsid w:val="00F32589"/>
    <w:rsid w:val="00F47F7E"/>
    <w:rsid w:val="00F83689"/>
    <w:rsid w:val="00F94A0C"/>
    <w:rsid w:val="00F95511"/>
    <w:rsid w:val="00FA5AD2"/>
    <w:rsid w:val="00FD23E0"/>
    <w:rsid w:val="00FF0C33"/>
    <w:rsid w:val="00FF60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FE10"/>
  <w15:chartTrackingRefBased/>
  <w15:docId w15:val="{20F3E0CF-C780-4377-A4E1-AE6C836E0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497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4974"/>
    <w:rPr>
      <w:color w:val="0000FF"/>
      <w:u w:val="single"/>
    </w:rPr>
  </w:style>
  <w:style w:type="paragraph" w:styleId="BalloonText">
    <w:name w:val="Balloon Text"/>
    <w:basedOn w:val="Normal"/>
    <w:link w:val="BalloonTextChar"/>
    <w:uiPriority w:val="99"/>
    <w:semiHidden/>
    <w:unhideWhenUsed/>
    <w:rsid w:val="00037F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7FD3"/>
    <w:rPr>
      <w:rFonts w:ascii="Segoe UI" w:hAnsi="Segoe UI" w:cs="Segoe UI"/>
      <w:sz w:val="18"/>
      <w:szCs w:val="18"/>
      <w:lang w:val="en-US"/>
    </w:rPr>
  </w:style>
  <w:style w:type="paragraph" w:styleId="Revision">
    <w:name w:val="Revision"/>
    <w:hidden/>
    <w:uiPriority w:val="99"/>
    <w:semiHidden/>
    <w:rsid w:val="00F14FEE"/>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3443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msheppar@sgu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EA1A5-CB83-4CE8-8E6C-2F231C6AF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54116</Words>
  <Characters>308462</Characters>
  <Application>Microsoft Office Word</Application>
  <DocSecurity>0</DocSecurity>
  <Lines>2570</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Sheppard</dc:creator>
  <cp:keywords/>
  <dc:description/>
  <cp:lastModifiedBy>Joe Westaby</cp:lastModifiedBy>
  <cp:revision>4</cp:revision>
  <cp:lastPrinted>2023-01-20T14:07:00Z</cp:lastPrinted>
  <dcterms:created xsi:type="dcterms:W3CDTF">2023-01-30T08:29:00Z</dcterms:created>
  <dcterms:modified xsi:type="dcterms:W3CDTF">2023-02-10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ardiovascular-pathology</vt:lpwstr>
  </property>
  <property fmtid="{D5CDD505-2E9C-101B-9397-08002B2CF9AE}" pid="9" name="Mendeley Recent Style Name 3_1">
    <vt:lpwstr>Cardiovascular Path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american-college-of-cardiology</vt:lpwstr>
  </property>
  <property fmtid="{D5CDD505-2E9C-101B-9397-08002B2CF9AE}" pid="15" name="Mendeley Recent Style Name 6_1">
    <vt:lpwstr>Journal of the American College of Card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f25e6465-87c8-359c-807c-f09b06f1654d</vt:lpwstr>
  </property>
  <property fmtid="{D5CDD505-2E9C-101B-9397-08002B2CF9AE}" pid="24" name="Mendeley Citation Style_1">
    <vt:lpwstr>http://www.zotero.org/styles/national-library-of-medicine</vt:lpwstr>
  </property>
</Properties>
</file>